
<file path=[Content_Types].xml><?xml version="1.0" encoding="utf-8"?>
<Types xmlns="http://schemas.openxmlformats.org/package/2006/content-types">
  <Override PartName="/docProps/core.xml" ContentType="application/vnd.openxmlformats-package.core-properties+xml"/>
  <Override PartName="/word/settings.xml" ContentType="application/vnd.openxmlformats-officedocument.wordprocessingml.settings+xml"/>
  <Default Extension="xml" ContentType="application/xml"/>
  <Override PartName="/word/footer1.xml" ContentType="application/vnd.openxmlformats-officedocument.wordprocessingml.footer+xml"/>
  <Override PartName="/word/document.xml" ContentType="application/vnd.openxmlformats-officedocument.wordprocessingml.document.main+xml"/>
  <Override PartName="/docProps/app.xml" ContentType="application/vnd.openxmlformats-officedocument.extended-properties+xml"/>
  <Override PartName="/word/fontTable.xml" ContentType="application/vnd.openxmlformats-officedocument.wordprocessingml.fontTable+xml"/>
  <Default Extension="rels" ContentType="application/vnd.openxmlformats-package.relationships+xml"/>
  <Override PartName="/word/styles.xml" ContentType="application/vnd.openxmlformats-officedocument.wordprocessingml.styles+xml"/>
  <Override PartName="/word/webSettings.xml" ContentType="application/vnd.openxmlformats-officedocument.wordprocessingml.webSettings+xml"/>
  <Override PartName="/word/theme/theme1.xml" ContentType="application/vnd.openxmlformats-officedocument.theme+xml"/>
  <Override PartName="/word/footer2.xml" ContentType="application/vnd.openxmlformats-officedocument.wordprocessingml.footer+xml"/>
  <Override PartName="/word/comments.xml" ContentType="application/vnd.openxmlformats-officedocument.wordprocessingml.comments+xml"/>
  <Default Extension="jpeg" ContentType="image/jpeg"/>
</Types>
</file>

<file path=_rels/.rels><?xml version="1.0" encoding="UTF-8" standalone="yes"?>
<Relationships xmlns="http://schemas.openxmlformats.org/package/2006/relationships"><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 Id="rId3"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themeColor="background1"/>
  <w:body>
    <w:p w:rsidR="00F97EB2" w:rsidRPr="000F30E7" w:rsidRDefault="00F97EB2" w:rsidP="002D12CA">
      <w:pPr>
        <w:spacing w:line="360" w:lineRule="auto"/>
        <w:jc w:val="both"/>
        <w:rPr>
          <w:rFonts w:ascii="Arial" w:hAnsi="Arial"/>
        </w:rPr>
      </w:pPr>
      <w:r w:rsidRPr="000F30E7">
        <w:rPr>
          <w:rFonts w:ascii="Arial" w:hAnsi="Arial"/>
        </w:rPr>
        <w:t>Robin: An intuitive wizard application for R-based microarray quality assessment and analysis.</w:t>
      </w:r>
    </w:p>
    <w:p w:rsidR="00F97EB2" w:rsidRPr="000F30E7" w:rsidRDefault="00F97EB2" w:rsidP="002D12CA">
      <w:pPr>
        <w:spacing w:line="360" w:lineRule="auto"/>
        <w:jc w:val="both"/>
        <w:rPr>
          <w:rFonts w:ascii="Arial" w:hAnsi="Arial"/>
        </w:rPr>
      </w:pPr>
    </w:p>
    <w:p w:rsidR="00F97EB2" w:rsidRDefault="00F97EB2" w:rsidP="002D12CA">
      <w:pPr>
        <w:spacing w:line="360" w:lineRule="auto"/>
        <w:jc w:val="both"/>
        <w:rPr>
          <w:ins w:id="0" w:author="Marc Lohse" w:date="2009-11-25T16:05:00Z"/>
          <w:rFonts w:ascii="Arial" w:hAnsi="Arial"/>
        </w:rPr>
      </w:pPr>
      <w:r w:rsidRPr="000F30E7">
        <w:rPr>
          <w:rFonts w:ascii="Arial" w:hAnsi="Arial"/>
        </w:rPr>
        <w:t>Marc Lohse</w:t>
      </w:r>
      <w:ins w:id="1" w:author="Marc Lohse" w:date="2009-11-25T16:05:00Z">
        <w:r w:rsidR="006D7825" w:rsidRPr="000C2CC6">
          <w:rPr>
            <w:rFonts w:ascii="Arial" w:hAnsi="Arial"/>
            <w:vertAlign w:val="superscript"/>
          </w:rPr>
          <w:t>1</w:t>
        </w:r>
      </w:ins>
      <w:r w:rsidRPr="000F30E7">
        <w:rPr>
          <w:rFonts w:ascii="Arial" w:hAnsi="Arial"/>
        </w:rPr>
        <w:t xml:space="preserve">, </w:t>
      </w:r>
      <w:r w:rsidR="00D7544A" w:rsidRPr="000F30E7">
        <w:rPr>
          <w:rFonts w:ascii="Arial" w:hAnsi="Arial"/>
        </w:rPr>
        <w:t>Adriano Nunes-Nesi</w:t>
      </w:r>
      <w:ins w:id="2" w:author="Marc Lohse" w:date="2009-11-25T16:05:00Z">
        <w:r w:rsidR="006D7825" w:rsidRPr="000C2CC6">
          <w:rPr>
            <w:rFonts w:ascii="Arial" w:hAnsi="Arial"/>
            <w:vertAlign w:val="superscript"/>
          </w:rPr>
          <w:t>1</w:t>
        </w:r>
      </w:ins>
      <w:r w:rsidR="00D7544A" w:rsidRPr="000F30E7">
        <w:rPr>
          <w:rFonts w:ascii="Arial" w:hAnsi="Arial"/>
        </w:rPr>
        <w:t>, Sonia Osorio</w:t>
      </w:r>
      <w:ins w:id="3" w:author="Marc Lohse" w:date="2009-11-25T16:05:00Z">
        <w:r w:rsidR="006D7825" w:rsidRPr="000C2CC6">
          <w:rPr>
            <w:rFonts w:ascii="Arial" w:hAnsi="Arial"/>
            <w:vertAlign w:val="superscript"/>
          </w:rPr>
          <w:t>1</w:t>
        </w:r>
      </w:ins>
      <w:r w:rsidR="00D7544A" w:rsidRPr="000F30E7">
        <w:rPr>
          <w:rFonts w:ascii="Arial" w:hAnsi="Arial"/>
        </w:rPr>
        <w:t xml:space="preserve">, </w:t>
      </w:r>
      <w:r w:rsidRPr="000F30E7">
        <w:rPr>
          <w:rFonts w:ascii="Arial" w:hAnsi="Arial"/>
        </w:rPr>
        <w:t>Peter Krüger</w:t>
      </w:r>
      <w:ins w:id="4" w:author="Marc Lohse" w:date="2009-11-25T16:05:00Z">
        <w:r w:rsidR="006D7825" w:rsidRPr="000C2CC6">
          <w:rPr>
            <w:rFonts w:ascii="Arial" w:hAnsi="Arial"/>
            <w:vertAlign w:val="superscript"/>
          </w:rPr>
          <w:t>1</w:t>
        </w:r>
      </w:ins>
      <w:r w:rsidRPr="000F30E7">
        <w:rPr>
          <w:rFonts w:ascii="Arial" w:hAnsi="Arial"/>
        </w:rPr>
        <w:t>,</w:t>
      </w:r>
      <w:r w:rsidR="00D7544A" w:rsidRPr="000F30E7">
        <w:rPr>
          <w:rFonts w:ascii="Arial" w:hAnsi="Arial"/>
        </w:rPr>
        <w:t xml:space="preserve"> Liam Childs</w:t>
      </w:r>
      <w:ins w:id="5" w:author="Marc Lohse" w:date="2009-11-25T16:05:00Z">
        <w:r w:rsidR="006D7825" w:rsidRPr="000C2CC6">
          <w:rPr>
            <w:rFonts w:ascii="Arial" w:hAnsi="Arial"/>
            <w:vertAlign w:val="superscript"/>
          </w:rPr>
          <w:t>1</w:t>
        </w:r>
      </w:ins>
      <w:r w:rsidR="00D7544A" w:rsidRPr="000F30E7">
        <w:rPr>
          <w:rFonts w:ascii="Arial" w:hAnsi="Arial"/>
        </w:rPr>
        <w:t>,</w:t>
      </w:r>
      <w:r w:rsidRPr="000F30E7">
        <w:rPr>
          <w:rFonts w:ascii="Arial" w:hAnsi="Arial"/>
        </w:rPr>
        <w:t xml:space="preserve"> Jan Hannemann</w:t>
      </w:r>
      <w:ins w:id="6" w:author="Marc Lohse" w:date="2009-11-25T16:05:00Z">
        <w:r w:rsidR="006D7825" w:rsidRPr="000C2CC6">
          <w:rPr>
            <w:rFonts w:ascii="Arial" w:hAnsi="Arial"/>
            <w:vertAlign w:val="superscript"/>
          </w:rPr>
          <w:t>2</w:t>
        </w:r>
      </w:ins>
      <w:r w:rsidRPr="000F30E7">
        <w:rPr>
          <w:rFonts w:ascii="Arial" w:hAnsi="Arial"/>
        </w:rPr>
        <w:t>, Axel Nagel</w:t>
      </w:r>
      <w:ins w:id="7" w:author="Marc Lohse" w:date="2009-11-25T16:06:00Z">
        <w:r w:rsidR="006D7825" w:rsidRPr="000C2CC6">
          <w:rPr>
            <w:rFonts w:ascii="Arial" w:hAnsi="Arial"/>
            <w:vertAlign w:val="superscript"/>
          </w:rPr>
          <w:t>1</w:t>
        </w:r>
      </w:ins>
      <w:r w:rsidRPr="000F30E7">
        <w:rPr>
          <w:rFonts w:ascii="Arial" w:hAnsi="Arial"/>
        </w:rPr>
        <w:t xml:space="preserve">, </w:t>
      </w:r>
      <w:r w:rsidR="00D7544A" w:rsidRPr="000F30E7">
        <w:rPr>
          <w:rFonts w:ascii="Arial" w:hAnsi="Arial"/>
        </w:rPr>
        <w:t>Dirk Walther</w:t>
      </w:r>
      <w:ins w:id="8" w:author="Marc Lohse" w:date="2009-11-25T16:06:00Z">
        <w:r w:rsidR="006D7825" w:rsidRPr="000C2CC6">
          <w:rPr>
            <w:rFonts w:ascii="Arial" w:hAnsi="Arial"/>
            <w:vertAlign w:val="superscript"/>
          </w:rPr>
          <w:t>1</w:t>
        </w:r>
      </w:ins>
      <w:r w:rsidR="00D7544A" w:rsidRPr="000F30E7">
        <w:rPr>
          <w:rFonts w:ascii="Arial" w:hAnsi="Arial"/>
        </w:rPr>
        <w:t>,</w:t>
      </w:r>
      <w:ins w:id="9" w:author="Marc Lohse" w:date="2009-11-25T16:04:00Z">
        <w:r w:rsidR="006D7825">
          <w:rPr>
            <w:rFonts w:ascii="Arial" w:hAnsi="Arial"/>
          </w:rPr>
          <w:t xml:space="preserve"> Joachim Selbig</w:t>
        </w:r>
      </w:ins>
      <w:ins w:id="10" w:author="Marc Lohse" w:date="2009-11-25T16:06:00Z">
        <w:r w:rsidR="006D7825" w:rsidRPr="000C2CC6">
          <w:rPr>
            <w:rFonts w:ascii="Arial" w:hAnsi="Arial"/>
            <w:vertAlign w:val="superscript"/>
          </w:rPr>
          <w:t>3</w:t>
        </w:r>
      </w:ins>
      <w:ins w:id="11" w:author="Marc Lohse" w:date="2009-11-25T16:04:00Z">
        <w:r w:rsidR="006D7825">
          <w:rPr>
            <w:rFonts w:ascii="Arial" w:hAnsi="Arial"/>
          </w:rPr>
          <w:t>, Nese Sreenivasulu</w:t>
        </w:r>
      </w:ins>
      <w:ins w:id="12" w:author="Marc Lohse" w:date="2009-11-25T16:06:00Z">
        <w:r w:rsidR="006D7825" w:rsidRPr="000C2CC6">
          <w:rPr>
            <w:rFonts w:ascii="Arial" w:hAnsi="Arial"/>
            <w:vertAlign w:val="superscript"/>
          </w:rPr>
          <w:t>4</w:t>
        </w:r>
      </w:ins>
      <w:proofErr w:type="gramStart"/>
      <w:ins w:id="13" w:author="Marc Lohse" w:date="2009-11-25T16:04:00Z">
        <w:r w:rsidR="006D7825">
          <w:rPr>
            <w:rFonts w:ascii="Arial" w:hAnsi="Arial"/>
          </w:rPr>
          <w:t xml:space="preserve">, </w:t>
        </w:r>
      </w:ins>
      <w:r w:rsidR="00D7544A" w:rsidRPr="000F30E7">
        <w:rPr>
          <w:rFonts w:ascii="Arial" w:hAnsi="Arial"/>
        </w:rPr>
        <w:t xml:space="preserve"> </w:t>
      </w:r>
      <w:r w:rsidRPr="000F30E7">
        <w:rPr>
          <w:rFonts w:ascii="Arial" w:hAnsi="Arial"/>
        </w:rPr>
        <w:t>Mark</w:t>
      </w:r>
      <w:proofErr w:type="gramEnd"/>
      <w:r w:rsidRPr="000F30E7">
        <w:rPr>
          <w:rFonts w:ascii="Arial" w:hAnsi="Arial"/>
        </w:rPr>
        <w:t xml:space="preserve"> Stitt</w:t>
      </w:r>
      <w:ins w:id="14" w:author="Marc Lohse" w:date="2009-11-25T16:06:00Z">
        <w:r w:rsidR="006D7825" w:rsidRPr="000C2CC6">
          <w:rPr>
            <w:rFonts w:ascii="Arial" w:hAnsi="Arial"/>
            <w:vertAlign w:val="superscript"/>
          </w:rPr>
          <w:t>1</w:t>
        </w:r>
      </w:ins>
      <w:r w:rsidRPr="000F30E7">
        <w:rPr>
          <w:rFonts w:ascii="Arial" w:hAnsi="Arial"/>
        </w:rPr>
        <w:t xml:space="preserve">, </w:t>
      </w:r>
      <w:r w:rsidR="00D7544A" w:rsidRPr="000F30E7">
        <w:rPr>
          <w:rFonts w:ascii="Arial" w:hAnsi="Arial"/>
        </w:rPr>
        <w:t>Alisdair R. Fernie</w:t>
      </w:r>
      <w:ins w:id="15" w:author="Marc Lohse" w:date="2009-11-25T16:06:00Z">
        <w:r w:rsidR="006D7825" w:rsidRPr="000C2CC6">
          <w:rPr>
            <w:rFonts w:ascii="Arial" w:hAnsi="Arial"/>
            <w:vertAlign w:val="superscript"/>
          </w:rPr>
          <w:t>1</w:t>
        </w:r>
      </w:ins>
      <w:r w:rsidR="00D7544A" w:rsidRPr="000F30E7">
        <w:rPr>
          <w:rFonts w:ascii="Arial" w:hAnsi="Arial"/>
        </w:rPr>
        <w:t>,</w:t>
      </w:r>
      <w:r w:rsidRPr="000F30E7">
        <w:rPr>
          <w:rFonts w:ascii="Arial" w:hAnsi="Arial"/>
        </w:rPr>
        <w:t xml:space="preserve"> Björn Usadel</w:t>
      </w:r>
      <w:ins w:id="16" w:author="Marc Lohse" w:date="2009-11-25T16:06:00Z">
        <w:r w:rsidR="006D7825" w:rsidRPr="000C2CC6">
          <w:rPr>
            <w:rFonts w:ascii="Arial" w:hAnsi="Arial"/>
            <w:vertAlign w:val="superscript"/>
          </w:rPr>
          <w:t>1</w:t>
        </w:r>
      </w:ins>
      <w:r w:rsidRPr="000F30E7">
        <w:rPr>
          <w:rFonts w:ascii="Arial" w:hAnsi="Arial"/>
        </w:rPr>
        <w:t>.</w:t>
      </w:r>
    </w:p>
    <w:p w:rsidR="006D7825" w:rsidRPr="000F30E7" w:rsidRDefault="006D7825" w:rsidP="002D12CA">
      <w:pPr>
        <w:numPr>
          <w:ins w:id="17" w:author="Marc Lohse" w:date="2009-11-25T16:05:00Z"/>
        </w:numPr>
        <w:spacing w:line="360" w:lineRule="auto"/>
        <w:jc w:val="both"/>
        <w:rPr>
          <w:rFonts w:ascii="Arial" w:hAnsi="Arial"/>
        </w:rPr>
      </w:pPr>
    </w:p>
    <w:p w:rsidR="00F97EB2" w:rsidRPr="000F30E7" w:rsidRDefault="006D7825" w:rsidP="002D12CA">
      <w:pPr>
        <w:spacing w:line="360" w:lineRule="auto"/>
        <w:jc w:val="both"/>
        <w:rPr>
          <w:rFonts w:ascii="Arial" w:hAnsi="Arial"/>
        </w:rPr>
      </w:pPr>
      <w:ins w:id="18" w:author="Marc Lohse" w:date="2009-11-25T16:05:00Z">
        <w:r w:rsidRPr="0066388C">
          <w:rPr>
            <w:rFonts w:ascii="Arial" w:hAnsi="Arial"/>
            <w:vertAlign w:val="superscript"/>
          </w:rPr>
          <w:t>1</w:t>
        </w:r>
      </w:ins>
      <w:ins w:id="19" w:author="Marc Lohse" w:date="2009-11-25T16:16:00Z">
        <w:r w:rsidR="0066388C">
          <w:rPr>
            <w:rFonts w:ascii="Arial" w:hAnsi="Arial"/>
            <w:vertAlign w:val="superscript"/>
          </w:rPr>
          <w:t xml:space="preserve"> </w:t>
        </w:r>
      </w:ins>
      <w:r w:rsidR="00F97EB2" w:rsidRPr="000F30E7">
        <w:rPr>
          <w:rFonts w:ascii="Arial" w:hAnsi="Arial"/>
        </w:rPr>
        <w:t>Max-Planck-Institute of molecular plant physiology</w:t>
      </w:r>
    </w:p>
    <w:p w:rsidR="00F97EB2" w:rsidRPr="000F30E7" w:rsidRDefault="00F97EB2" w:rsidP="002D12CA">
      <w:pPr>
        <w:spacing w:line="360" w:lineRule="auto"/>
        <w:jc w:val="both"/>
        <w:rPr>
          <w:rFonts w:ascii="Arial" w:hAnsi="Arial"/>
        </w:rPr>
      </w:pPr>
      <w:r w:rsidRPr="000F30E7">
        <w:rPr>
          <w:rFonts w:ascii="Arial" w:hAnsi="Arial"/>
        </w:rPr>
        <w:t xml:space="preserve">Am Mühlenberg </w:t>
      </w:r>
      <w:proofErr w:type="gramStart"/>
      <w:r w:rsidRPr="000F30E7">
        <w:rPr>
          <w:rFonts w:ascii="Arial" w:hAnsi="Arial"/>
        </w:rPr>
        <w:t>1</w:t>
      </w:r>
      <w:proofErr w:type="gramEnd"/>
    </w:p>
    <w:p w:rsidR="00F97EB2" w:rsidRDefault="00F97EB2" w:rsidP="002D12CA">
      <w:pPr>
        <w:spacing w:line="360" w:lineRule="auto"/>
        <w:jc w:val="both"/>
        <w:rPr>
          <w:ins w:id="20" w:author="Marc Lohse" w:date="2009-11-25T16:06:00Z"/>
          <w:rFonts w:ascii="Arial" w:hAnsi="Arial"/>
        </w:rPr>
      </w:pPr>
      <w:proofErr w:type="gramStart"/>
      <w:r w:rsidRPr="000F30E7">
        <w:rPr>
          <w:rFonts w:ascii="Arial" w:hAnsi="Arial"/>
        </w:rPr>
        <w:t>14476 Potsdam-Golm</w:t>
      </w:r>
      <w:proofErr w:type="gramEnd"/>
    </w:p>
    <w:p w:rsidR="006D7825" w:rsidRDefault="006D7825" w:rsidP="002D12CA">
      <w:pPr>
        <w:numPr>
          <w:ins w:id="21" w:author="Marc Lohse" w:date="2009-11-25T16:06:00Z"/>
        </w:numPr>
        <w:spacing w:line="360" w:lineRule="auto"/>
        <w:jc w:val="both"/>
        <w:rPr>
          <w:ins w:id="22" w:author="Marc Lohse" w:date="2009-11-25T16:06:00Z"/>
          <w:rFonts w:ascii="Arial" w:hAnsi="Arial"/>
        </w:rPr>
      </w:pPr>
    </w:p>
    <w:p w:rsidR="00EA5586" w:rsidRDefault="006D7825" w:rsidP="002D12CA">
      <w:pPr>
        <w:numPr>
          <w:ins w:id="23" w:author="Marc Lohse" w:date="2009-11-25T16:06:00Z"/>
        </w:numPr>
        <w:spacing w:line="360" w:lineRule="auto"/>
        <w:jc w:val="both"/>
        <w:rPr>
          <w:ins w:id="24" w:author="Marc Lohse" w:date="2009-11-26T09:53:00Z"/>
          <w:rFonts w:ascii="Arial" w:eastAsiaTheme="minorHAnsi" w:hAnsi="Arial" w:cs="Arial"/>
          <w:color w:val="333333"/>
          <w:kern w:val="0"/>
        </w:rPr>
      </w:pPr>
      <w:ins w:id="25" w:author="Marc Lohse" w:date="2009-11-25T16:06:00Z">
        <w:r w:rsidRPr="0066388C">
          <w:rPr>
            <w:rFonts w:ascii="Arial" w:hAnsi="Arial"/>
            <w:vertAlign w:val="superscript"/>
          </w:rPr>
          <w:t>2</w:t>
        </w:r>
        <w:r>
          <w:rPr>
            <w:rFonts w:ascii="Arial" w:hAnsi="Arial"/>
          </w:rPr>
          <w:t xml:space="preserve"> </w:t>
        </w:r>
      </w:ins>
      <w:ins w:id="26" w:author="Marc Lohse" w:date="2009-11-26T09:53:00Z">
        <w:r w:rsidR="00EA5586">
          <w:rPr>
            <w:rFonts w:ascii="Arial" w:eastAsiaTheme="minorHAnsi" w:hAnsi="Arial" w:cs="Arial"/>
            <w:color w:val="333333"/>
            <w:kern w:val="0"/>
          </w:rPr>
          <w:t>University of Victoria, Centre for Forest Biology</w:t>
        </w:r>
      </w:ins>
    </w:p>
    <w:p w:rsidR="00EA5586" w:rsidRDefault="00EA5586" w:rsidP="002D12CA">
      <w:pPr>
        <w:numPr>
          <w:ins w:id="27" w:author="Marc Lohse" w:date="2009-11-26T09:53:00Z"/>
        </w:numPr>
        <w:spacing w:line="360" w:lineRule="auto"/>
        <w:jc w:val="both"/>
        <w:rPr>
          <w:ins w:id="28" w:author="Marc Lohse" w:date="2009-11-26T09:53:00Z"/>
          <w:rFonts w:ascii="Arial" w:eastAsiaTheme="minorHAnsi" w:hAnsi="Arial" w:cs="Arial"/>
          <w:color w:val="333333"/>
          <w:kern w:val="0"/>
        </w:rPr>
      </w:pPr>
      <w:ins w:id="29" w:author="Marc Lohse" w:date="2009-11-26T09:53:00Z">
        <w:r>
          <w:rPr>
            <w:rFonts w:ascii="Arial" w:eastAsiaTheme="minorHAnsi" w:hAnsi="Arial" w:cs="Arial"/>
            <w:color w:val="333333"/>
            <w:kern w:val="0"/>
          </w:rPr>
          <w:t>PO Box 3020 STN CSC Victoria</w:t>
        </w:r>
      </w:ins>
    </w:p>
    <w:p w:rsidR="006D7825" w:rsidRDefault="00EA5586" w:rsidP="002D12CA">
      <w:pPr>
        <w:numPr>
          <w:ins w:id="30" w:author="Marc Lohse" w:date="2009-11-26T09:53:00Z"/>
        </w:numPr>
        <w:spacing w:line="360" w:lineRule="auto"/>
        <w:jc w:val="both"/>
        <w:rPr>
          <w:ins w:id="31" w:author="Marc Lohse" w:date="2009-11-25T16:08:00Z"/>
        </w:rPr>
      </w:pPr>
      <w:ins w:id="32" w:author="Marc Lohse" w:date="2009-11-26T09:53:00Z">
        <w:r>
          <w:rPr>
            <w:rFonts w:ascii="Arial" w:eastAsiaTheme="minorHAnsi" w:hAnsi="Arial" w:cs="Arial"/>
            <w:color w:val="333333"/>
            <w:kern w:val="0"/>
          </w:rPr>
          <w:t>Canada BC V8W 3N5</w:t>
        </w:r>
      </w:ins>
    </w:p>
    <w:p w:rsidR="006D7825" w:rsidRDefault="006D7825" w:rsidP="002D12CA">
      <w:pPr>
        <w:numPr>
          <w:ins w:id="33" w:author="Marc Lohse" w:date="2009-11-25T16:08:00Z"/>
        </w:numPr>
        <w:spacing w:line="360" w:lineRule="auto"/>
        <w:jc w:val="both"/>
        <w:rPr>
          <w:ins w:id="34" w:author="Marc Lohse" w:date="2009-11-25T16:06:00Z"/>
        </w:rPr>
      </w:pPr>
    </w:p>
    <w:p w:rsidR="006D7825" w:rsidRDefault="006D7825" w:rsidP="002D12CA">
      <w:pPr>
        <w:numPr>
          <w:ins w:id="35" w:author="Marc Lohse" w:date="2009-11-25T16:06:00Z"/>
        </w:numPr>
        <w:spacing w:line="360" w:lineRule="auto"/>
        <w:jc w:val="both"/>
        <w:rPr>
          <w:ins w:id="36" w:author="Marc Lohse" w:date="2009-11-25T16:06:00Z"/>
          <w:rFonts w:ascii="Arial" w:hAnsi="Arial"/>
        </w:rPr>
      </w:pPr>
      <w:ins w:id="37" w:author="Marc Lohse" w:date="2009-11-25T16:06:00Z">
        <w:r w:rsidRPr="0066388C">
          <w:rPr>
            <w:rFonts w:ascii="Arial" w:hAnsi="Arial"/>
            <w:vertAlign w:val="superscript"/>
          </w:rPr>
          <w:t>3</w:t>
        </w:r>
        <w:r>
          <w:rPr>
            <w:rFonts w:ascii="Arial" w:hAnsi="Arial"/>
          </w:rPr>
          <w:t xml:space="preserve"> University of Potsdam</w:t>
        </w:r>
      </w:ins>
    </w:p>
    <w:p w:rsidR="006D7825" w:rsidRDefault="006D7825" w:rsidP="002D12CA">
      <w:pPr>
        <w:numPr>
          <w:ins w:id="38" w:author="Marc Lohse" w:date="2009-11-25T16:06:00Z"/>
        </w:numPr>
        <w:spacing w:line="360" w:lineRule="auto"/>
        <w:jc w:val="both"/>
        <w:rPr>
          <w:ins w:id="39" w:author="Marc Lohse" w:date="2009-11-25T16:06:00Z"/>
          <w:rFonts w:ascii="Arial" w:hAnsi="Arial"/>
        </w:rPr>
      </w:pPr>
      <w:ins w:id="40" w:author="Marc Lohse" w:date="2009-11-25T16:06:00Z">
        <w:r>
          <w:rPr>
            <w:rFonts w:ascii="Arial" w:hAnsi="Arial"/>
          </w:rPr>
          <w:t>Karl-Liebknecht-Strasse 24-25</w:t>
        </w:r>
      </w:ins>
    </w:p>
    <w:p w:rsidR="006D7825" w:rsidRDefault="006D7825" w:rsidP="002D12CA">
      <w:pPr>
        <w:numPr>
          <w:ins w:id="41" w:author="Marc Lohse" w:date="2009-11-25T16:07:00Z"/>
        </w:numPr>
        <w:spacing w:line="360" w:lineRule="auto"/>
        <w:jc w:val="both"/>
        <w:rPr>
          <w:ins w:id="42" w:author="Marc Lohse" w:date="2009-11-25T16:08:00Z"/>
          <w:rFonts w:ascii="Arial" w:hAnsi="Arial"/>
        </w:rPr>
      </w:pPr>
      <w:proofErr w:type="gramStart"/>
      <w:ins w:id="43" w:author="Marc Lohse" w:date="2009-11-25T16:07:00Z">
        <w:r>
          <w:rPr>
            <w:rFonts w:ascii="Arial" w:hAnsi="Arial"/>
          </w:rPr>
          <w:t>14476 Potsdam-Golm</w:t>
        </w:r>
      </w:ins>
      <w:proofErr w:type="gramEnd"/>
    </w:p>
    <w:p w:rsidR="006D7825" w:rsidRDefault="006D7825" w:rsidP="002D12CA">
      <w:pPr>
        <w:numPr>
          <w:ins w:id="44" w:author="Marc Lohse" w:date="2009-11-25T16:08:00Z"/>
        </w:numPr>
        <w:spacing w:line="360" w:lineRule="auto"/>
        <w:jc w:val="both"/>
        <w:rPr>
          <w:ins w:id="45" w:author="Marc Lohse" w:date="2009-11-25T16:06:00Z"/>
          <w:rFonts w:ascii="Arial" w:hAnsi="Arial"/>
        </w:rPr>
      </w:pPr>
    </w:p>
    <w:p w:rsidR="006D7825" w:rsidRPr="00324200" w:rsidRDefault="006D7825" w:rsidP="006D7825">
      <w:pPr>
        <w:numPr>
          <w:ins w:id="46" w:author="Unknown"/>
        </w:numPr>
        <w:spacing w:line="360" w:lineRule="auto"/>
        <w:jc w:val="both"/>
        <w:rPr>
          <w:ins w:id="47" w:author="Marc Lohse" w:date="2009-11-25T16:08:00Z"/>
          <w:rFonts w:ascii="Arial" w:eastAsiaTheme="minorHAnsi" w:hAnsi="Arial" w:cs="Arial"/>
          <w:kern w:val="0"/>
          <w:szCs w:val="22"/>
        </w:rPr>
      </w:pPr>
      <w:ins w:id="48" w:author="Marc Lohse" w:date="2009-11-25T16:06:00Z">
        <w:r w:rsidRPr="0066388C">
          <w:rPr>
            <w:rFonts w:ascii="Arial" w:hAnsi="Arial"/>
            <w:vertAlign w:val="superscript"/>
          </w:rPr>
          <w:t>4</w:t>
        </w:r>
        <w:r>
          <w:rPr>
            <w:rFonts w:ascii="Arial" w:hAnsi="Arial"/>
          </w:rPr>
          <w:t xml:space="preserve"> </w:t>
        </w:r>
      </w:ins>
      <w:ins w:id="49" w:author="Marc Lohse" w:date="2009-11-25T16:08:00Z">
        <w:r w:rsidRPr="00324200">
          <w:rPr>
            <w:rFonts w:ascii="Arial" w:eastAsiaTheme="minorHAnsi" w:hAnsi="Arial" w:cs="Arial"/>
            <w:kern w:val="0"/>
            <w:szCs w:val="22"/>
          </w:rPr>
          <w:t>Leibniz-Institut für Pflanzengenetik und Kulturpflanzenforschung (IPK) </w:t>
        </w:r>
      </w:ins>
    </w:p>
    <w:p w:rsidR="006D7825" w:rsidRPr="00324200" w:rsidRDefault="006D7825" w:rsidP="006D7825">
      <w:pPr>
        <w:numPr>
          <w:ins w:id="50" w:author="Unknown"/>
        </w:numPr>
        <w:spacing w:line="360" w:lineRule="auto"/>
        <w:jc w:val="both"/>
        <w:rPr>
          <w:ins w:id="51" w:author="Marc Lohse" w:date="2009-11-25T16:08:00Z"/>
          <w:rFonts w:ascii="Arial" w:eastAsiaTheme="minorHAnsi" w:hAnsi="Arial" w:cs="Arial"/>
          <w:kern w:val="0"/>
          <w:szCs w:val="22"/>
        </w:rPr>
      </w:pPr>
      <w:ins w:id="52" w:author="Marc Lohse" w:date="2009-11-25T16:08:00Z">
        <w:r w:rsidRPr="00324200">
          <w:rPr>
            <w:rFonts w:ascii="Arial" w:eastAsiaTheme="minorHAnsi" w:hAnsi="Arial" w:cs="Arial"/>
            <w:kern w:val="0"/>
            <w:szCs w:val="22"/>
          </w:rPr>
          <w:t>Corrensstraße 3 </w:t>
        </w:r>
      </w:ins>
    </w:p>
    <w:p w:rsidR="006D7825" w:rsidRPr="00324200" w:rsidDel="006D7825" w:rsidRDefault="006D7825" w:rsidP="006D7825">
      <w:pPr>
        <w:spacing w:line="360" w:lineRule="auto"/>
        <w:jc w:val="both"/>
        <w:rPr>
          <w:ins w:id="53" w:author="Marc Lohse" w:date="2009-11-25T16:08:00Z"/>
          <w:rFonts w:ascii="Arial" w:hAnsi="Arial"/>
        </w:rPr>
      </w:pPr>
      <w:ins w:id="54" w:author="Marc Lohse" w:date="2009-11-25T16:08:00Z">
        <w:r w:rsidRPr="00324200">
          <w:rPr>
            <w:rFonts w:ascii="Arial" w:eastAsiaTheme="minorHAnsi" w:hAnsi="Arial" w:cs="Arial"/>
            <w:kern w:val="0"/>
            <w:szCs w:val="22"/>
          </w:rPr>
          <w:t>06466 Gatersleben</w:t>
        </w:r>
      </w:ins>
    </w:p>
    <w:p w:rsidR="00F97EB2" w:rsidRPr="000F30E7" w:rsidRDefault="00F97EB2" w:rsidP="006D7825">
      <w:pPr>
        <w:numPr>
          <w:ins w:id="55" w:author="Unknown"/>
        </w:numPr>
        <w:spacing w:line="360" w:lineRule="auto"/>
        <w:jc w:val="both"/>
        <w:rPr>
          <w:rFonts w:ascii="Arial" w:hAnsi="Arial"/>
        </w:rPr>
      </w:pPr>
    </w:p>
    <w:p w:rsidR="00F97EB2" w:rsidRPr="000F30E7" w:rsidRDefault="00F97EB2" w:rsidP="002D12CA">
      <w:pPr>
        <w:spacing w:line="360" w:lineRule="auto"/>
        <w:jc w:val="both"/>
        <w:rPr>
          <w:rFonts w:ascii="Arial" w:hAnsi="Arial"/>
          <w:b/>
        </w:rPr>
      </w:pPr>
      <w:r w:rsidRPr="000F30E7">
        <w:rPr>
          <w:rFonts w:ascii="Arial" w:hAnsi="Arial"/>
          <w:b/>
        </w:rPr>
        <w:t>ABSTRACT</w:t>
      </w:r>
    </w:p>
    <w:p w:rsidR="00F97EB2" w:rsidRPr="000F30E7" w:rsidRDefault="00F97EB2" w:rsidP="002D12CA">
      <w:pPr>
        <w:spacing w:line="360" w:lineRule="auto"/>
        <w:jc w:val="both"/>
        <w:rPr>
          <w:rFonts w:ascii="Arial" w:hAnsi="Arial"/>
        </w:rPr>
      </w:pPr>
      <w:r w:rsidRPr="000F30E7">
        <w:rPr>
          <w:rFonts w:ascii="Arial" w:hAnsi="Arial"/>
        </w:rPr>
        <w:t xml:space="preserve">The wide application of high-throughput transcriptomic analysis using microarrays has generated a plethora of different technical platforms, data repositories and sophisticated statistical analysis methods, leaving the individual scientist with the problem of choosing the appropriate approach to successfully address his biological question. Several software applications that provide a </w:t>
      </w:r>
      <w:r w:rsidR="00D7544A" w:rsidRPr="000F30E7">
        <w:rPr>
          <w:rFonts w:ascii="Arial" w:hAnsi="Arial"/>
        </w:rPr>
        <w:t>rich environment for microarray</w:t>
      </w:r>
      <w:r w:rsidRPr="000F30E7">
        <w:rPr>
          <w:rFonts w:ascii="Arial" w:hAnsi="Arial"/>
        </w:rPr>
        <w:t xml:space="preserve"> analysis and data storage ar</w:t>
      </w:r>
      <w:r w:rsidR="00D7544A" w:rsidRPr="000F30E7">
        <w:rPr>
          <w:rFonts w:ascii="Arial" w:hAnsi="Arial"/>
        </w:rPr>
        <w:t>e available (e.g. GeneSpring</w:t>
      </w:r>
      <w:r w:rsidRPr="000F30E7">
        <w:rPr>
          <w:rFonts w:ascii="Arial" w:hAnsi="Arial"/>
        </w:rPr>
        <w:t xml:space="preserve">, EMMA2), but these are mostly commercial or require an advanced informatics infrastructure. What has been missing, is a non-commercial, easy-to-use graphical application that aids the lab researcher in finding the proper method to analyze microarray data without requiring expert understanding of the complex underlying statistics. We have developed Robin, a Java-based graphical wizard application that harnesses the power of the </w:t>
      </w:r>
      <w:r w:rsidR="00D7544A" w:rsidRPr="000F30E7">
        <w:rPr>
          <w:rFonts w:ascii="Arial" w:hAnsi="Arial"/>
        </w:rPr>
        <w:t>advanced</w:t>
      </w:r>
      <w:r w:rsidRPr="000F30E7">
        <w:rPr>
          <w:rFonts w:ascii="Arial" w:hAnsi="Arial"/>
        </w:rPr>
        <w:t xml:space="preserve"> statistical analysis functions provided by the R/BioConductor project. To aid inexperienced users, Robin implements a streamlined workflow guiding</w:t>
      </w:r>
      <w:r w:rsidR="00D7544A" w:rsidRPr="000F30E7">
        <w:rPr>
          <w:rFonts w:ascii="Arial" w:hAnsi="Arial"/>
        </w:rPr>
        <w:t xml:space="preserve"> through all steps of two-color, generic single color </w:t>
      </w:r>
      <w:r w:rsidRPr="000F30E7">
        <w:rPr>
          <w:rFonts w:ascii="Arial" w:hAnsi="Arial"/>
        </w:rPr>
        <w:t>and Affymetrix microarray analysis, providing in-line help and documentation. Being more than</w:t>
      </w:r>
      <w:r w:rsidR="005A07A5">
        <w:rPr>
          <w:rFonts w:ascii="Arial" w:hAnsi="Arial"/>
        </w:rPr>
        <w:t xml:space="preserve"> just a graphical user interface to BioConductor functions, Robin also assesses the data and automatically generates warnings to notify the user of potential outliers, low quality chips and low statistical power. </w:t>
      </w:r>
    </w:p>
    <w:p w:rsidR="00F97EB2" w:rsidRPr="000F30E7" w:rsidRDefault="00F97EB2" w:rsidP="002D12CA">
      <w:pPr>
        <w:spacing w:line="360" w:lineRule="auto"/>
        <w:jc w:val="both"/>
        <w:rPr>
          <w:rFonts w:ascii="Arial" w:hAnsi="Arial"/>
        </w:rPr>
      </w:pPr>
    </w:p>
    <w:p w:rsidR="00F97EB2" w:rsidRPr="000F30E7" w:rsidRDefault="005A07A5" w:rsidP="002D12CA">
      <w:pPr>
        <w:spacing w:line="360" w:lineRule="auto"/>
        <w:jc w:val="both"/>
        <w:rPr>
          <w:rFonts w:ascii="Arial" w:hAnsi="Arial"/>
          <w:b/>
        </w:rPr>
      </w:pPr>
      <w:r>
        <w:rPr>
          <w:rFonts w:ascii="Arial" w:hAnsi="Arial"/>
          <w:b/>
        </w:rPr>
        <w:t>INTRODUCTION</w:t>
      </w:r>
    </w:p>
    <w:p w:rsidR="00F97EB2" w:rsidRPr="000F30E7" w:rsidRDefault="005A07A5" w:rsidP="002D12CA">
      <w:pPr>
        <w:spacing w:line="360" w:lineRule="auto"/>
        <w:jc w:val="both"/>
        <w:rPr>
          <w:rFonts w:ascii="Arial" w:hAnsi="Arial"/>
        </w:rPr>
      </w:pPr>
      <w:r>
        <w:rPr>
          <w:rFonts w:ascii="Arial" w:hAnsi="Arial"/>
        </w:rPr>
        <w:t>Since the first microarray experiments</w:t>
      </w:r>
      <w:ins w:id="56" w:author="Marc Lohse" w:date="2009-10-29T14:18:00Z">
        <w:r>
          <w:rPr>
            <w:rFonts w:ascii="Arial" w:hAnsi="Arial"/>
          </w:rPr>
          <w:t xml:space="preserve"> have been performed</w:t>
        </w:r>
      </w:ins>
      <w:r>
        <w:rPr>
          <w:rFonts w:ascii="Arial" w:hAnsi="Arial"/>
        </w:rPr>
        <w:t xml:space="preserve"> in the 1990’s </w:t>
      </w:r>
      <w:ins w:id="57" w:author="Marc Lohse" w:date="2009-11-27T11:27:00Z">
        <w:r w:rsidR="009A0C87">
          <w:rPr>
            <w:rFonts w:ascii="Arial" w:hAnsi="Arial"/>
          </w:rPr>
          <w:fldChar w:fldCharType="begin">
            <w:fldData xml:space="preserve">PEVuZE5vdGU+PENpdGU+PEF1dGhvcj5TY2hlbmE8L0F1dGhvcj48WWVhcj4xOTk1PC9ZZWFyPjxS
ZWNOdW0+NzQ8L1JlY051bT48cmVjb3JkPjxyZWMtbnVtYmVyPjc0PC9yZWMtbnVtYmVyPjxmb3Jl
aWduLWtleXM+PGtleSBhcHA9IkVOIiBkYi1pZD0id3d4cjVlZXd6ZHN3ZXVlMHZzbnhzdGYwOXp0
ZDVyc3ZhZHIwIj43NDwva2V5PjwvZm9yZWlnbi1rZXlzPjxyZWYtdHlwZSBuYW1lPSJKb3VybmFs
IEFydGljbGUiPjE3PC9yZWYtdHlwZT48Y29udHJpYnV0b3JzPjxhdXRob3JzPjxhdXRob3I+U2No
ZW5hLCBNLjwvYXV0aG9yPjxhdXRob3I+U2hhbG9uLCBELjwvYXV0aG9yPjxhdXRob3I+RGF2aXMs
IFIuIFcuPC9hdXRob3I+PGF1dGhvcj5Ccm93biwgUC4gTy48L2F1dGhvcj48L2F1dGhvcnM+PC9j
b250cmlidXRvcnM+PGF1dGgtYWRkcmVzcz5EZXBhcnRtZW50IG9mIEJpb2NoZW1pc3RyeSwgQmVj
a21hbiBDZW50ZXIsIFN0YW5mb3JkIFVuaXZlcnNpdHkgTWVkaWNhbCBDZW50ZXIsIENBIDk0MzA1
LCBVU0EuPC9hdXRoLWFkZHJlc3M+PHRpdGxlcz48dGl0bGU+UXVhbnRpdGF0aXZlIG1vbml0b3Jp
bmcgb2YgZ2VuZSBleHByZXNzaW9uIHBhdHRlcm5zIHdpdGggYSBjb21wbGVtZW50YXJ5IEROQSBt
aWNyb2FycmF5PC90aXRsZT48c2Vjb25kYXJ5LXRpdGxlPlNjaWVuY2U8L3NlY29uZGFyeS10aXRs
ZT48L3RpdGxlcz48cGVyaW9kaWNhbD48ZnVsbC10aXRsZT5TY2llbmNlPC9mdWxsLXRpdGxlPjwv
cGVyaW9kaWNhbD48cGFnZXM+NDY3LTcwPC9wYWdlcz48dm9sdW1lPjI3MDwvdm9sdW1lPjxudW1i
ZXI+NTIzNTwvbnVtYmVyPjxrZXl3b3Jkcz48a2V5d29yZD5UcmFuc2NyaXB0aW9uIEZhY3RvcnM8
L2tleXdvcmQ+PGtleXdvcmQ+Uk5BIFByb2Jlczwva2V5d29yZD48a2V5d29yZD5HZW5lIEV4cHJl
c3Npb248L2tleXdvcmQ+PGtleXdvcmQ+RE5BLUJpbmRpbmcgUHJvdGVpbnM8L2tleXdvcmQ+PGtl
eXdvcmQ+RE5BOiBDb21wbGVtZW50YXJ5PC9rZXl3b3JkPjxrZXl3b3JkPkROQTogUGxhbnQ8L2tl
eXdvcmQ+PGtleXdvcmQ+QXJhYmlkb3BzaXMgUHJvdGVpbnM8L2tleXdvcmQ+PGtleXdvcmQ+R2Vu
ZXRpYyBUZWNobmlxdWVzPC9rZXl3b3JkPjxrZXl3b3JkPlJOQTogUGxhbnQ8L2tleXdvcmQ+PGtl
eXdvcmQ+SHVtYW5zPC9rZXl3b3JkPjxrZXl3b3JkPk1vbGVjdWxhciBTZXF1ZW5jZSBEYXRhPC9r
ZXl3b3JkPjxrZXl3b3JkPkhvbWVvZG9tYWluIFByb3RlaW5zPC9rZXl3b3JkPjxrZXl3b3JkPkdl
bm9tZTogSHVtYW48L2tleXdvcmQ+PGtleXdvcmQ+UGxhbnRzOiBHZW5ldGljYWxseSBNb2RpZmll
ZDwva2V5d29yZD48a2V5d29yZD5OdWNsZWljIEFjaWQgSHlicmlkaXphdGlvbjwva2V5d29yZD48
a2V5d29yZD5QbGFudCBSb290czwva2V5d29yZD48a2V5d29yZD5BcmFiaWRvcHNpczwva2V5d29y
ZD48a2V5d29yZD5STkE6IE1lc3Nlbmdlcjwva2V5d29yZD48a2V5d29yZD5QbGFudCBMZWF2ZXM8
L2tleXdvcmQ+PGtleXdvcmQ+R2VuZXM6IFBsYW50PC9rZXl3b3JkPjxrZXl3b3JkPlBvbHltZXJh
c2UgQ2hhaW4gUmVhY3Rpb248L2tleXdvcmQ+PC9rZXl3b3Jkcz48ZGF0ZXM+PHllYXI+MTk5NTwv
eWVhcj48cHViLWRhdGVzPjxkYXRlPk9jdCAyMDwvZGF0ZT48L3B1Yi1kYXRlcz48L2RhdGVzPjxh
Y2Nlc3Npb24tbnVtPjc1Njk5OTk8L2FjY2Vzc2lvbi1udW0+PGxhYmVsPnAwMDk5NTwvbGFiZWw+
PHVybHM+PHJlbGF0ZWQtdXJscz48dXJsPmh0dHA6Ly93d3cubmNiaS5ubG0ubmloLmdvdi9lbnRy
ZXovcXVlcnkuZmNnaT9kYj1wdWJtZWQmYW1wO2NtZD1SZXRyaWV2ZSZhbXA7ZG9wdD1BYnN0cmFj
dFBsdXMmYW1wO2xpc3RfdWlkcz03NTY5OTk5PC91cmw+PC9yZWxhdGVkLXVybHM+PHBkZi11cmxz
Pjx1cmw+ZmlsZTovL2xvY2FsaG9zdC9Vc2Vycy9tYXJjL0RvY3VtZW50cy9QYXBlcnMvMTk5NS9T
Y2hlbmEvU2NpZW5jZSUyMDE5OTUlMjBTY2hlbmEucGRmPC91cmw+PC9wZGYtdXJscz48L3VybHM+
PGN1c3RvbTM+cGFwZXJzOi8vMEZBQUE4N0EtQzBBRi00MzBDLTk0OTQtOEIyODcxOTdDMzlFL1Bh
cGVyL3A5OTU8L2N1c3RvbTM+PGxhbmd1YWdlPmVuZzwvbGFuZ3VhZ2U+PC9yZWNvcmQ+PC9DaXRl
PjwvRW5kTm90ZT5=
</w:fldData>
          </w:fldChar>
        </w:r>
        <w:r w:rsidR="009A0C87">
          <w:rPr>
            <w:rFonts w:ascii="Arial" w:hAnsi="Arial"/>
          </w:rPr>
          <w:instrText xml:space="preserve"> ADDIN EN.CITE </w:instrText>
        </w:r>
        <w:r w:rsidR="009A0C87">
          <w:rPr>
            <w:rFonts w:ascii="Arial" w:hAnsi="Arial"/>
          </w:rPr>
          <w:fldChar w:fldCharType="begin">
            <w:fldData xml:space="preserve">PEVuZE5vdGU+PENpdGU+PEF1dGhvcj5TY2hlbmE8L0F1dGhvcj48WWVhcj4xOTk1PC9ZZWFyPjxS
ZWNOdW0+NzQ8L1JlY051bT48cmVjb3JkPjxyZWMtbnVtYmVyPjc0PC9yZWMtbnVtYmVyPjxmb3Jl
aWduLWtleXM+PGtleSBhcHA9IkVOIiBkYi1pZD0id3d4cjVlZXd6ZHN3ZXVlMHZzbnhzdGYwOXp0
ZDVyc3ZhZHIwIj43NDwva2V5PjwvZm9yZWlnbi1rZXlzPjxyZWYtdHlwZSBuYW1lPSJKb3VybmFs
IEFydGljbGUiPjE3PC9yZWYtdHlwZT48Y29udHJpYnV0b3JzPjxhdXRob3JzPjxhdXRob3I+U2No
ZW5hLCBNLjwvYXV0aG9yPjxhdXRob3I+U2hhbG9uLCBELjwvYXV0aG9yPjxhdXRob3I+RGF2aXMs
IFIuIFcuPC9hdXRob3I+PGF1dGhvcj5Ccm93biwgUC4gTy48L2F1dGhvcj48L2F1dGhvcnM+PC9j
b250cmlidXRvcnM+PGF1dGgtYWRkcmVzcz5EZXBhcnRtZW50IG9mIEJpb2NoZW1pc3RyeSwgQmVj
a21hbiBDZW50ZXIsIFN0YW5mb3JkIFVuaXZlcnNpdHkgTWVkaWNhbCBDZW50ZXIsIENBIDk0MzA1
LCBVU0EuPC9hdXRoLWFkZHJlc3M+PHRpdGxlcz48dGl0bGU+UXVhbnRpdGF0aXZlIG1vbml0b3Jp
bmcgb2YgZ2VuZSBleHByZXNzaW9uIHBhdHRlcm5zIHdpdGggYSBjb21wbGVtZW50YXJ5IEROQSBt
aWNyb2FycmF5PC90aXRsZT48c2Vjb25kYXJ5LXRpdGxlPlNjaWVuY2U8L3NlY29uZGFyeS10aXRs
ZT48L3RpdGxlcz48cGVyaW9kaWNhbD48ZnVsbC10aXRsZT5TY2llbmNlPC9mdWxsLXRpdGxlPjwv
cGVyaW9kaWNhbD48cGFnZXM+NDY3LTcwPC9wYWdlcz48dm9sdW1lPjI3MDwvdm9sdW1lPjxudW1i
ZXI+NTIzNTwvbnVtYmVyPjxrZXl3b3Jkcz48a2V5d29yZD5UcmFuc2NyaXB0aW9uIEZhY3RvcnM8
L2tleXdvcmQ+PGtleXdvcmQ+Uk5BIFByb2Jlczwva2V5d29yZD48a2V5d29yZD5HZW5lIEV4cHJl
c3Npb248L2tleXdvcmQ+PGtleXdvcmQ+RE5BLUJpbmRpbmcgUHJvdGVpbnM8L2tleXdvcmQ+PGtl
eXdvcmQ+RE5BOiBDb21wbGVtZW50YXJ5PC9rZXl3b3JkPjxrZXl3b3JkPkROQTogUGxhbnQ8L2tl
eXdvcmQ+PGtleXdvcmQ+QXJhYmlkb3BzaXMgUHJvdGVpbnM8L2tleXdvcmQ+PGtleXdvcmQ+R2Vu
ZXRpYyBUZWNobmlxdWVzPC9rZXl3b3JkPjxrZXl3b3JkPlJOQTogUGxhbnQ8L2tleXdvcmQ+PGtl
eXdvcmQ+SHVtYW5zPC9rZXl3b3JkPjxrZXl3b3JkPk1vbGVjdWxhciBTZXF1ZW5jZSBEYXRhPC9r
ZXl3b3JkPjxrZXl3b3JkPkhvbWVvZG9tYWluIFByb3RlaW5zPC9rZXl3b3JkPjxrZXl3b3JkPkdl
bm9tZTogSHVtYW48L2tleXdvcmQ+PGtleXdvcmQ+UGxhbnRzOiBHZW5ldGljYWxseSBNb2RpZmll
ZDwva2V5d29yZD48a2V5d29yZD5OdWNsZWljIEFjaWQgSHlicmlkaXphdGlvbjwva2V5d29yZD48
a2V5d29yZD5QbGFudCBSb290czwva2V5d29yZD48a2V5d29yZD5BcmFiaWRvcHNpczwva2V5d29y
ZD48a2V5d29yZD5STkE6IE1lc3Nlbmdlcjwva2V5d29yZD48a2V5d29yZD5QbGFudCBMZWF2ZXM8
L2tleXdvcmQ+PGtleXdvcmQ+R2VuZXM6IFBsYW50PC9rZXl3b3JkPjxrZXl3b3JkPlBvbHltZXJh
c2UgQ2hhaW4gUmVhY3Rpb248L2tleXdvcmQ+PC9rZXl3b3Jkcz48ZGF0ZXM+PHllYXI+MTk5NTwv
eWVhcj48cHViLWRhdGVzPjxkYXRlPk9jdCAyMDwvZGF0ZT48L3B1Yi1kYXRlcz48L2RhdGVzPjxh
Y2Nlc3Npb24tbnVtPjc1Njk5OTk8L2FjY2Vzc2lvbi1udW0+PGxhYmVsPnAwMDk5NTwvbGFiZWw+
PHVybHM+PHJlbGF0ZWQtdXJscz48dXJsPmh0dHA6Ly93d3cubmNiaS5ubG0ubmloLmdvdi9lbnRy
ZXovcXVlcnkuZmNnaT9kYj1wdWJtZWQmYW1wO2NtZD1SZXRyaWV2ZSZhbXA7ZG9wdD1BYnN0cmFj
dFBsdXMmYW1wO2xpc3RfdWlkcz03NTY5OTk5PC91cmw+PC9yZWxhdGVkLXVybHM+PHBkZi11cmxz
Pjx1cmw+ZmlsZTovL2xvY2FsaG9zdC9Vc2Vycy9tYXJjL0RvY3VtZW50cy9QYXBlcnMvMTk5NS9T
Y2hlbmEvU2NpZW5jZSUyMDE5OTUlMjBTY2hlbmEucGRmPC91cmw+PC9wZGYtdXJscz48L3VybHM+
PGN1c3RvbTM+cGFwZXJzOi8vMEZBQUE4N0EtQzBBRi00MzBDLTk0OTQtOEIyODcxOTdDMzlFL1Bh
cGVyL3A5OTU8L2N1c3RvbTM+PGxhbmd1YWdlPmVuZzwvbGFuZ3VhZ2U+PC9yZWNvcmQ+PC9DaXRl
PjwvRW5kTm90ZT5=
</w:fldData>
          </w:fldChar>
        </w:r>
        <w:r w:rsidR="009A0C87">
          <w:rPr>
            <w:rFonts w:ascii="Arial" w:hAnsi="Arial"/>
          </w:rPr>
          <w:instrText xml:space="preserve"> ADDIN EN.CITE.DATA </w:instrText>
        </w:r>
        <w:r w:rsidR="009A0C87" w:rsidRPr="009A0C87">
          <w:rPr>
            <w:rStyle w:val="PageNumber"/>
            <w:rFonts w:ascii="Arial" w:hAnsi="Arial"/>
            <w:rPrChange w:id="58" w:author="Marc Lohse" w:date="2009-11-27T11:27:00Z">
              <w:rPr>
                <w:rStyle w:val="PageNumber"/>
              </w:rPr>
            </w:rPrChange>
          </w:rPr>
        </w:r>
        <w:r w:rsidR="009A0C87">
          <w:rPr>
            <w:rFonts w:ascii="Arial" w:hAnsi="Arial"/>
          </w:rPr>
          <w:fldChar w:fldCharType="end"/>
        </w:r>
      </w:ins>
      <w:r w:rsidR="009A0C87">
        <w:rPr>
          <w:rFonts w:ascii="Arial" w:hAnsi="Arial"/>
        </w:rPr>
        <w:fldChar w:fldCharType="separate"/>
      </w:r>
      <w:ins w:id="59" w:author="Marc Lohse" w:date="2009-11-27T11:27:00Z">
        <w:r w:rsidR="009A0C87">
          <w:rPr>
            <w:rFonts w:ascii="Arial" w:hAnsi="Arial"/>
          </w:rPr>
          <w:t>(Schena et al., 1995)</w:t>
        </w:r>
        <w:r w:rsidR="009A0C87">
          <w:rPr>
            <w:rFonts w:ascii="Arial" w:hAnsi="Arial"/>
          </w:rPr>
          <w:fldChar w:fldCharType="end"/>
        </w:r>
      </w:ins>
      <w:r>
        <w:rPr>
          <w:rFonts w:ascii="Arial" w:hAnsi="Arial"/>
        </w:rPr>
        <w:t xml:space="preserve"> a lot of effort has been put into the development of th</w:t>
      </w:r>
      <w:ins w:id="60" w:author="Marc Lohse" w:date="2009-10-29T14:19:00Z">
        <w:r>
          <w:rPr>
            <w:rFonts w:ascii="Arial" w:hAnsi="Arial"/>
          </w:rPr>
          <w:t xml:space="preserve">is </w:t>
        </w:r>
      </w:ins>
      <w:r>
        <w:rPr>
          <w:rFonts w:ascii="Arial" w:hAnsi="Arial"/>
        </w:rPr>
        <w:t xml:space="preserve">technique as well as </w:t>
      </w:r>
      <w:ins w:id="61" w:author="Marc Lohse" w:date="2009-10-29T14:20:00Z">
        <w:r>
          <w:rPr>
            <w:rFonts w:ascii="Arial" w:hAnsi="Arial"/>
          </w:rPr>
          <w:t xml:space="preserve">into </w:t>
        </w:r>
      </w:ins>
      <w:r>
        <w:rPr>
          <w:rFonts w:ascii="Arial" w:hAnsi="Arial"/>
        </w:rPr>
        <w:t xml:space="preserve">approaches to properly analyze the resulting data. The wide application and technical improvement of microarrays has on one side resulted in the </w:t>
      </w:r>
      <w:ins w:id="62" w:author="Marc Lohse" w:date="2009-10-29T14:20:00Z">
        <w:r>
          <w:rPr>
            <w:rFonts w:ascii="Arial" w:hAnsi="Arial"/>
          </w:rPr>
          <w:t xml:space="preserve">establishment </w:t>
        </w:r>
      </w:ins>
      <w:r>
        <w:rPr>
          <w:rFonts w:ascii="Arial" w:hAnsi="Arial"/>
        </w:rPr>
        <w:t xml:space="preserve">of large publicly accessible expression data repositories </w:t>
      </w:r>
      <w:ins w:id="63" w:author="Marc Lohse" w:date="2009-10-29T14:22:00Z">
        <w:r>
          <w:rPr>
            <w:rFonts w:ascii="Arial" w:hAnsi="Arial"/>
          </w:rPr>
          <w:t xml:space="preserve">such as </w:t>
        </w:r>
      </w:ins>
      <w:r>
        <w:rPr>
          <w:rFonts w:ascii="Arial" w:hAnsi="Arial"/>
        </w:rPr>
        <w:t>GEO, AtGenExpress</w:t>
      </w:r>
      <w:ins w:id="64" w:author="Marc Lohse" w:date="2009-10-29T14:22:00Z">
        <w:r>
          <w:rPr>
            <w:rFonts w:ascii="Arial" w:hAnsi="Arial"/>
          </w:rPr>
          <w:t xml:space="preserve"> or</w:t>
        </w:r>
      </w:ins>
      <w:r>
        <w:rPr>
          <w:rFonts w:ascii="Arial" w:hAnsi="Arial"/>
        </w:rPr>
        <w:t xml:space="preserve"> GeneVestigator, </w:t>
      </w:r>
      <w:ins w:id="65" w:author="Marc Lohse" w:date="2009-11-27T11:27:00Z">
        <w:r w:rsidR="009A0C87">
          <w:rPr>
            <w:rFonts w:ascii="Arial" w:hAnsi="Arial"/>
          </w:rPr>
          <w:fldChar w:fldCharType="begin">
            <w:fldData xml:space="preserve">PEVuZE5vdGU+PENpdGU+PEF1dGhvcj5CYXJyZXR0PC9BdXRob3I+PFllYXI+MjAwNzwvWWVhcj48
UmVjTnVtPjEwMjwvUmVjTnVtPjxyZWNvcmQ+PHJlYy1udW1iZXI+MTAyPC9yZWMtbnVtYmVyPjxm
b3JlaWduLWtleXM+PGtleSBhcHA9IkVOIiBkYi1pZD0id3d4cjVlZXd6ZHN3ZXVlMHZzbnhzdGYw
OXp0ZDVyc3ZhZHIwIj4xMDI8L2tleT48L2ZvcmVpZ24ta2V5cz48cmVmLXR5cGUgbmFtZT0iSm91
cm5hbCBBcnRpY2xlIj4xNzwvcmVmLXR5cGU+PGNvbnRyaWJ1dG9ycz48YXV0aG9ycz48YXV0aG9y
PkJhcnJldHQsIFQuPC9hdXRob3I+PGF1dGhvcj5Ucm91cCwgRC4gQi48L2F1dGhvcj48YXV0aG9y
PldpbGhpdGUsIFMuIEUuPC9hdXRob3I+PGF1dGhvcj5MZWRvdXgsIFAuPC9hdXRob3I+PGF1dGhv
cj5SdWRuZXYsIEQuPC9hdXRob3I+PGF1dGhvcj5FdmFuZ2VsaXN0YSwgQy48L2F1dGhvcj48YXV0
aG9yPktpbSwgSS4gRi48L2F1dGhvcj48YXV0aG9yPlNvYm9sZXZhLCBBLjwvYXV0aG9yPjxhdXRo
b3I+VG9tYXNoZXZza3ksIE0uPC9hdXRob3I+PGF1dGhvcj5FZGdhciwgUi48L2F1dGhvcj48L2F1
dGhvcnM+PC9jb250cmlidXRvcnM+PGF1dGgtYWRkcmVzcz5OYXRpb25hbCBDZW50ZXIgZm9yIEJp
b3RlY2hub2xvZ3kgSW5mb3JtYXRpb24sIE5hdGlvbmFsIExpYnJhcnkgb2YgTWVkaWNpbmUsIE5h
dGlvbmFsIEluc3RpdHV0ZXMgb2YgSGVhbHRoLCA0NSBDZW50ZXIgRHJpdmUsIEJldGhlc2RhLCBN
RCAyMDg5MiwgVVNBLiBiYXJyZXR0QG5jYmkubmxtLm5paC5nb3Y8L2F1dGgtYWRkcmVzcz48dGl0
bGVzPjx0aXRsZT5OQ0JJIEdFTzogbWluaW5nIHRlbnMgb2YgbWlsbGlvbnMgb2YgZXhwcmVzc2lv
biBwcm9maWxlcy0tZGF0YWJhc2UgYW5kIHRvb2xzIHVwZGF0ZTwvdGl0bGU+PHNlY29uZGFyeS10
aXRsZT5OdWNsZWljIEFjaWRzIFJlczwvc2Vjb25kYXJ5LXRpdGxlPjwvdGl0bGVzPjxwZXJpb2Rp
Y2FsPjxmdWxsLXRpdGxlPk51Y2xlaWMgQWNpZHMgUmVzPC9mdWxsLXRpdGxlPjwvcGVyaW9kaWNh
bD48cGFnZXM+RDc2MC01PC9wYWdlcz48dm9sdW1lPjM1PC92b2x1bWU+PG51bWJlcj5EYXRhYmFz
ZSBpc3N1ZTwvbnVtYmVyPjxrZXl3b3Jkcz48a2V5d29yZD5IdW1hbnM8L2tleXdvcmQ+PGtleXdv
cmQ+T2xpZ29udWNsZW90aWRlIEFycmF5IFNlcXVlbmNlIEFuYWx5c2lzPC9rZXl3b3JkPjxrZXl3
b3JkPkludGVybmV0PC9rZXl3b3JkPjxrZXl3b3JkPlVzZXItQ29tcHV0ZXIgSW50ZXJmYWNlPC9r
ZXl3b3JkPjxrZXl3b3JkPkRhdGFiYXNlczogR2VuZXRpYzwva2V5d29yZD48a2V5d29yZD5Tb2Z0
d2FyZTwva2V5d29yZD48a2V5d29yZD5Db21wdXRlciBHcmFwaGljczwva2V5d29yZD48a2V5d29y
ZD5HZW5lIEV4cHJlc3Npb24gUHJvZmlsaW5nPC9rZXl3b3JkPjwva2V5d29yZHM+PGRhdGVzPjx5
ZWFyPjIwMDc8L3llYXI+PHB1Yi1kYXRlcz48ZGF0ZT5KYW4gMTwvZGF0ZT48L3B1Yi1kYXRlcz48
L2RhdGVzPjxhY2Nlc3Npb24tbnVtPjE3MDk5MjI2PC9hY2Nlc3Npb24tbnVtPjxsYWJlbD5wMDEw
NTg8L2xhYmVsPjx1cmxzPjxyZWxhdGVkLXVybHM+PHVybD5odHRwOi8vd3d3Lm5jYmkubmxtLm5p
aC5nb3YvZW50cmV6L3F1ZXJ5LmZjZ2k/ZGI9cHVibWVkJmFtcDtjbWQ9UmV0cmlldmUmYW1wO2Rv
cHQ9QWJzdHJhY3RQbHVzJmFtcDtsaXN0X3VpZHM9MTcwOTkyMjY8L3VybD48L3JlbGF0ZWQtdXJs
cz48cGRmLXVybHM+PHVybD5maWxlOi8vbG9jYWxob3N0L1VzZXJzL21hcmMvRG9jdW1lbnRzL1Bh
cGVycy8yMDA3L0JhcnJldHQvTnVjbGVpYyUyMEFjaWRzJTIwUmVzJTIwMjAwNyUyMEJhcnJldHQu
cGRmPC91cmw+PC9wZGYtdXJscz48L3VybHM+PGN1c3RvbTM+cGFwZXJzOi8vMEZBQUE4N0EtQzBB
Ri00MzBDLTk0OTQtOEIyODcxOTdDMzlFL1BhcGVyL3AxMDU4PC9jdXN0b20zPjxlbGVjdHJvbmlj
LXJlc291cmNlLW51bT4xMC4xMDkzL25hci9na2w4ODc8L2VsZWN0cm9uaWMtcmVzb3VyY2UtbnVt
PjxsYW5ndWFnZT5lbmc8L2xhbmd1YWdlPjwvcmVjb3JkPjwvQ2l0ZT48Q2l0ZT48QXV0aG9yPlNj
aG1pZDwvQXV0aG9yPjxZZWFyPjIwMDU8L1llYXI+PFJlY051bT42NDwvUmVjTnVtPjxyZWNvcmQ+
PHJlYy1udW1iZXI+NjQ8L3JlYy1udW1iZXI+PGZvcmVpZ24ta2V5cz48a2V5IGFwcD0iRU4iIGRi
LWlkPSJ3d3hyNWVld3pkc3dldWUwdnNueHN0ZjA5enRkNXJzdmFkcjAiPjY0PC9rZXk+PC9mb3Jl
aWduLWtleXM+PHJlZi10eXBlIG5hbWU9IkpvdXJuYWwgQXJ0aWNsZSI+MTc8L3JlZi10eXBlPjxj
b250cmlidXRvcnM+PGF1dGhvcnM+PGF1dGhvcj5TY2htaWQsIE0uPC9hdXRob3I+PGF1dGhvcj5E
YXZpc29uLCBULiBTLjwvYXV0aG9yPjxhdXRob3I+SGVueiwgUy4gUi48L2F1dGhvcj48YXV0aG9y
PlBhcGUsIFUuIEouPC9hdXRob3I+PGF1dGhvcj5EZW1hciwgTS48L2F1dGhvcj48YXV0aG9yPlZp
bmdyb24sIE0uPC9hdXRob3I+PGF1dGhvcj5TY2jDtmxrb3BmLCBCLjwvYXV0aG9yPjxhdXRob3I+
V2VpZ2VsLCBELjwvYXV0aG9yPjxhdXRob3I+TG9obWFubiwgSi4gVS48L2F1dGhvcj48L2F1dGhv
cnM+PC9jb250cmlidXRvcnM+PGF1dGgtYWRkcmVzcz5NYXggUGxhbmNrIEluc3RpdHV0ZSBmb3Ig
RGV2ZWxvcG1lbnRhbCBCaW9sb2d5LCBTcGVtYW5uc3RyYXNzZSAzNy0zOSwgNzIwNzYgVMO8Ymlu
Z2VuLCBHZXJtYW55LjwvYXV0aC1hZGRyZXNzPjx0aXRsZXM+PHRpdGxlPkEgZ2VuZSBleHByZXNz
aW9uIG1hcCBvZiBBcmFiaWRvcHNpcyB0aGFsaWFuYSBkZXZlbG9wbWVudDwvdGl0bGU+PHNlY29u
ZGFyeS10aXRsZT5OYXQgR2VuZXQ8L3NlY29uZGFyeS10aXRsZT48L3RpdGxlcz48cGVyaW9kaWNh
bD48ZnVsbC10aXRsZT5OYXQgR2VuZXQ8L2Z1bGwtdGl0bGU+PC9wZXJpb2RpY2FsPjxwYWdlcz41
MDEtNjwvcGFnZXM+PHZvbHVtZT4zNzwvdm9sdW1lPjxudW1iZXI+NTwvbnVtYmVyPjxrZXl3b3Jk
cz48a2V5d29yZD5BcmFiaWRvcHNpczwva2V5d29yZD48a2V5d29yZD5HZW5lIEV4cHJlc3Npb248
L2tleXdvcmQ+PGtleXdvcmQ+R2VuZXRpYyBNYXJrZXJzPC9rZXl3b3JkPjxrZXl3b3JkPkdlbmUg
RXhwcmVzc2lvbiBQcm9maWxpbmc8L2tleXdvcmQ+PC9rZXl3b3Jkcz48ZGF0ZXM+PHllYXI+MjAw
NTwveWVhcj48cHViLWRhdGVzPjxkYXRlPk1heSAxPC9kYXRlPjwvcHViLWRhdGVzPjwvZGF0ZXM+
PGFjY2Vzc2lvbi1udW0+MTU4MDYxMDE8L2FjY2Vzc2lvbi1udW0+PGxhYmVsPnAwMTAwNjwvbGFi
ZWw+PHVybHM+PHJlbGF0ZWQtdXJscz48dXJsPmh0dHA6Ly93d3cubmNiaS5ubG0ubmloLmdvdi9l
bnRyZXovcXVlcnkuZmNnaT9kYj1wdWJtZWQmYW1wO2NtZD1SZXRyaWV2ZSZhbXA7ZG9wdD1BYnN0
cmFjdFBsdXMmYW1wO2xpc3RfdWlkcz0xNTgwNjEwMTwvdXJsPjwvcmVsYXRlZC11cmxzPjxwZGYt
dXJscz48dXJsPmZpbGU6Ly9sb2NhbGhvc3QvVXNlcnMvbWFyYy9Eb2N1bWVudHMvUGFwZXJzLzIw
MDUvU2NobWlkL05hdCUyMEdlbmV0JTIwMjAwNSUyMFNjaG1pZC5wZGY8L3VybD48L3BkZi11cmxz
PjwvdXJscz48Y3VzdG9tMz5wYXBlcnM6Ly8wRkFBQTg3QS1DMEFGLTQzMEMtOTQ5NC04QjI4NzE5
N0MzOUUvUGFwZXIvcDEwMDY8L2N1c3RvbTM+PGVsZWN0cm9uaWMtcmVzb3VyY2UtbnVtPjEwLjEw
MzgvbmcxNTQzPC9lbGVjdHJvbmljLXJlc291cmNlLW51bT48bGFuZ3VhZ2U+ZW5nPC9sYW5ndWFn
ZT48L3JlY29yZD48L0NpdGU+PC9FbmROb3RlPgB=
</w:fldData>
          </w:fldChar>
        </w:r>
        <w:r w:rsidR="009A0C87">
          <w:rPr>
            <w:rFonts w:ascii="Arial" w:hAnsi="Arial"/>
          </w:rPr>
          <w:instrText xml:space="preserve"> ADDIN EN.CITE </w:instrText>
        </w:r>
        <w:r w:rsidR="009A0C87">
          <w:rPr>
            <w:rFonts w:ascii="Arial" w:hAnsi="Arial"/>
          </w:rPr>
          <w:fldChar w:fldCharType="begin">
            <w:fldData xml:space="preserve">PEVuZE5vdGU+PENpdGU+PEF1dGhvcj5CYXJyZXR0PC9BdXRob3I+PFllYXI+MjAwNzwvWWVhcj48
UmVjTnVtPjEwMjwvUmVjTnVtPjxyZWNvcmQ+PHJlYy1udW1iZXI+MTAyPC9yZWMtbnVtYmVyPjxm
b3JlaWduLWtleXM+PGtleSBhcHA9IkVOIiBkYi1pZD0id3d4cjVlZXd6ZHN3ZXVlMHZzbnhzdGYw
OXp0ZDVyc3ZhZHIwIj4xMDI8L2tleT48L2ZvcmVpZ24ta2V5cz48cmVmLXR5cGUgbmFtZT0iSm91
cm5hbCBBcnRpY2xlIj4xNzwvcmVmLXR5cGU+PGNvbnRyaWJ1dG9ycz48YXV0aG9ycz48YXV0aG9y
PkJhcnJldHQsIFQuPC9hdXRob3I+PGF1dGhvcj5Ucm91cCwgRC4gQi48L2F1dGhvcj48YXV0aG9y
PldpbGhpdGUsIFMuIEUuPC9hdXRob3I+PGF1dGhvcj5MZWRvdXgsIFAuPC9hdXRob3I+PGF1dGhv
cj5SdWRuZXYsIEQuPC9hdXRob3I+PGF1dGhvcj5FdmFuZ2VsaXN0YSwgQy48L2F1dGhvcj48YXV0
aG9yPktpbSwgSS4gRi48L2F1dGhvcj48YXV0aG9yPlNvYm9sZXZhLCBBLjwvYXV0aG9yPjxhdXRo
b3I+VG9tYXNoZXZza3ksIE0uPC9hdXRob3I+PGF1dGhvcj5FZGdhciwgUi48L2F1dGhvcj48L2F1
dGhvcnM+PC9jb250cmlidXRvcnM+PGF1dGgtYWRkcmVzcz5OYXRpb25hbCBDZW50ZXIgZm9yIEJp
b3RlY2hub2xvZ3kgSW5mb3JtYXRpb24sIE5hdGlvbmFsIExpYnJhcnkgb2YgTWVkaWNpbmUsIE5h
dGlvbmFsIEluc3RpdHV0ZXMgb2YgSGVhbHRoLCA0NSBDZW50ZXIgRHJpdmUsIEJldGhlc2RhLCBN
RCAyMDg5MiwgVVNBLiBiYXJyZXR0QG5jYmkubmxtLm5paC5nb3Y8L2F1dGgtYWRkcmVzcz48dGl0
bGVzPjx0aXRsZT5OQ0JJIEdFTzogbWluaW5nIHRlbnMgb2YgbWlsbGlvbnMgb2YgZXhwcmVzc2lv
biBwcm9maWxlcy0tZGF0YWJhc2UgYW5kIHRvb2xzIHVwZGF0ZTwvdGl0bGU+PHNlY29uZGFyeS10
aXRsZT5OdWNsZWljIEFjaWRzIFJlczwvc2Vjb25kYXJ5LXRpdGxlPjwvdGl0bGVzPjxwZXJpb2Rp
Y2FsPjxmdWxsLXRpdGxlPk51Y2xlaWMgQWNpZHMgUmVzPC9mdWxsLXRpdGxlPjwvcGVyaW9kaWNh
bD48cGFnZXM+RDc2MC01PC9wYWdlcz48dm9sdW1lPjM1PC92b2x1bWU+PG51bWJlcj5EYXRhYmFz
ZSBpc3N1ZTwvbnVtYmVyPjxrZXl3b3Jkcz48a2V5d29yZD5IdW1hbnM8L2tleXdvcmQ+PGtleXdv
cmQ+T2xpZ29udWNsZW90aWRlIEFycmF5IFNlcXVlbmNlIEFuYWx5c2lzPC9rZXl3b3JkPjxrZXl3
b3JkPkludGVybmV0PC9rZXl3b3JkPjxrZXl3b3JkPlVzZXItQ29tcHV0ZXIgSW50ZXJmYWNlPC9r
ZXl3b3JkPjxrZXl3b3JkPkRhdGFiYXNlczogR2VuZXRpYzwva2V5d29yZD48a2V5d29yZD5Tb2Z0
d2FyZTwva2V5d29yZD48a2V5d29yZD5Db21wdXRlciBHcmFwaGljczwva2V5d29yZD48a2V5d29y
ZD5HZW5lIEV4cHJlc3Npb24gUHJvZmlsaW5nPC9rZXl3b3JkPjwva2V5d29yZHM+PGRhdGVzPjx5
ZWFyPjIwMDc8L3llYXI+PHB1Yi1kYXRlcz48ZGF0ZT5KYW4gMTwvZGF0ZT48L3B1Yi1kYXRlcz48
L2RhdGVzPjxhY2Nlc3Npb24tbnVtPjE3MDk5MjI2PC9hY2Nlc3Npb24tbnVtPjxsYWJlbD5wMDEw
NTg8L2xhYmVsPjx1cmxzPjxyZWxhdGVkLXVybHM+PHVybD5odHRwOi8vd3d3Lm5jYmkubmxtLm5p
aC5nb3YvZW50cmV6L3F1ZXJ5LmZjZ2k/ZGI9cHVibWVkJmFtcDtjbWQ9UmV0cmlldmUmYW1wO2Rv
cHQ9QWJzdHJhY3RQbHVzJmFtcDtsaXN0X3VpZHM9MTcwOTkyMjY8L3VybD48L3JlbGF0ZWQtdXJs
cz48cGRmLXVybHM+PHVybD5maWxlOi8vbG9jYWxob3N0L1VzZXJzL21hcmMvRG9jdW1lbnRzL1Bh
cGVycy8yMDA3L0JhcnJldHQvTnVjbGVpYyUyMEFjaWRzJTIwUmVzJTIwMjAwNyUyMEJhcnJldHQu
cGRmPC91cmw+PC9wZGYtdXJscz48L3VybHM+PGN1c3RvbTM+cGFwZXJzOi8vMEZBQUE4N0EtQzBB
Ri00MzBDLTk0OTQtOEIyODcxOTdDMzlFL1BhcGVyL3AxMDU4PC9jdXN0b20zPjxlbGVjdHJvbmlj
LXJlc291cmNlLW51bT4xMC4xMDkzL25hci9na2w4ODc8L2VsZWN0cm9uaWMtcmVzb3VyY2UtbnVt
PjxsYW5ndWFnZT5lbmc8L2xhbmd1YWdlPjwvcmVjb3JkPjwvQ2l0ZT48Q2l0ZT48QXV0aG9yPlNj
aG1pZDwvQXV0aG9yPjxZZWFyPjIwMDU8L1llYXI+PFJlY051bT42NDwvUmVjTnVtPjxyZWNvcmQ+
PHJlYy1udW1iZXI+NjQ8L3JlYy1udW1iZXI+PGZvcmVpZ24ta2V5cz48a2V5IGFwcD0iRU4iIGRi
LWlkPSJ3d3hyNWVld3pkc3dldWUwdnNueHN0ZjA5enRkNXJzdmFkcjAiPjY0PC9rZXk+PC9mb3Jl
aWduLWtleXM+PHJlZi10eXBlIG5hbWU9IkpvdXJuYWwgQXJ0aWNsZSI+MTc8L3JlZi10eXBlPjxj
b250cmlidXRvcnM+PGF1dGhvcnM+PGF1dGhvcj5TY2htaWQsIE0uPC9hdXRob3I+PGF1dGhvcj5E
YXZpc29uLCBULiBTLjwvYXV0aG9yPjxhdXRob3I+SGVueiwgUy4gUi48L2F1dGhvcj48YXV0aG9y
PlBhcGUsIFUuIEouPC9hdXRob3I+PGF1dGhvcj5EZW1hciwgTS48L2F1dGhvcj48YXV0aG9yPlZp
bmdyb24sIE0uPC9hdXRob3I+PGF1dGhvcj5TY2jDtmxrb3BmLCBCLjwvYXV0aG9yPjxhdXRob3I+
V2VpZ2VsLCBELjwvYXV0aG9yPjxhdXRob3I+TG9obWFubiwgSi4gVS48L2F1dGhvcj48L2F1dGhv
cnM+PC9jb250cmlidXRvcnM+PGF1dGgtYWRkcmVzcz5NYXggUGxhbmNrIEluc3RpdHV0ZSBmb3Ig
RGV2ZWxvcG1lbnRhbCBCaW9sb2d5LCBTcGVtYW5uc3RyYXNzZSAzNy0zOSwgNzIwNzYgVMO8Ymlu
Z2VuLCBHZXJtYW55LjwvYXV0aC1hZGRyZXNzPjx0aXRsZXM+PHRpdGxlPkEgZ2VuZSBleHByZXNz
aW9uIG1hcCBvZiBBcmFiaWRvcHNpcyB0aGFsaWFuYSBkZXZlbG9wbWVudDwvdGl0bGU+PHNlY29u
ZGFyeS10aXRsZT5OYXQgR2VuZXQ8L3NlY29uZGFyeS10aXRsZT48L3RpdGxlcz48cGVyaW9kaWNh
bD48ZnVsbC10aXRsZT5OYXQgR2VuZXQ8L2Z1bGwtdGl0bGU+PC9wZXJpb2RpY2FsPjxwYWdlcz41
MDEtNjwvcGFnZXM+PHZvbHVtZT4zNzwvdm9sdW1lPjxudW1iZXI+NTwvbnVtYmVyPjxrZXl3b3Jk
cz48a2V5d29yZD5BcmFiaWRvcHNpczwva2V5d29yZD48a2V5d29yZD5HZW5lIEV4cHJlc3Npb248
L2tleXdvcmQ+PGtleXdvcmQ+R2VuZXRpYyBNYXJrZXJzPC9rZXl3b3JkPjxrZXl3b3JkPkdlbmUg
RXhwcmVzc2lvbiBQcm9maWxpbmc8L2tleXdvcmQ+PC9rZXl3b3Jkcz48ZGF0ZXM+PHllYXI+MjAw
NTwveWVhcj48cHViLWRhdGVzPjxkYXRlPk1heSAxPC9kYXRlPjwvcHViLWRhdGVzPjwvZGF0ZXM+
PGFjY2Vzc2lvbi1udW0+MTU4MDYxMDE8L2FjY2Vzc2lvbi1udW0+PGxhYmVsPnAwMTAwNjwvbGFi
ZWw+PHVybHM+PHJlbGF0ZWQtdXJscz48dXJsPmh0dHA6Ly93d3cubmNiaS5ubG0ubmloLmdvdi9l
bnRyZXovcXVlcnkuZmNnaT9kYj1wdWJtZWQmYW1wO2NtZD1SZXRyaWV2ZSZhbXA7ZG9wdD1BYnN0
cmFjdFBsdXMmYW1wO2xpc3RfdWlkcz0xNTgwNjEwMTwvdXJsPjwvcmVsYXRlZC11cmxzPjxwZGYt
dXJscz48dXJsPmZpbGU6Ly9sb2NhbGhvc3QvVXNlcnMvbWFyYy9Eb2N1bWVudHMvUGFwZXJzLzIw
MDUvU2NobWlkL05hdCUyMEdlbmV0JTIwMjAwNSUyMFNjaG1pZC5wZGY8L3VybD48L3BkZi11cmxz
PjwvdXJscz48Y3VzdG9tMz5wYXBlcnM6Ly8wRkFBQTg3QS1DMEFGLTQzMEMtOTQ5NC04QjI4NzE5
N0MzOUUvUGFwZXIvcDEwMDY8L2N1c3RvbTM+PGVsZWN0cm9uaWMtcmVzb3VyY2UtbnVtPjEwLjEw
MzgvbmcxNTQzPC9lbGVjdHJvbmljLXJlc291cmNlLW51bT48bGFuZ3VhZ2U+ZW5nPC9sYW5ndWFn
ZT48L3JlY29yZD48L0NpdGU+PC9FbmROb3RlPgB=
</w:fldData>
          </w:fldChar>
        </w:r>
        <w:r w:rsidR="009A0C87">
          <w:rPr>
            <w:rFonts w:ascii="Arial" w:hAnsi="Arial"/>
          </w:rPr>
          <w:instrText xml:space="preserve"> ADDIN EN.CITE.DATA </w:instrText>
        </w:r>
        <w:r w:rsidR="009A0C87" w:rsidRPr="009A0C87">
          <w:rPr>
            <w:rStyle w:val="PageNumber"/>
            <w:rFonts w:ascii="Arial" w:hAnsi="Arial"/>
            <w:rPrChange w:id="66" w:author="Marc Lohse" w:date="2009-11-27T11:27:00Z">
              <w:rPr>
                <w:rStyle w:val="PageNumber"/>
              </w:rPr>
            </w:rPrChange>
          </w:rPr>
        </w:r>
        <w:r w:rsidR="009A0C87">
          <w:rPr>
            <w:rFonts w:ascii="Arial" w:hAnsi="Arial"/>
          </w:rPr>
          <w:fldChar w:fldCharType="end"/>
        </w:r>
      </w:ins>
      <w:r w:rsidR="009A0C87">
        <w:rPr>
          <w:rFonts w:ascii="Arial" w:hAnsi="Arial"/>
        </w:rPr>
        <w:fldChar w:fldCharType="separate"/>
      </w:r>
      <w:ins w:id="67" w:author="Marc Lohse" w:date="2009-11-27T11:27:00Z">
        <w:r w:rsidR="009A0C87">
          <w:rPr>
            <w:rFonts w:ascii="Arial" w:hAnsi="Arial"/>
          </w:rPr>
          <w:t>(Schmid et al., 2005; Barrett et al., 2007)</w:t>
        </w:r>
        <w:r w:rsidR="009A0C87">
          <w:rPr>
            <w:rFonts w:ascii="Arial" w:hAnsi="Arial"/>
          </w:rPr>
          <w:fldChar w:fldCharType="end"/>
        </w:r>
      </w:ins>
      <w:proofErr w:type="gramStart"/>
      <w:r>
        <w:rPr>
          <w:rFonts w:ascii="Arial" w:hAnsi="Arial"/>
        </w:rPr>
        <w:t xml:space="preserve">  and</w:t>
      </w:r>
      <w:proofErr w:type="gramEnd"/>
      <w:r>
        <w:rPr>
          <w:rFonts w:ascii="Arial" w:hAnsi="Arial"/>
        </w:rPr>
        <w:t xml:space="preserve"> on the other side the development of an array of sophisticated statistical methods to process and analyze the data to infer new biological insights from it. This wealth of data and methods leaves the individual researcher with </w:t>
      </w:r>
      <w:r w:rsidRPr="00A87185">
        <w:rPr>
          <w:rFonts w:ascii="Arial" w:hAnsi="Arial"/>
        </w:rPr>
        <w:t xml:space="preserve">the problem of choosing </w:t>
      </w:r>
      <w:r w:rsidR="00E516BF" w:rsidRPr="00476AF8">
        <w:rPr>
          <w:rFonts w:ascii="Arial" w:hAnsi="Arial"/>
        </w:rPr>
        <w:t>the correct strategy</w:t>
      </w:r>
      <w:r w:rsidR="00E516BF">
        <w:rPr>
          <w:rFonts w:ascii="Arial" w:hAnsi="Arial"/>
        </w:rPr>
        <w:t xml:space="preserve"> since it is not directly obvious to the inexperienced </w:t>
      </w:r>
      <w:r w:rsidR="00B07091" w:rsidRPr="00B07091">
        <w:rPr>
          <w:rFonts w:ascii="Arial" w:hAnsi="Arial"/>
        </w:rPr>
        <w:t>user</w:t>
      </w:r>
      <w:r w:rsidR="00E516BF">
        <w:rPr>
          <w:rFonts w:ascii="Arial" w:hAnsi="Arial"/>
        </w:rPr>
        <w:t xml:space="preserve"> which approach is suitable for a given experimental design. While data </w:t>
      </w:r>
      <w:r w:rsidR="00E516BF" w:rsidRPr="00485E19">
        <w:rPr>
          <w:rFonts w:ascii="Arial" w:hAnsi="Arial"/>
        </w:rPr>
        <w:t>mining</w:t>
      </w:r>
      <w:r w:rsidR="00E516BF">
        <w:rPr>
          <w:rFonts w:ascii="Arial" w:hAnsi="Arial"/>
        </w:rPr>
        <w:t xml:space="preserve"> of public collections</w:t>
      </w:r>
      <w:r>
        <w:rPr>
          <w:rFonts w:ascii="Arial" w:hAnsi="Arial"/>
        </w:rPr>
        <w:t xml:space="preserve"> is facilitated by descriptive meta data that is attached to the expression data (</w:t>
      </w:r>
      <w:r w:rsidRPr="00A87185">
        <w:rPr>
          <w:rFonts w:ascii="Arial" w:hAnsi="Arial"/>
        </w:rPr>
        <w:t>MIAME</w:t>
      </w:r>
      <w:ins w:id="68" w:author="Marc Lohse" w:date="2009-10-29T14:25:00Z">
        <w:r w:rsidRPr="00A87185">
          <w:rPr>
            <w:rFonts w:ascii="Arial" w:hAnsi="Arial"/>
          </w:rPr>
          <w:t xml:space="preserve"> and MIAME/Plant</w:t>
        </w:r>
      </w:ins>
      <w:r w:rsidRPr="00A87185">
        <w:rPr>
          <w:rFonts w:ascii="Arial" w:hAnsi="Arial"/>
        </w:rPr>
        <w:t xml:space="preserve"> </w:t>
      </w:r>
      <w:ins w:id="69" w:author="Marc Lohse" w:date="2009-11-27T11:27:00Z">
        <w:r w:rsidR="009A0C87">
          <w:rPr>
            <w:rFonts w:ascii="Arial" w:hAnsi="Arial"/>
          </w:rPr>
          <w:fldChar w:fldCharType="begin">
            <w:fldData xml:space="preserve">PEVuZE5vdGU+PENpdGU+PEF1dGhvcj5CcmF6bWE8L0F1dGhvcj48WWVhcj4yMDAxPC9ZZWFyPjxS
ZWNOdW0+MTA1PC9SZWNOdW0+PHJlY29yZD48cmVjLW51bWJlcj4xMDU8L3JlYy1udW1iZXI+PGZv
cmVpZ24ta2V5cz48a2V5IGFwcD0iRU4iIGRiLWlkPSJ3d3hyNWVld3pkc3dldWUwdnNueHN0ZjA5
enRkNXJzdmFkcjAiPjEwNTwva2V5PjwvZm9yZWlnbi1rZXlzPjxyZWYtdHlwZSBuYW1lPSJKb3Vy
bmFsIEFydGljbGUiPjE3PC9yZWYtdHlwZT48Y29udHJpYnV0b3JzPjxhdXRob3JzPjxhdXRob3I+
QnJhem1hLCBBLjwvYXV0aG9yPjxhdXRob3I+SGluZ2FtcCwgUC48L2F1dGhvcj48YXV0aG9yPlF1
YWNrZW5idXNoLCBKLjwvYXV0aG9yPjxhdXRob3I+U2hlcmxvY2ssIEcuPC9hdXRob3I+PGF1dGhv
cj5TcGVsbG1hbiwgUC48L2F1dGhvcj48YXV0aG9yPlN0b2Vja2VydCwgQy48L2F1dGhvcj48YXV0
aG9yPkFhY2gsIEouPC9hdXRob3I+PGF1dGhvcj5BbnNvcmdlLCBXLjwvYXV0aG9yPjxhdXRob3I+
QmFsbCwgQy4gQS48L2F1dGhvcj48YXV0aG9yPkNhdXN0b24sIEguIEMuPC9hdXRob3I+PGF1dGhv
cj5HYWFzdGVybGFuZCwgVC48L2F1dGhvcj48YXV0aG9yPkdsZW5pc3NvbiwgUC48L2F1dGhvcj48
YXV0aG9yPkhvbHN0ZWdlLCBGLiBDLjwvYXV0aG9yPjxhdXRob3I+S2ltLCBJLiBGLjwvYXV0aG9y
PjxhdXRob3I+TWFya293aXR6LCBWLjwvYXV0aG9yPjxhdXRob3I+TWF0ZXNlLCBKLiBDLjwvYXV0
aG9yPjxhdXRob3I+UGFya2luc29uLCBILjwvYXV0aG9yPjxhdXRob3I+Um9iaW5zb24sIEEuPC9h
dXRob3I+PGF1dGhvcj5TYXJrYW5zLCBVLjwvYXV0aG9yPjxhdXRob3I+U2NodWx6ZS1LcmVtZXIs
IFMuPC9hdXRob3I+PGF1dGhvcj5TdGV3YXJ0LCBKLjwvYXV0aG9yPjxhdXRob3I+VGF5bG9yLCBS
LjwvYXV0aG9yPjxhdXRob3I+VmlsbywgSi48L2F1dGhvcj48YXV0aG9yPlZpbmdyb24sIE0uPC9h
dXRob3I+PC9hdXRob3JzPjwvY29udHJpYnV0b3JzPjxhdXRoLWFkZHJlc3M+RXVyb3BlYW4gQmlv
aW5mb3JtYXRpY3MgSW5zdGl0dXRlLCBFTUJMIG91dHN0YXRpb24sIFdlbGxjb21lIFRydXN0IEdl
bm9tZSBDYW1wdXMsIEhpbnh0b24sIENhbWJyaWRnZSBDQjEwIDFTRCwgVUsuIGJyYXptYUBlYmku
YWMudWs8L2F1dGgtYWRkcmVzcz48dGl0bGVzPjx0aXRsZT5NaW5pbXVtIGluZm9ybWF0aW9uIGFi
b3V0IGEgbWljcm9hcnJheSBleHBlcmltZW50IChNSUFNRSktdG93YXJkIHN0YW5kYXJkcyBmb3Ig
bWljcm9hcnJheSBkYXRhPC90aXRsZT48c2Vjb25kYXJ5LXRpdGxlPk5hdCBHZW5ldDwvc2Vjb25k
YXJ5LXRpdGxlPjwvdGl0bGVzPjxwZXJpb2RpY2FsPjxmdWxsLXRpdGxlPk5hdCBHZW5ldDwvZnVs
bC10aXRsZT48L3BlcmlvZGljYWw+PHBhZ2VzPjM2NS03MTwvcGFnZXM+PHZvbHVtZT4yOTwvdm9s
dW1lPjxudW1iZXI+NDwvbnVtYmVyPjxrZXl3b3Jkcz48a2V5d29yZD5HZW5lIEV4cHJlc3Npb24g
UHJvZmlsaW5nPC9rZXl3b3JkPjxrZXl3b3JkPk9saWdvbnVjbGVvdGlkZSBBcnJheSBTZXF1ZW5j
ZSBBbmFseXNpczwva2V5d29yZD48a2V5d29yZD5Db21wdXRhdGlvbmFsIEJpb2xvZ3k8L2tleXdv
cmQ+PC9rZXl3b3Jkcz48ZGF0ZXM+PHllYXI+MjAwMTwveWVhcj48cHViLWRhdGVzPjxkYXRlPkRl
YyAxPC9kYXRlPjwvcHViLWRhdGVzPjwvZGF0ZXM+PGFjY2Vzc2lvbi1udW0+MTE3MjY5MjA8L2Fj
Y2Vzc2lvbi1udW0+PGxhYmVsPnAwMTE4ODwvbGFiZWw+PHVybHM+PHJlbGF0ZWQtdXJscz48dXJs
Pmh0dHA6Ly93d3cubmNiaS5ubG0ubmloLmdvdi9lbnRyZXovcXVlcnkuZmNnaT9kYj1wdWJtZWQm
YW1wO2NtZD1SZXRyaWV2ZSZhbXA7ZG9wdD1BYnN0cmFjdFBsdXMmYW1wO2xpc3RfdWlkcz0xMTcy
NjkyMDwvdXJsPjwvcmVsYXRlZC11cmxzPjxwZGYtdXJscz48dXJsPmZpbGU6Ly9sb2NhbGhvc3Qv
VXNlcnMvbWFyYy9Eb2N1bWVudHMvUGFwZXJzLzIwMDEvQnJhem1hL05hdCUyMEdlbmV0JTIwMjAw
MSUyMEJyYXptYS5wZGY8L3VybD48L3BkZi11cmxzPjwvdXJscz48Y3VzdG9tMz5wYXBlcnM6Ly8w
RkFBQTg3QS1DMEFGLTQzMEMtOTQ5NC04QjI4NzE5N0MzOUUvUGFwZXIvcDExODg8L2N1c3RvbTM+
PGVsZWN0cm9uaWMtcmVzb3VyY2UtbnVtPjEwLjEwMzgvbmcxMjAxLTM2NTwvZWxlY3Ryb25pYy1y
ZXNvdXJjZS1udW0+PGxhbmd1YWdlPmVuZzwvbGFuZ3VhZ2U+PC9yZWNvcmQ+PC9DaXRlPjxDaXRl
PjxBdXRob3I+WmltbWVybWFubjwvQXV0aG9yPjxZZWFyPjIwMDY8L1llYXI+PFJlY051bT4xMTQ8
L1JlY051bT48cmVjb3JkPjxyZWMtbnVtYmVyPjExNDwvcmVjLW51bWJlcj48Zm9yZWlnbi1rZXlz
PjxrZXkgYXBwPSJFTiIgZGItaWQ9Ind3eHI1ZWV3emRzd2V1ZTB2c254c3RmMDl6dGQ1cnN2YWRy
MCI+MTE0PC9rZXk+PC9mb3JlaWduLWtleXM+PHJlZi10eXBlIG5hbWU9IkpvdXJuYWwgQXJ0aWNs
ZSI+MTc8L3JlZi10eXBlPjxjb250cmlidXRvcnM+PGF1dGhvcnM+PGF1dGhvcj5aaW1tZXJtYW5u
LCBQLjwvYXV0aG9yPjxhdXRob3I+U2NoaWxka25lY2h0LCBCLjwvYXV0aG9yPjxhdXRob3I+Q3Jh
aWdvbiwgRC48L2F1dGhvcj48YXV0aG9yPkdhcmNpYS1IZXJuYW5kZXosIE0uPC9hdXRob3I+PGF1
dGhvcj5HcnVpc3NlbSwgVy48L2F1dGhvcj48YXV0aG9yPk1heSwgUy48L2F1dGhvcj48YXV0aG9y
Pk11a2hlcmplZSwgRy48L2F1dGhvcj48YXV0aG9yPlBhcmtpbnNvbiwgSC48L2F1dGhvcj48YXV0
aG9yPlJoZWUsIFMuPC9hdXRob3I+PGF1dGhvcj5XYWduZXIsIFUuPC9hdXRob3I+PGF1dGhvcj5I
ZW5uaWcsIEwuPC9hdXRob3I+PC9hdXRob3JzPjwvY29udHJpYnV0b3JzPjxhdXRoLWFkZHJlc3M+
U3dpc3MgRmVkZXJhbCBJbnN0aXR1dGUgb2YgVGVjaG5vbG9neSAtIEVUSCBadXJpY2gsIEVUSCBD
ZW50ZXIsIENILTgwOTIgWnVyaWNoLCBTd2l0emVybGFuZC4gcGh6QGV0aHouY2guPC9hdXRoLWFk
ZHJlc3M+PHRpdGxlcz48dGl0bGU+TUlBTUUvUGxhbnQgLSBhZGRpbmcgdmFsdWUgdG8gcGxhbnQg
bWljcm9hcnJyYXkgZXhwZXJpbWVudHM8L3RpdGxlPjxzZWNvbmRhcnktdGl0bGU+UGxhbnQgTWV0
aG9kczwvc2Vjb25kYXJ5LXRpdGxlPjwvdGl0bGVzPjxwZXJpb2RpY2FsPjxmdWxsLXRpdGxlPlBs
YW50IE1ldGhvZHM8L2Z1bGwtdGl0bGU+PC9wZXJpb2RpY2FsPjxwYWdlcz4xPC9wYWdlcz48dm9s
dW1lPjI8L3ZvbHVtZT48ZWRpdGlvbj4yMDA2LzAxLzEzPC9lZGl0aW9uPjxkYXRlcz48eWVhcj4y
MDA2PC95ZWFyPjwvZGF0ZXM+PGlzYm4+MTc0Ni00ODExIChFbGVjdHJvbmljKTwvaXNibj48YWNj
ZXNzaW9uLW51bT4xNjQwMTMzOTwvYWNjZXNzaW9uLW51bT48dXJscz48cmVsYXRlZC11cmxzPjx1
cmw+aHR0cDovL3d3dy5uY2JpLm5sbS5uaWguZ292L2VudHJlei9xdWVyeS5mY2dpP2NtZD1SZXRy
aWV2ZSZhbXA7ZGI9UHViTWVkJmFtcDtkb3B0PUNpdGF0aW9uJmFtcDtsaXN0X3VpZHM9MTY0MDEz
Mzk8L3VybD48L3JlbGF0ZWQtdXJscz48L3VybHM+PGVsZWN0cm9uaWMtcmVzb3VyY2UtbnVtPjE3
NDYtNDgxMS0yLTEgW3BpaV0mI3hEOzEwLjExODYvMTc0Ni00ODExLTItMTwvZWxlY3Ryb25pYy1y
ZXNvdXJjZS1udW0+PGxhbmd1YWdlPmVuZzwvbGFuZ3VhZ2U+PC9yZWNvcmQ+PC9DaXRlPjwvRW5k
Tm90ZT4A
</w:fldData>
          </w:fldChar>
        </w:r>
        <w:r w:rsidR="009A0C87">
          <w:rPr>
            <w:rFonts w:ascii="Arial" w:hAnsi="Arial"/>
          </w:rPr>
          <w:instrText xml:space="preserve"> ADDIN EN.CITE </w:instrText>
        </w:r>
        <w:r w:rsidR="009A0C87">
          <w:rPr>
            <w:rFonts w:ascii="Arial" w:hAnsi="Arial"/>
          </w:rPr>
          <w:fldChar w:fldCharType="begin">
            <w:fldData xml:space="preserve">PEVuZE5vdGU+PENpdGU+PEF1dGhvcj5CcmF6bWE8L0F1dGhvcj48WWVhcj4yMDAxPC9ZZWFyPjxS
ZWNOdW0+MTA1PC9SZWNOdW0+PHJlY29yZD48cmVjLW51bWJlcj4xMDU8L3JlYy1udW1iZXI+PGZv
cmVpZ24ta2V5cz48a2V5IGFwcD0iRU4iIGRiLWlkPSJ3d3hyNWVld3pkc3dldWUwdnNueHN0ZjA5
enRkNXJzdmFkcjAiPjEwNTwva2V5PjwvZm9yZWlnbi1rZXlzPjxyZWYtdHlwZSBuYW1lPSJKb3Vy
bmFsIEFydGljbGUiPjE3PC9yZWYtdHlwZT48Y29udHJpYnV0b3JzPjxhdXRob3JzPjxhdXRob3I+
QnJhem1hLCBBLjwvYXV0aG9yPjxhdXRob3I+SGluZ2FtcCwgUC48L2F1dGhvcj48YXV0aG9yPlF1
YWNrZW5idXNoLCBKLjwvYXV0aG9yPjxhdXRob3I+U2hlcmxvY2ssIEcuPC9hdXRob3I+PGF1dGhv
cj5TcGVsbG1hbiwgUC48L2F1dGhvcj48YXV0aG9yPlN0b2Vja2VydCwgQy48L2F1dGhvcj48YXV0
aG9yPkFhY2gsIEouPC9hdXRob3I+PGF1dGhvcj5BbnNvcmdlLCBXLjwvYXV0aG9yPjxhdXRob3I+
QmFsbCwgQy4gQS48L2F1dGhvcj48YXV0aG9yPkNhdXN0b24sIEguIEMuPC9hdXRob3I+PGF1dGhv
cj5HYWFzdGVybGFuZCwgVC48L2F1dGhvcj48YXV0aG9yPkdsZW5pc3NvbiwgUC48L2F1dGhvcj48
YXV0aG9yPkhvbHN0ZWdlLCBGLiBDLjwvYXV0aG9yPjxhdXRob3I+S2ltLCBJLiBGLjwvYXV0aG9y
PjxhdXRob3I+TWFya293aXR6LCBWLjwvYXV0aG9yPjxhdXRob3I+TWF0ZXNlLCBKLiBDLjwvYXV0
aG9yPjxhdXRob3I+UGFya2luc29uLCBILjwvYXV0aG9yPjxhdXRob3I+Um9iaW5zb24sIEEuPC9h
dXRob3I+PGF1dGhvcj5TYXJrYW5zLCBVLjwvYXV0aG9yPjxhdXRob3I+U2NodWx6ZS1LcmVtZXIs
IFMuPC9hdXRob3I+PGF1dGhvcj5TdGV3YXJ0LCBKLjwvYXV0aG9yPjxhdXRob3I+VGF5bG9yLCBS
LjwvYXV0aG9yPjxhdXRob3I+VmlsbywgSi48L2F1dGhvcj48YXV0aG9yPlZpbmdyb24sIE0uPC9h
dXRob3I+PC9hdXRob3JzPjwvY29udHJpYnV0b3JzPjxhdXRoLWFkZHJlc3M+RXVyb3BlYW4gQmlv
aW5mb3JtYXRpY3MgSW5zdGl0dXRlLCBFTUJMIG91dHN0YXRpb24sIFdlbGxjb21lIFRydXN0IEdl
bm9tZSBDYW1wdXMsIEhpbnh0b24sIENhbWJyaWRnZSBDQjEwIDFTRCwgVUsuIGJyYXptYUBlYmku
YWMudWs8L2F1dGgtYWRkcmVzcz48dGl0bGVzPjx0aXRsZT5NaW5pbXVtIGluZm9ybWF0aW9uIGFi
b3V0IGEgbWljcm9hcnJheSBleHBlcmltZW50IChNSUFNRSktdG93YXJkIHN0YW5kYXJkcyBmb3Ig
bWljcm9hcnJheSBkYXRhPC90aXRsZT48c2Vjb25kYXJ5LXRpdGxlPk5hdCBHZW5ldDwvc2Vjb25k
YXJ5LXRpdGxlPjwvdGl0bGVzPjxwZXJpb2RpY2FsPjxmdWxsLXRpdGxlPk5hdCBHZW5ldDwvZnVs
bC10aXRsZT48L3BlcmlvZGljYWw+PHBhZ2VzPjM2NS03MTwvcGFnZXM+PHZvbHVtZT4yOTwvdm9s
dW1lPjxudW1iZXI+NDwvbnVtYmVyPjxrZXl3b3Jkcz48a2V5d29yZD5HZW5lIEV4cHJlc3Npb24g
UHJvZmlsaW5nPC9rZXl3b3JkPjxrZXl3b3JkPk9saWdvbnVjbGVvdGlkZSBBcnJheSBTZXF1ZW5j
ZSBBbmFseXNpczwva2V5d29yZD48a2V5d29yZD5Db21wdXRhdGlvbmFsIEJpb2xvZ3k8L2tleXdv
cmQ+PC9rZXl3b3Jkcz48ZGF0ZXM+PHllYXI+MjAwMTwveWVhcj48cHViLWRhdGVzPjxkYXRlPkRl
YyAxPC9kYXRlPjwvcHViLWRhdGVzPjwvZGF0ZXM+PGFjY2Vzc2lvbi1udW0+MTE3MjY5MjA8L2Fj
Y2Vzc2lvbi1udW0+PGxhYmVsPnAwMTE4ODwvbGFiZWw+PHVybHM+PHJlbGF0ZWQtdXJscz48dXJs
Pmh0dHA6Ly93d3cubmNiaS5ubG0ubmloLmdvdi9lbnRyZXovcXVlcnkuZmNnaT9kYj1wdWJtZWQm
YW1wO2NtZD1SZXRyaWV2ZSZhbXA7ZG9wdD1BYnN0cmFjdFBsdXMmYW1wO2xpc3RfdWlkcz0xMTcy
NjkyMDwvdXJsPjwvcmVsYXRlZC11cmxzPjxwZGYtdXJscz48dXJsPmZpbGU6Ly9sb2NhbGhvc3Qv
VXNlcnMvbWFyYy9Eb2N1bWVudHMvUGFwZXJzLzIwMDEvQnJhem1hL05hdCUyMEdlbmV0JTIwMjAw
MSUyMEJyYXptYS5wZGY8L3VybD48L3BkZi11cmxzPjwvdXJscz48Y3VzdG9tMz5wYXBlcnM6Ly8w
RkFBQTg3QS1DMEFGLTQzMEMtOTQ5NC04QjI4NzE5N0MzOUUvUGFwZXIvcDExODg8L2N1c3RvbTM+
PGVsZWN0cm9uaWMtcmVzb3VyY2UtbnVtPjEwLjEwMzgvbmcxMjAxLTM2NTwvZWxlY3Ryb25pYy1y
ZXNvdXJjZS1udW0+PGxhbmd1YWdlPmVuZzwvbGFuZ3VhZ2U+PC9yZWNvcmQ+PC9DaXRlPjxDaXRl
PjxBdXRob3I+WmltbWVybWFubjwvQXV0aG9yPjxZZWFyPjIwMDY8L1llYXI+PFJlY051bT4xMTQ8
L1JlY051bT48cmVjb3JkPjxyZWMtbnVtYmVyPjExNDwvcmVjLW51bWJlcj48Zm9yZWlnbi1rZXlz
PjxrZXkgYXBwPSJFTiIgZGItaWQ9Ind3eHI1ZWV3emRzd2V1ZTB2c254c3RmMDl6dGQ1cnN2YWRy
MCI+MTE0PC9rZXk+PC9mb3JlaWduLWtleXM+PHJlZi10eXBlIG5hbWU9IkpvdXJuYWwgQXJ0aWNs
ZSI+MTc8L3JlZi10eXBlPjxjb250cmlidXRvcnM+PGF1dGhvcnM+PGF1dGhvcj5aaW1tZXJtYW5u
LCBQLjwvYXV0aG9yPjxhdXRob3I+U2NoaWxka25lY2h0LCBCLjwvYXV0aG9yPjxhdXRob3I+Q3Jh
aWdvbiwgRC48L2F1dGhvcj48YXV0aG9yPkdhcmNpYS1IZXJuYW5kZXosIE0uPC9hdXRob3I+PGF1
dGhvcj5HcnVpc3NlbSwgVy48L2F1dGhvcj48YXV0aG9yPk1heSwgUy48L2F1dGhvcj48YXV0aG9y
Pk11a2hlcmplZSwgRy48L2F1dGhvcj48YXV0aG9yPlBhcmtpbnNvbiwgSC48L2F1dGhvcj48YXV0
aG9yPlJoZWUsIFMuPC9hdXRob3I+PGF1dGhvcj5XYWduZXIsIFUuPC9hdXRob3I+PGF1dGhvcj5I
ZW5uaWcsIEwuPC9hdXRob3I+PC9hdXRob3JzPjwvY29udHJpYnV0b3JzPjxhdXRoLWFkZHJlc3M+
U3dpc3MgRmVkZXJhbCBJbnN0aXR1dGUgb2YgVGVjaG5vbG9neSAtIEVUSCBadXJpY2gsIEVUSCBD
ZW50ZXIsIENILTgwOTIgWnVyaWNoLCBTd2l0emVybGFuZC4gcGh6QGV0aHouY2guPC9hdXRoLWFk
ZHJlc3M+PHRpdGxlcz48dGl0bGU+TUlBTUUvUGxhbnQgLSBhZGRpbmcgdmFsdWUgdG8gcGxhbnQg
bWljcm9hcnJyYXkgZXhwZXJpbWVudHM8L3RpdGxlPjxzZWNvbmRhcnktdGl0bGU+UGxhbnQgTWV0
aG9kczwvc2Vjb25kYXJ5LXRpdGxlPjwvdGl0bGVzPjxwZXJpb2RpY2FsPjxmdWxsLXRpdGxlPlBs
YW50IE1ldGhvZHM8L2Z1bGwtdGl0bGU+PC9wZXJpb2RpY2FsPjxwYWdlcz4xPC9wYWdlcz48dm9s
dW1lPjI8L3ZvbHVtZT48ZWRpdGlvbj4yMDA2LzAxLzEzPC9lZGl0aW9uPjxkYXRlcz48eWVhcj4y
MDA2PC95ZWFyPjwvZGF0ZXM+PGlzYm4+MTc0Ni00ODExIChFbGVjdHJvbmljKTwvaXNibj48YWNj
ZXNzaW9uLW51bT4xNjQwMTMzOTwvYWNjZXNzaW9uLW51bT48dXJscz48cmVsYXRlZC11cmxzPjx1
cmw+aHR0cDovL3d3dy5uY2JpLm5sbS5uaWguZ292L2VudHJlei9xdWVyeS5mY2dpP2NtZD1SZXRy
aWV2ZSZhbXA7ZGI9UHViTWVkJmFtcDtkb3B0PUNpdGF0aW9uJmFtcDtsaXN0X3VpZHM9MTY0MDEz
Mzk8L3VybD48L3JlbGF0ZWQtdXJscz48L3VybHM+PGVsZWN0cm9uaWMtcmVzb3VyY2UtbnVtPjE3
NDYtNDgxMS0yLTEgW3BpaV0mI3hEOzEwLjExODYvMTc0Ni00ODExLTItMTwvZWxlY3Ryb25pYy1y
ZXNvdXJjZS1udW0+PGxhbmd1YWdlPmVuZzwvbGFuZ3VhZ2U+PC9yZWNvcmQ+PC9DaXRlPjwvRW5k
Tm90ZT4A
</w:fldData>
          </w:fldChar>
        </w:r>
        <w:r w:rsidR="009A0C87">
          <w:rPr>
            <w:rFonts w:ascii="Arial" w:hAnsi="Arial"/>
          </w:rPr>
          <w:instrText xml:space="preserve"> ADDIN EN.CITE.DATA </w:instrText>
        </w:r>
        <w:r w:rsidR="009A0C87" w:rsidRPr="009A0C87">
          <w:rPr>
            <w:rStyle w:val="PageNumber"/>
            <w:rFonts w:ascii="Arial" w:hAnsi="Arial"/>
            <w:rPrChange w:id="70" w:author="Marc Lohse" w:date="2009-11-27T11:27:00Z">
              <w:rPr>
                <w:rStyle w:val="PageNumber"/>
              </w:rPr>
            </w:rPrChange>
          </w:rPr>
        </w:r>
        <w:r w:rsidR="009A0C87">
          <w:rPr>
            <w:rFonts w:ascii="Arial" w:hAnsi="Arial"/>
          </w:rPr>
          <w:fldChar w:fldCharType="end"/>
        </w:r>
      </w:ins>
      <w:r w:rsidR="009A0C87">
        <w:rPr>
          <w:rFonts w:ascii="Arial" w:hAnsi="Arial"/>
        </w:rPr>
        <w:fldChar w:fldCharType="separate"/>
      </w:r>
      <w:ins w:id="71" w:author="Marc Lohse" w:date="2009-11-27T11:27:00Z">
        <w:r w:rsidR="009A0C87">
          <w:rPr>
            <w:rFonts w:ascii="Arial" w:hAnsi="Arial"/>
          </w:rPr>
          <w:t>(Brazma et al., 2001; Zimmermann et al., 2006)</w:t>
        </w:r>
        <w:r w:rsidR="009A0C87">
          <w:rPr>
            <w:rFonts w:ascii="Arial" w:hAnsi="Arial"/>
          </w:rPr>
          <w:fldChar w:fldCharType="end"/>
        </w:r>
      </w:ins>
      <w:r w:rsidRPr="00A87185">
        <w:rPr>
          <w:rFonts w:ascii="Arial" w:hAnsi="Arial"/>
        </w:rPr>
        <w:t xml:space="preserve">, </w:t>
      </w:r>
      <w:r>
        <w:rPr>
          <w:rFonts w:ascii="Arial" w:hAnsi="Arial"/>
        </w:rPr>
        <w:t xml:space="preserve">XEML, </w:t>
      </w:r>
      <w:ins w:id="72" w:author="Marc Lohse" w:date="2009-11-27T11:27:00Z">
        <w:r w:rsidR="009A0C87">
          <w:rPr>
            <w:rFonts w:ascii="Arial" w:hAnsi="Arial"/>
          </w:rPr>
          <w:fldChar w:fldCharType="begin"/>
        </w:r>
        <w:r w:rsidR="009A0C87">
          <w:rPr>
            <w:rFonts w:ascii="Arial" w:hAnsi="Arial"/>
          </w:rPr>
          <w:instrText xml:space="preserve"> ADDIN EN.CITE &lt;EndNote&gt;&lt;Cite&gt;&lt;Author&gt;Hannemann&lt;/Author&gt;&lt;Year&gt;2009&lt;/Year&gt;&lt;RecNum&gt;109&lt;/RecNum&gt;&lt;record&gt;&lt;rec-number&gt;109&lt;/rec-number&gt;&lt;foreign-keys&gt;&lt;key app="EN" db-id="wwxr5eewzdsweue0vsnxstf09ztd5rsvadr0"&gt;109&lt;/key&gt;&lt;/foreign-keys&gt;&lt;ref-type name="Journal Article"&gt;17&lt;/ref-type&gt;&lt;contributors&gt;&lt;authors&gt;&lt;author&gt;Hannemann, J.&lt;/author&gt;&lt;author&gt;Poorter, H.&lt;/author&gt;&lt;author&gt;Usadel, B.&lt;/author&gt;&lt;author&gt;Blasing, O. E.&lt;/author&gt;&lt;author&gt;Finck, A.&lt;/author&gt;&lt;author&gt;Tardieu, F.&lt;/author&gt;&lt;author&gt;Atkin, O. K.&lt;/author&gt;&lt;author&gt;Pons, T.&lt;/author&gt;&lt;author&gt;Stitt, M.&lt;/author&gt;&lt;author&gt;Gibon, Y.&lt;/author&gt;&lt;/authors&gt;&lt;/contributors&gt;&lt;auth-address&gt;Max Planck Institute of Molecular Plant Physiology, Am Muhlenberg 1, D-14476 Golm, Germany.&lt;/auth-address&gt;&lt;titles&gt;&lt;title&gt;Xeml Lab: a tool that supports the design of experiments at a graphical interface and generates computer-readable metadata files, which capture information about genotypes, growth conditions, environmental perturbations and sampling strategy&lt;/title&gt;&lt;secondary-title&gt;Plant Cell Environ&lt;/secondary-title&gt;&lt;/titles&gt;&lt;periodical&gt;&lt;full-title&gt;Plant Cell Environ&lt;/full-title&gt;&lt;/periodical&gt;&lt;edition&gt;2009/02/25&lt;/edition&gt;&lt;dates&gt;&lt;year&gt;2009&lt;/year&gt;&lt;pub-dates&gt;&lt;date&gt;Feb 18&lt;/date&gt;&lt;/pub-dates&gt;&lt;/dates&gt;&lt;isbn&gt;1365-3040 (Electronic)&lt;/isbn&gt;&lt;accession-num&gt;19236607&lt;/accession-num&gt;&lt;urls&gt;&lt;related-urls&gt;&lt;url&gt;http://www.ncbi.nlm.nih.gov/entrez/query.fcgi?cmd=Retrieve&amp;amp;db=PubMed&amp;amp;dopt=Citation&amp;amp;list_uids=19236607&lt;/url&gt;&lt;/related-urls&gt;&lt;/urls&gt;&lt;electronic-resource-num&gt;PCE1964 [pii]&amp;#xD;10.1111/j.1365-3040.2009.01964.x&lt;/electronic-resource-num&gt;&lt;language&gt;Eng&lt;/language&gt;&lt;/record&gt;&lt;/Cite&gt;&lt;/EndNote&gt;</w:instrText>
        </w:r>
      </w:ins>
      <w:r w:rsidR="009A0C87">
        <w:rPr>
          <w:rFonts w:ascii="Arial" w:hAnsi="Arial"/>
        </w:rPr>
        <w:fldChar w:fldCharType="separate"/>
      </w:r>
      <w:ins w:id="73" w:author="Marc Lohse" w:date="2009-11-27T11:27:00Z">
        <w:r w:rsidR="009A0C87">
          <w:rPr>
            <w:rFonts w:ascii="Arial" w:hAnsi="Arial"/>
          </w:rPr>
          <w:t>(Hannemann et al., 2009)</w:t>
        </w:r>
        <w:r w:rsidR="009A0C87">
          <w:rPr>
            <w:rFonts w:ascii="Arial" w:hAnsi="Arial"/>
          </w:rPr>
          <w:fldChar w:fldCharType="end"/>
        </w:r>
      </w:ins>
      <w:r>
        <w:rPr>
          <w:rFonts w:ascii="Arial" w:hAnsi="Arial"/>
        </w:rPr>
        <w:t xml:space="preserve">), choosing the correct approach to statistically (re-)analyze the data inevitably requires expertise in statistics. </w:t>
      </w:r>
    </w:p>
    <w:p w:rsidR="00F97EB2" w:rsidRPr="000F30E7" w:rsidRDefault="005A07A5" w:rsidP="002D12CA">
      <w:pPr>
        <w:spacing w:line="360" w:lineRule="auto"/>
        <w:jc w:val="both"/>
        <w:rPr>
          <w:rFonts w:ascii="Arial" w:hAnsi="Arial"/>
        </w:rPr>
      </w:pPr>
      <w:r>
        <w:rPr>
          <w:rFonts w:ascii="Arial" w:hAnsi="Arial"/>
        </w:rPr>
        <w:t xml:space="preserve">One of the most advanced tools to analyze high-throughput experimental data is the open source statistics environment R that is constantly being developed and refined by leading statisticians </w:t>
      </w:r>
      <w:del w:id="74" w:author="Marc Lohse" w:date="2009-11-27T11:33:00Z">
        <w:r w:rsidR="00073929" w:rsidRPr="00073929" w:rsidDel="00874FFE">
          <w:rPr>
            <w:rFonts w:ascii="Arial" w:hAnsi="Arial"/>
          </w:rPr>
          <w:delText>(</w:delText>
        </w:r>
      </w:del>
      <w:ins w:id="75" w:author="Marc Lohse" w:date="2009-11-27T11:27:00Z">
        <w:r w:rsidR="009A0C87">
          <w:rPr>
            <w:rFonts w:ascii="Arial" w:hAnsi="Arial"/>
          </w:rPr>
          <w:fldChar w:fldCharType="begin"/>
        </w:r>
        <w:r w:rsidR="009A0C87">
          <w:rPr>
            <w:rFonts w:ascii="Arial" w:hAnsi="Arial"/>
          </w:rPr>
          <w:instrText xml:space="preserve"> ADDIN EN.CITE &lt;EndNote&gt;&lt;Cite&gt;&lt;Author&gt;Team&lt;/Author&gt;&lt;Year&gt;2008&lt;/Year&gt;&lt;RecNum&gt;32&lt;/RecNum&gt;&lt;record&gt;&lt;rec-number&gt;32&lt;/rec-number&gt;&lt;foreign-keys&gt;&lt;key app="EN" db-id="wwxr5eewzdsweue0vsnxstf09ztd5rsvadr0"&gt;32&lt;/key&gt;&lt;/foreign-keys&gt;&lt;ref-type name="Book"&gt;6&lt;/ref-type&gt;&lt;contributors&gt;&lt;authors&gt;&lt;author&gt;R Development Core Team&lt;/author&gt;&lt;/authors&gt;&lt;/contributors&gt;&lt;titles&gt;&lt;title&gt;R: A Language and Environment for Statistical Computing&lt;/title&gt;&lt;/titles&gt;&lt;dates&gt;&lt;year&gt;2008&lt;/year&gt;&lt;/dates&gt;&lt;label&gt;p00216&lt;/label&gt;&lt;urls&gt;&lt;/urls&gt;&lt;custom3&gt;papers://0FAAA87A-C0AF-430C-9494-8B287197C39E/Paper/p216&lt;/custom3&gt;&lt;/record&gt;&lt;/Cite&gt;&lt;/EndNote&gt;</w:instrText>
        </w:r>
      </w:ins>
      <w:r w:rsidR="009A0C87">
        <w:rPr>
          <w:rFonts w:ascii="Arial" w:hAnsi="Arial"/>
        </w:rPr>
        <w:fldChar w:fldCharType="separate"/>
      </w:r>
      <w:ins w:id="76" w:author="Marc Lohse" w:date="2009-11-27T11:27:00Z">
        <w:r w:rsidR="009A0C87">
          <w:rPr>
            <w:rFonts w:ascii="Arial" w:hAnsi="Arial"/>
          </w:rPr>
          <w:t>(</w:t>
        </w:r>
      </w:ins>
      <w:ins w:id="77" w:author="Marc Lohse" w:date="2009-11-27T11:33:00Z">
        <w:r w:rsidR="00874FFE">
          <w:rPr>
            <w:rFonts w:ascii="Arial" w:hAnsi="Arial"/>
          </w:rPr>
          <w:t xml:space="preserve">R Development Core </w:t>
        </w:r>
      </w:ins>
      <w:ins w:id="78" w:author="Marc Lohse" w:date="2009-11-27T11:27:00Z">
        <w:r w:rsidR="009A0C87">
          <w:rPr>
            <w:rFonts w:ascii="Arial" w:hAnsi="Arial"/>
          </w:rPr>
          <w:t>Team, 2008)</w:t>
        </w:r>
        <w:r w:rsidR="009A0C87">
          <w:rPr>
            <w:rFonts w:ascii="Arial" w:hAnsi="Arial"/>
          </w:rPr>
          <w:fldChar w:fldCharType="end"/>
        </w:r>
      </w:ins>
      <w:del w:id="79" w:author="Marc Lohse" w:date="2009-11-27T11:33:00Z">
        <w:r w:rsidR="00073929" w:rsidRPr="00073929" w:rsidDel="00874FFE">
          <w:rPr>
            <w:rFonts w:ascii="Arial" w:hAnsi="Arial"/>
          </w:rPr>
          <w:delText>)</w:delText>
        </w:r>
      </w:del>
      <w:r w:rsidR="00073929" w:rsidRPr="00073929">
        <w:rPr>
          <w:rFonts w:ascii="Arial" w:hAnsi="Arial"/>
        </w:rPr>
        <w:t>.</w:t>
      </w:r>
      <w:r w:rsidR="00F97EB2" w:rsidRPr="000F30E7">
        <w:rPr>
          <w:rFonts w:ascii="Arial" w:hAnsi="Arial"/>
        </w:rPr>
        <w:t xml:space="preserve"> Together with the packages provided by t</w:t>
      </w:r>
      <w:r>
        <w:rPr>
          <w:rFonts w:ascii="Arial" w:hAnsi="Arial"/>
        </w:rPr>
        <w:t xml:space="preserve">he BioConductor project </w:t>
      </w:r>
      <w:del w:id="80" w:author="Marc Lohse" w:date="2009-11-27T11:33:00Z">
        <w:r w:rsidDel="00874FFE">
          <w:rPr>
            <w:rFonts w:ascii="Arial" w:hAnsi="Arial"/>
          </w:rPr>
          <w:delText>(</w:delText>
        </w:r>
      </w:del>
      <w:ins w:id="81" w:author="Marc Lohse" w:date="2009-11-27T11:27:00Z">
        <w:r w:rsidR="009A0C87">
          <w:rPr>
            <w:rFonts w:ascii="Arial" w:hAnsi="Arial"/>
          </w:rPr>
          <w:fldChar w:fldCharType="begin">
            <w:fldData xml:space="preserve">PEVuZE5vdGU+PENpdGU+PEF1dGhvcj5HZW50bGVtYW48L0F1dGhvcj48WWVhcj4yMDA0PC9ZZWFy
PjxSZWNOdW0+MTQ8L1JlY051bT48cmVjb3JkPjxyZWMtbnVtYmVyPjE0PC9yZWMtbnVtYmVyPjxm
b3JlaWduLWtleXM+PGtleSBhcHA9IkVOIiBkYi1pZD0id3d4cjVlZXd6ZHN3ZXVlMHZzbnhzdGYw
OXp0ZDVyc3ZhZHIwIj4xNDwva2V5PjwvZm9yZWlnbi1rZXlzPjxyZWYtdHlwZSBuYW1lPSJKb3Vy
bmFsIEFydGljbGUiPjE3PC9yZWYtdHlwZT48Y29udHJpYnV0b3JzPjxhdXRob3JzPjxhdXRob3I+
R2VudGxlbWFuLCBSLiBDLjwvYXV0aG9yPjxhdXRob3I+Q2FyZXksIFYuIEouPC9hdXRob3I+PGF1
dGhvcj5CYXRlcywgRC4gTS48L2F1dGhvcj48YXV0aG9yPkJvbHN0YWQsIEIuPC9hdXRob3I+PGF1
dGhvcj5EZXR0bGluZywgTS48L2F1dGhvcj48YXV0aG9yPkR1ZG9pdCwgUy48L2F1dGhvcj48YXV0
aG9yPkVsbGlzLCBCLjwvYXV0aG9yPjxhdXRob3I+R2F1dGllciwgTC48L2F1dGhvcj48YXV0aG9y
PkdlLCBZLjwvYXV0aG9yPjxhdXRob3I+R2VudHJ5LCBKLjwvYXV0aG9yPjxhdXRob3I+SG9ybmlr
LCBLLjwvYXV0aG9yPjxhdXRob3I+SG90aG9ybiwgVC48L2F1dGhvcj48YXV0aG9yPkh1YmVyLCBX
LjwvYXV0aG9yPjxhdXRob3I+SWFjdXMsIFMuPC9hdXRob3I+PGF1dGhvcj5Jcml6YXJyeSwgUi48
L2F1dGhvcj48YXV0aG9yPkxlaXNjaCwgRi48L2F1dGhvcj48YXV0aG9yPkxpLCBDLjwvYXV0aG9y
PjxhdXRob3I+TWFlY2hsZXIsIE0uPC9hdXRob3I+PGF1dGhvcj5Sb3NzaW5pLCBBLiBKLjwvYXV0
aG9yPjxhdXRob3I+U2F3aXR6a2ksIEcuPC9hdXRob3I+PGF1dGhvcj5TbWl0aCwgQy48L2F1dGhv
cj48YXV0aG9yPlNteXRoLCBHLjwvYXV0aG9yPjxhdXRob3I+VGllcm5leSwgTC48L2F1dGhvcj48
YXV0aG9yPllhbmcsIEouIFkuPC9hdXRob3I+PGF1dGhvcj5aaGFuZywgSi48L2F1dGhvcj48L2F1
dGhvcnM+PC9jb250cmlidXRvcnM+PGF1dGgtYWRkcmVzcz5EZXBhcnRtZW50IG9mIEJpb3N0YXRp
c3RpY2FsIFNjaWVuY2UsIERhbmEtRmFyYmVyIENhbmNlciBJbnN0aXR1dGUsIDQ0IEJpbm5leSBT
dCwgQm9zdG9uLCBNQSAwMjExNSwgVVNBLiByZ2VudGxlbUBqaW1teS5oYXJ2YXJkLmVkdTwvYXV0
aC1hZGRyZXNzPjx0aXRsZXM+PHRpdGxlPkJpb2NvbmR1Y3Rvcjogb3BlbiBzb2Z0d2FyZSBkZXZl
bG9wbWVudCBmb3IgY29tcHV0YXRpb25hbCBiaW9sb2d5IGFuZCBiaW9pbmZvcm1hdGljczwvdGl0
bGU+PHNlY29uZGFyeS10aXRsZT5HZW5vbWUgQmlvbDwvc2Vjb25kYXJ5LXRpdGxlPjwvdGl0bGVz
PjxwZXJpb2RpY2FsPjxmdWxsLXRpdGxlPkdlbm9tZSBCaW9sPC9mdWxsLXRpdGxlPjwvcGVyaW9k
aWNhbD48cGFnZXM+UjgwPC9wYWdlcz48dm9sdW1lPjU8L3ZvbHVtZT48bnVtYmVyPjEwPC9udW1i
ZXI+PGtleXdvcmRzPjxrZXl3b3JkPkNvbXB1dGF0aW9uYWwgQmlvbG9neTwva2V5d29yZD48a2V5
d29yZD5Tb2Z0d2FyZTwva2V5d29yZD48a2V5d29yZD5JbnRlcm5ldDwva2V5d29yZD48a2V5d29y
ZD5SZXByb2R1Y2liaWxpdHkgb2YgUmVzdWx0czwva2V5d29yZD48L2tleXdvcmRzPjxkYXRlcz48
eWVhcj4yMDA0PC95ZWFyPjxwdWItZGF0ZXM+PGRhdGU+SmFuIDE8L2RhdGU+PC9wdWItZGF0ZXM+
PC9kYXRlcz48YWNjZXNzaW9uLW51bT4xNTQ2MTc5ODwvYWNjZXNzaW9uLW51bT48bGFiZWw+cDAw
MTc1PC9sYWJlbD48dXJscz48cmVsYXRlZC11cmxzPjx1cmw+aHR0cDovL3d3dy5uY2JpLm5sbS5u
aWguZ292L2VudHJlei9xdWVyeS5mY2dpP2RiPXB1Ym1lZCZhbXA7Y21kPVJldHJpZXZlJmFtcDtk
b3B0PUFic3RyYWN0UGx1cyZhbXA7bGlzdF91aWRzPTE1NDYxNzk4PC91cmw+PC9yZWxhdGVkLXVy
bHM+PHBkZi11cmxzPjx1cmw+ZmlsZTovL2xvY2FsaG9zdC9Vc2Vycy9tYXJjL0RvY3VtZW50cy9Q
YXBlcnMvMjAwNC9HZW50bGVtYW4vR2Vub21lJTIwQmlvbCUyMDIwMDQlMjBHZW50bGVtYW4ucGRm
PC91cmw+PC9wZGYtdXJscz48L3VybHM+PGN1c3RvbTM+cGFwZXJzOi8vMEZBQUE4N0EtQzBBRi00
MzBDLTk0OTQtOEIyODcxOTdDMzlFL1BhcGVyL3AxNzU8L2N1c3RvbTM+PGVsZWN0cm9uaWMtcmVz
b3VyY2UtbnVtPjEwLjExODYvZ2ItMjAwNC01LTEwLXI4MDwvZWxlY3Ryb25pYy1yZXNvdXJjZS1u
dW0+PGxhbmd1YWdlPmVuZzwvbGFuZ3VhZ2U+PC9yZWNvcmQ+PC9DaXRlPjwvRW5kTm90ZT4A
</w:fldData>
          </w:fldChar>
        </w:r>
        <w:r w:rsidR="009A0C87">
          <w:rPr>
            <w:rFonts w:ascii="Arial" w:hAnsi="Arial"/>
          </w:rPr>
          <w:instrText xml:space="preserve"> ADDIN EN.CITE </w:instrText>
        </w:r>
        <w:r w:rsidR="009A0C87">
          <w:rPr>
            <w:rFonts w:ascii="Arial" w:hAnsi="Arial"/>
          </w:rPr>
          <w:fldChar w:fldCharType="begin">
            <w:fldData xml:space="preserve">PEVuZE5vdGU+PENpdGU+PEF1dGhvcj5HZW50bGVtYW48L0F1dGhvcj48WWVhcj4yMDA0PC9ZZWFy
PjxSZWNOdW0+MTQ8L1JlY051bT48cmVjb3JkPjxyZWMtbnVtYmVyPjE0PC9yZWMtbnVtYmVyPjxm
b3JlaWduLWtleXM+PGtleSBhcHA9IkVOIiBkYi1pZD0id3d4cjVlZXd6ZHN3ZXVlMHZzbnhzdGYw
OXp0ZDVyc3ZhZHIwIj4xNDwva2V5PjwvZm9yZWlnbi1rZXlzPjxyZWYtdHlwZSBuYW1lPSJKb3Vy
bmFsIEFydGljbGUiPjE3PC9yZWYtdHlwZT48Y29udHJpYnV0b3JzPjxhdXRob3JzPjxhdXRob3I+
R2VudGxlbWFuLCBSLiBDLjwvYXV0aG9yPjxhdXRob3I+Q2FyZXksIFYuIEouPC9hdXRob3I+PGF1
dGhvcj5CYXRlcywgRC4gTS48L2F1dGhvcj48YXV0aG9yPkJvbHN0YWQsIEIuPC9hdXRob3I+PGF1
dGhvcj5EZXR0bGluZywgTS48L2F1dGhvcj48YXV0aG9yPkR1ZG9pdCwgUy48L2F1dGhvcj48YXV0
aG9yPkVsbGlzLCBCLjwvYXV0aG9yPjxhdXRob3I+R2F1dGllciwgTC48L2F1dGhvcj48YXV0aG9y
PkdlLCBZLjwvYXV0aG9yPjxhdXRob3I+R2VudHJ5LCBKLjwvYXV0aG9yPjxhdXRob3I+SG9ybmlr
LCBLLjwvYXV0aG9yPjxhdXRob3I+SG90aG9ybiwgVC48L2F1dGhvcj48YXV0aG9yPkh1YmVyLCBX
LjwvYXV0aG9yPjxhdXRob3I+SWFjdXMsIFMuPC9hdXRob3I+PGF1dGhvcj5Jcml6YXJyeSwgUi48
L2F1dGhvcj48YXV0aG9yPkxlaXNjaCwgRi48L2F1dGhvcj48YXV0aG9yPkxpLCBDLjwvYXV0aG9y
PjxhdXRob3I+TWFlY2hsZXIsIE0uPC9hdXRob3I+PGF1dGhvcj5Sb3NzaW5pLCBBLiBKLjwvYXV0
aG9yPjxhdXRob3I+U2F3aXR6a2ksIEcuPC9hdXRob3I+PGF1dGhvcj5TbWl0aCwgQy48L2F1dGhv
cj48YXV0aG9yPlNteXRoLCBHLjwvYXV0aG9yPjxhdXRob3I+VGllcm5leSwgTC48L2F1dGhvcj48
YXV0aG9yPllhbmcsIEouIFkuPC9hdXRob3I+PGF1dGhvcj5aaGFuZywgSi48L2F1dGhvcj48L2F1
dGhvcnM+PC9jb250cmlidXRvcnM+PGF1dGgtYWRkcmVzcz5EZXBhcnRtZW50IG9mIEJpb3N0YXRp
c3RpY2FsIFNjaWVuY2UsIERhbmEtRmFyYmVyIENhbmNlciBJbnN0aXR1dGUsIDQ0IEJpbm5leSBT
dCwgQm9zdG9uLCBNQSAwMjExNSwgVVNBLiByZ2VudGxlbUBqaW1teS5oYXJ2YXJkLmVkdTwvYXV0
aC1hZGRyZXNzPjx0aXRsZXM+PHRpdGxlPkJpb2NvbmR1Y3Rvcjogb3BlbiBzb2Z0d2FyZSBkZXZl
bG9wbWVudCBmb3IgY29tcHV0YXRpb25hbCBiaW9sb2d5IGFuZCBiaW9pbmZvcm1hdGljczwvdGl0
bGU+PHNlY29uZGFyeS10aXRsZT5HZW5vbWUgQmlvbDwvc2Vjb25kYXJ5LXRpdGxlPjwvdGl0bGVz
PjxwZXJpb2RpY2FsPjxmdWxsLXRpdGxlPkdlbm9tZSBCaW9sPC9mdWxsLXRpdGxlPjwvcGVyaW9k
aWNhbD48cGFnZXM+UjgwPC9wYWdlcz48dm9sdW1lPjU8L3ZvbHVtZT48bnVtYmVyPjEwPC9udW1i
ZXI+PGtleXdvcmRzPjxrZXl3b3JkPkNvbXB1dGF0aW9uYWwgQmlvbG9neTwva2V5d29yZD48a2V5
d29yZD5Tb2Z0d2FyZTwva2V5d29yZD48a2V5d29yZD5JbnRlcm5ldDwva2V5d29yZD48a2V5d29y
ZD5SZXByb2R1Y2liaWxpdHkgb2YgUmVzdWx0czwva2V5d29yZD48L2tleXdvcmRzPjxkYXRlcz48
eWVhcj4yMDA0PC95ZWFyPjxwdWItZGF0ZXM+PGRhdGU+SmFuIDE8L2RhdGU+PC9wdWItZGF0ZXM+
PC9kYXRlcz48YWNjZXNzaW9uLW51bT4xNTQ2MTc5ODwvYWNjZXNzaW9uLW51bT48bGFiZWw+cDAw
MTc1PC9sYWJlbD48dXJscz48cmVsYXRlZC11cmxzPjx1cmw+aHR0cDovL3d3dy5uY2JpLm5sbS5u
aWguZ292L2VudHJlei9xdWVyeS5mY2dpP2RiPXB1Ym1lZCZhbXA7Y21kPVJldHJpZXZlJmFtcDtk
b3B0PUFic3RyYWN0UGx1cyZhbXA7bGlzdF91aWRzPTE1NDYxNzk4PC91cmw+PC9yZWxhdGVkLXVy
bHM+PHBkZi11cmxzPjx1cmw+ZmlsZTovL2xvY2FsaG9zdC9Vc2Vycy9tYXJjL0RvY3VtZW50cy9Q
YXBlcnMvMjAwNC9HZW50bGVtYW4vR2Vub21lJTIwQmlvbCUyMDIwMDQlMjBHZW50bGVtYW4ucGRm
PC91cmw+PC9wZGYtdXJscz48L3VybHM+PGN1c3RvbTM+cGFwZXJzOi8vMEZBQUE4N0EtQzBBRi00
MzBDLTk0OTQtOEIyODcxOTdDMzlFL1BhcGVyL3AxNzU8L2N1c3RvbTM+PGVsZWN0cm9uaWMtcmVz
b3VyY2UtbnVtPjEwLjExODYvZ2ItMjAwNC01LTEwLXI4MDwvZWxlY3Ryb25pYy1yZXNvdXJjZS1u
dW0+PGxhbmd1YWdlPmVuZzwvbGFuZ3VhZ2U+PC9yZWNvcmQ+PC9DaXRlPjwvRW5kTm90ZT4A
</w:fldData>
          </w:fldChar>
        </w:r>
        <w:r w:rsidR="009A0C87">
          <w:rPr>
            <w:rFonts w:ascii="Arial" w:hAnsi="Arial"/>
          </w:rPr>
          <w:instrText xml:space="preserve"> ADDIN EN.CITE.DATA </w:instrText>
        </w:r>
        <w:r w:rsidR="009A0C87" w:rsidRPr="009A0C87">
          <w:rPr>
            <w:rStyle w:val="PageNumber"/>
            <w:rFonts w:ascii="Arial" w:hAnsi="Arial"/>
            <w:rPrChange w:id="82" w:author="Marc Lohse" w:date="2009-11-27T11:27:00Z">
              <w:rPr>
                <w:rStyle w:val="PageNumber"/>
              </w:rPr>
            </w:rPrChange>
          </w:rPr>
        </w:r>
        <w:r w:rsidR="009A0C87">
          <w:rPr>
            <w:rFonts w:ascii="Arial" w:hAnsi="Arial"/>
          </w:rPr>
          <w:fldChar w:fldCharType="end"/>
        </w:r>
      </w:ins>
      <w:r w:rsidR="009A0C87">
        <w:rPr>
          <w:rFonts w:ascii="Arial" w:hAnsi="Arial"/>
        </w:rPr>
        <w:fldChar w:fldCharType="separate"/>
      </w:r>
      <w:ins w:id="83" w:author="Marc Lohse" w:date="2009-11-27T11:27:00Z">
        <w:r w:rsidR="009A0C87">
          <w:rPr>
            <w:rFonts w:ascii="Arial" w:hAnsi="Arial"/>
          </w:rPr>
          <w:t>(Gentleman et al., 2004)</w:t>
        </w:r>
        <w:r w:rsidR="009A0C87">
          <w:rPr>
            <w:rFonts w:ascii="Arial" w:hAnsi="Arial"/>
          </w:rPr>
          <w:fldChar w:fldCharType="end"/>
        </w:r>
      </w:ins>
      <w:del w:id="84" w:author="Marc Lohse" w:date="2009-11-27T11:33:00Z">
        <w:r w:rsidDel="00874FFE">
          <w:rPr>
            <w:rFonts w:ascii="Arial" w:hAnsi="Arial"/>
          </w:rPr>
          <w:delText>)</w:delText>
        </w:r>
      </w:del>
      <w:r>
        <w:rPr>
          <w:rFonts w:ascii="Arial" w:hAnsi="Arial"/>
        </w:rPr>
        <w:t xml:space="preserve">, R represents a powerful yet flexible platform for microarray data analysis and quality assessment. The big downside of using R, though, is its </w:t>
      </w:r>
      <w:ins w:id="85" w:author="Marc Lohse" w:date="2009-10-30T07:40:00Z">
        <w:r>
          <w:rPr>
            <w:rFonts w:ascii="Arial" w:hAnsi="Arial"/>
          </w:rPr>
          <w:t xml:space="preserve">general </w:t>
        </w:r>
      </w:ins>
      <w:r>
        <w:rPr>
          <w:rFonts w:ascii="Arial" w:hAnsi="Arial"/>
        </w:rPr>
        <w:t xml:space="preserve">lack of an intuitive </w:t>
      </w:r>
      <w:ins w:id="86" w:author="Marc Lohse" w:date="2009-10-30T07:40:00Z">
        <w:r>
          <w:rPr>
            <w:rFonts w:ascii="Arial" w:hAnsi="Arial"/>
          </w:rPr>
          <w:t>(</w:t>
        </w:r>
      </w:ins>
      <w:r>
        <w:rPr>
          <w:rFonts w:ascii="Arial" w:hAnsi="Arial"/>
        </w:rPr>
        <w:t>or even graphical user interface (GUI)</w:t>
      </w:r>
      <w:ins w:id="87" w:author="Marc Lohse" w:date="2009-10-30T07:40:00Z">
        <w:r>
          <w:rPr>
            <w:rFonts w:ascii="Arial" w:hAnsi="Arial"/>
          </w:rPr>
          <w:t>)</w:t>
        </w:r>
      </w:ins>
      <w:r>
        <w:rPr>
          <w:rFonts w:ascii="Arial" w:hAnsi="Arial"/>
        </w:rPr>
        <w:t xml:space="preserve">. The largest part of the functionality of R can only be accessed via a text </w:t>
      </w:r>
      <w:proofErr w:type="gramStart"/>
      <w:r>
        <w:rPr>
          <w:rFonts w:ascii="Arial" w:hAnsi="Arial"/>
        </w:rPr>
        <w:t>console which</w:t>
      </w:r>
      <w:proofErr w:type="gramEnd"/>
      <w:r>
        <w:rPr>
          <w:rFonts w:ascii="Arial" w:hAnsi="Arial"/>
        </w:rPr>
        <w:t xml:space="preserve"> is constituting a considerable obstacle for many biologists that are inexperienced in the usage of such interfaces.</w:t>
      </w:r>
      <w:ins w:id="88" w:author="Marc Lohse" w:date="2009-10-30T10:45:00Z">
        <w:r>
          <w:rPr>
            <w:rFonts w:ascii="Arial" w:hAnsi="Arial"/>
          </w:rPr>
          <w:t xml:space="preserve"> Furthermore, making full usage of the power of R/BioConductor-based data analysis requires </w:t>
        </w:r>
      </w:ins>
      <w:ins w:id="89" w:author="Marc Lohse" w:date="2009-10-30T10:46:00Z">
        <w:r>
          <w:rPr>
            <w:rFonts w:ascii="Arial" w:hAnsi="Arial"/>
          </w:rPr>
          <w:t xml:space="preserve">basic </w:t>
        </w:r>
      </w:ins>
      <w:ins w:id="90" w:author="Marc Lohse" w:date="2009-10-30T10:45:00Z">
        <w:r>
          <w:rPr>
            <w:rFonts w:ascii="Arial" w:hAnsi="Arial"/>
          </w:rPr>
          <w:t>programming skills.</w:t>
        </w:r>
      </w:ins>
    </w:p>
    <w:p w:rsidR="00F97EB2" w:rsidRPr="000F30E7" w:rsidRDefault="005A07A5" w:rsidP="002D12CA">
      <w:pPr>
        <w:spacing w:line="360" w:lineRule="auto"/>
        <w:jc w:val="both"/>
        <w:rPr>
          <w:rFonts w:ascii="Arial" w:hAnsi="Arial"/>
        </w:rPr>
      </w:pPr>
      <w:r>
        <w:rPr>
          <w:rFonts w:ascii="Arial" w:hAnsi="Arial"/>
        </w:rPr>
        <w:t xml:space="preserve">Several GUI applications have been developed that allow analysis of microarray data generated by different technical platforms, however these are often commercial (GeneSpring, GeneMaths XT etc), not very intuitive (limmaGUI, affylmGUI </w:t>
      </w:r>
      <w:ins w:id="91" w:author="Marc Lohse" w:date="2009-11-27T11:27:00Z">
        <w:r w:rsidR="009A0C87">
          <w:rPr>
            <w:rFonts w:ascii="Arial" w:hAnsi="Arial"/>
          </w:rPr>
          <w:fldChar w:fldCharType="begin">
            <w:fldData xml:space="preserve">PEVuZE5vdGU+PENpdGU+PEF1dGhvcj5XZXR0ZW5oYWxsPC9BdXRob3I+PFllYXI+MjAwNjwvWWVh
cj48UmVjTnVtPjEwMzwvUmVjTnVtPjxyZWNvcmQ+PHJlYy1udW1iZXI+MTAzPC9yZWMtbnVtYmVy
Pjxmb3JlaWduLWtleXM+PGtleSBhcHA9IkVOIiBkYi1pZD0id3d4cjVlZXd6ZHN3ZXVlMHZzbnhz
dGYwOXp0ZDVyc3ZhZHIwIj4xMDM8L2tleT48L2ZvcmVpZ24ta2V5cz48cmVmLXR5cGUgbmFtZT0i
Sm91cm5hbCBBcnRpY2xlIj4xNzwvcmVmLXR5cGU+PGNvbnRyaWJ1dG9ycz48YXV0aG9ycz48YXV0
aG9yPldldHRlbmhhbGwsIEouIE0uPC9hdXRob3I+PGF1dGhvcj5TaW1wc29uLCBLLiBNLjwvYXV0
aG9yPjxhdXRob3I+U2F0dGVybGV5LCBLLjwvYXV0aG9yPjxhdXRob3I+U215dGgsIEcuIEsuPC9h
dXRob3I+PC9hdXRob3JzPjwvY29udHJpYnV0b3JzPjxhdXRoLWFkZHJlc3M+QmlvaW5mb3JtYXRp
Y3MgRGl2aXNpb24sIFRoZSBXYWx0ZXIgYW5kIEVsaXphIEhhbGwgSW5zdGl0dXRlIG9mIE1lZGlj
YWwgUmVzZWFyY2gsIDFHIFJveWFsIFBkZSwgUGFya3ZpbGxlIDMwNTAsIEF1c3RyYWxpYS48L2F1
dGgtYWRkcmVzcz48dGl0bGVzPjx0aXRsZT5hZmZ5bG1HVUk6IGEgZ3JhcGhpY2FsIHVzZXIgaW50
ZXJmYWNlIGZvciBsaW5lYXIgbW9kZWxpbmcgb2Ygc2luZ2xlIGNoYW5uZWwgbWljcm9hcnJheSBk
YXRhPC90aXRsZT48c2Vjb25kYXJ5LXRpdGxlPkJpb2luZm9ybWF0aWNzPC9zZWNvbmRhcnktdGl0
bGU+PC90aXRsZXM+PHBlcmlvZGljYWw+PGZ1bGwtdGl0bGU+QmlvaW5mb3JtYXRpY3M8L2Z1bGwt
dGl0bGU+PC9wZXJpb2RpY2FsPjxwYWdlcz44OTctOTwvcGFnZXM+PHZvbHVtZT4yMjwvdm9sdW1l
PjxudW1iZXI+NzwvbnVtYmVyPjxrZXl3b3Jkcz48a2V5d29yZD5MaW5lYXIgTW9kZWxzPC9rZXl3
b3JkPjxrZXl3b3JkPkdlbmUgRXhwcmVzc2lvbiBQcm9maWxpbmc8L2tleXdvcmQ+PGtleXdvcmQ+
U29mdHdhcmU8L2tleXdvcmQ+PGtleXdvcmQ+QmF5ZXMgVGhlb3JlbTwva2V5d29yZD48a2V5d29y
ZD5Db21wdXRlciBHcmFwaGljczwva2V5d29yZD48a2V5d29yZD5PbGlnb251Y2xlb3RpZGUgQXJy
YXkgU2VxdWVuY2UgQW5hbHlzaXM8L2tleXdvcmQ+PGtleXdvcmQ+VXNlci1Db21wdXRlciBJbnRl
cmZhY2U8L2tleXdvcmQ+PC9rZXl3b3Jkcz48ZGF0ZXM+PHllYXI+MjAwNjwveWVhcj48cHViLWRh
dGVzPjxkYXRlPkFwciAxPC9kYXRlPjwvcHViLWRhdGVzPjwvZGF0ZXM+PGFjY2Vzc2lvbi1udW0+
MTY0NTU3NTI8L2FjY2Vzc2lvbi1udW0+PGxhYmVsPnAwMDMxNjwvbGFiZWw+PHVybHM+PHJlbGF0
ZWQtdXJscz48dXJsPmh0dHA6Ly93d3cubmNiaS5ubG0ubmloLmdvdi9lbnRyZXovcXVlcnkuZmNn
aT9kYj1wdWJtZWQmYW1wO2NtZD1SZXRyaWV2ZSZhbXA7ZG9wdD1BYnN0cmFjdFBsdXMmYW1wO2xp
c3RfdWlkcz0xNjQ1NTc1MjwvdXJsPjwvcmVsYXRlZC11cmxzPjwvdXJscz48Y3VzdG9tMz5wYXBl
cnM6Ly8wRkFBQTg3QS1DMEFGLTQzMEMtOTQ5NC04QjI4NzE5N0MzOUUvUGFwZXIvcDMxNjwvY3Vz
dG9tMz48ZWxlY3Ryb25pYy1yZXNvdXJjZS1udW0+MTAuMTA5My9iaW9pbmZvcm1hdGljcy9idGww
MjU8L2VsZWN0cm9uaWMtcmVzb3VyY2UtbnVtPjxsYW5ndWFnZT5lbmc8L2xhbmd1YWdlPjwvcmVj
b3JkPjwvQ2l0ZT48Q2l0ZT48QXV0aG9yPldldHRlbmhhbGw8L0F1dGhvcj48WWVhcj4yMDA0PC9Z
ZWFyPjxSZWNOdW0+ODY8L1JlY051bT48cmVjb3JkPjxyZWMtbnVtYmVyPjg2PC9yZWMtbnVtYmVy
Pjxmb3JlaWduLWtleXM+PGtleSBhcHA9IkVOIiBkYi1pZD0id3d4cjVlZXd6ZHN3ZXVlMHZzbnhz
dGYwOXp0ZDVyc3ZhZHIwIj44Njwva2V5PjwvZm9yZWlnbi1rZXlzPjxyZWYtdHlwZSBuYW1lPSJK
b3VybmFsIEFydGljbGUiPjE3PC9yZWYtdHlwZT48Y29udHJpYnV0b3JzPjxhdXRob3JzPjxhdXRo
b3I+V2V0dGVuaGFsbCwgSi4gTS48L2F1dGhvcj48YXV0aG9yPlNteXRoLCBHLiBLLjwvYXV0aG9y
PjwvYXV0aG9ycz48L2NvbnRyaWJ1dG9ycz48YXV0aC1hZGRyZXNzPkRpdmlzaW9uIG9mIEdlbmV0
aWNzIGFuZCBCaW9pbmZvcm1hdGljcywgV2FsdGVyIGFuZCBFbGl6YSBIYWxsIEluc3RpdHV0ZSBv
ZiBNZWRpY2FsIFJlc2VhcmNoLCAxRyBSb3lhbCBQZGUsIFBhcmt2aWxsZSwgMzA1MCwgQXVzdHJh
bGlhLiB3ZXR0ZW5oYWxsQHdlaGkuZWR1LmF1ICZsdDt3ZXR0ZW5oYWxsQHdlaGkuZWR1LmF1Jmd0
OzwvYXV0aC1hZGRyZXNzPjx0aXRsZXM+PHRpdGxlPmxpbW1hR1VJOiBhIGdyYXBoaWNhbCB1c2Vy
IGludGVyZmFjZSBmb3IgbGluZWFyIG1vZGVsaW5nIG9mIG1pY3JvYXJyYXkgZGF0YTwvdGl0bGU+
PHNlY29uZGFyeS10aXRsZT5CaW9pbmZvcm1hdGljczwvc2Vjb25kYXJ5LXRpdGxlPjwvdGl0bGVz
PjxwZXJpb2RpY2FsPjxmdWxsLXRpdGxlPkJpb2luZm9ybWF0aWNzPC9mdWxsLXRpdGxlPjwvcGVy
aW9kaWNhbD48cGFnZXM+MzcwNS02PC9wYWdlcz48dm9sdW1lPjIwPC92b2x1bWU+PG51bWJlcj4x
ODwvbnVtYmVyPjxrZXl3b3Jkcz48a2V5d29yZD4qQ29tcHV0ZXIgR3JhcGhpY3M8L2tleXdvcmQ+
PGtleXdvcmQ+KkxpbmVhciBNb2RlbHM8L2tleXdvcmQ+PGtleXdvcmQ+KlNvZnR3YXJlPC9rZXl3
b3JkPjxrZXl3b3JkPkdlbmUgRXhwcmVzc2lvbiBQcm9maWxpbmcvKm1ldGhvZHM8L2tleXdvcmQ+
PGtleXdvcmQ+T2xpZ29udWNsZW90aWRlIEFycmF5IFNlcXVlbmNlIEFuYWx5c2lzLyptZXRob2Rz
PC9rZXl3b3JkPjxrZXl3b3JkPkNvbXB1dGVyIFNpbXVsYXRpb248L2tleXdvcmQ+PGtleXdvcmQ+
Kk1vZGVscywgR2VuZXRpYzwva2V5d29yZD48a2V5d29yZD4qVXNlci1Db21wdXRlciBJbnRlcmZh
Y2U8L2tleXdvcmQ+PC9rZXl3b3Jkcz48ZGF0ZXM+PHllYXI+MjAwNDwveWVhcj48cHViLWRhdGVz
PjxkYXRlPkRlYyAxMjwvZGF0ZT48L3B1Yi1kYXRlcz48L2RhdGVzPjxhY2Nlc3Npb24tbnVtPjE1
Mjk3Mjk2PC9hY2Nlc3Npb24tbnVtPjxsYWJlbD5wMDAyMjI8L2xhYmVsPjx1cmxzPjxyZWxhdGVk
LXVybHM+PHVybD5odHRwOi8vd3d3Lm5jYmkubmxtLm5paC5nb3YvZW50cmV6L3F1ZXJ5LmZjZ2k/
ZGI9cHVibWVkJmFtcDtjbWQ9UmV0cmlldmUmYW1wO2RvcHQ9QWJzdHJhY3RQbHVzJmFtcDtsaXN0
X3VpZHM9MTUyOTcyOTY8L3VybD48L3JlbGF0ZWQtdXJscz48L3VybHM+PGN1c3RvbTM+cGFwZXJz
Oi8vMEZBQUE4N0EtQzBBRi00MzBDLTk0OTQtOEIyODcxOTdDMzlFL1BhcGVyL3AyMjI8L2N1c3Rv
bTM+PGVsZWN0cm9uaWMtcmVzb3VyY2UtbnVtPjEwLjEwOTMvYmlvaW5mb3JtYXRpY3MvYnRoNDQ5
YnRoNDQ5IFtwaWldPC9lbGVjdHJvbmljLXJlc291cmNlLW51bT48L3JlY29yZD48L0NpdGU+PC9F
bmROb3RlPn==
</w:fldData>
          </w:fldChar>
        </w:r>
        <w:r w:rsidR="009A0C87">
          <w:rPr>
            <w:rFonts w:ascii="Arial" w:hAnsi="Arial"/>
          </w:rPr>
          <w:instrText xml:space="preserve"> ADDIN EN.CITE </w:instrText>
        </w:r>
        <w:r w:rsidR="009A0C87">
          <w:rPr>
            <w:rFonts w:ascii="Arial" w:hAnsi="Arial"/>
          </w:rPr>
          <w:fldChar w:fldCharType="begin">
            <w:fldData xml:space="preserve">PEVuZE5vdGU+PENpdGU+PEF1dGhvcj5XZXR0ZW5oYWxsPC9BdXRob3I+PFllYXI+MjAwNjwvWWVh
cj48UmVjTnVtPjEwMzwvUmVjTnVtPjxyZWNvcmQ+PHJlYy1udW1iZXI+MTAzPC9yZWMtbnVtYmVy
Pjxmb3JlaWduLWtleXM+PGtleSBhcHA9IkVOIiBkYi1pZD0id3d4cjVlZXd6ZHN3ZXVlMHZzbnhz
dGYwOXp0ZDVyc3ZhZHIwIj4xMDM8L2tleT48L2ZvcmVpZ24ta2V5cz48cmVmLXR5cGUgbmFtZT0i
Sm91cm5hbCBBcnRpY2xlIj4xNzwvcmVmLXR5cGU+PGNvbnRyaWJ1dG9ycz48YXV0aG9ycz48YXV0
aG9yPldldHRlbmhhbGwsIEouIE0uPC9hdXRob3I+PGF1dGhvcj5TaW1wc29uLCBLLiBNLjwvYXV0
aG9yPjxhdXRob3I+U2F0dGVybGV5LCBLLjwvYXV0aG9yPjxhdXRob3I+U215dGgsIEcuIEsuPC9h
dXRob3I+PC9hdXRob3JzPjwvY29udHJpYnV0b3JzPjxhdXRoLWFkZHJlc3M+QmlvaW5mb3JtYXRp
Y3MgRGl2aXNpb24sIFRoZSBXYWx0ZXIgYW5kIEVsaXphIEhhbGwgSW5zdGl0dXRlIG9mIE1lZGlj
YWwgUmVzZWFyY2gsIDFHIFJveWFsIFBkZSwgUGFya3ZpbGxlIDMwNTAsIEF1c3RyYWxpYS48L2F1
dGgtYWRkcmVzcz48dGl0bGVzPjx0aXRsZT5hZmZ5bG1HVUk6IGEgZ3JhcGhpY2FsIHVzZXIgaW50
ZXJmYWNlIGZvciBsaW5lYXIgbW9kZWxpbmcgb2Ygc2luZ2xlIGNoYW5uZWwgbWljcm9hcnJheSBk
YXRhPC90aXRsZT48c2Vjb25kYXJ5LXRpdGxlPkJpb2luZm9ybWF0aWNzPC9zZWNvbmRhcnktdGl0
bGU+PC90aXRsZXM+PHBlcmlvZGljYWw+PGZ1bGwtdGl0bGU+QmlvaW5mb3JtYXRpY3M8L2Z1bGwt
dGl0bGU+PC9wZXJpb2RpY2FsPjxwYWdlcz44OTctOTwvcGFnZXM+PHZvbHVtZT4yMjwvdm9sdW1l
PjxudW1iZXI+NzwvbnVtYmVyPjxrZXl3b3Jkcz48a2V5d29yZD5MaW5lYXIgTW9kZWxzPC9rZXl3
b3JkPjxrZXl3b3JkPkdlbmUgRXhwcmVzc2lvbiBQcm9maWxpbmc8L2tleXdvcmQ+PGtleXdvcmQ+
U29mdHdhcmU8L2tleXdvcmQ+PGtleXdvcmQ+QmF5ZXMgVGhlb3JlbTwva2V5d29yZD48a2V5d29y
ZD5Db21wdXRlciBHcmFwaGljczwva2V5d29yZD48a2V5d29yZD5PbGlnb251Y2xlb3RpZGUgQXJy
YXkgU2VxdWVuY2UgQW5hbHlzaXM8L2tleXdvcmQ+PGtleXdvcmQ+VXNlci1Db21wdXRlciBJbnRl
cmZhY2U8L2tleXdvcmQ+PC9rZXl3b3Jkcz48ZGF0ZXM+PHllYXI+MjAwNjwveWVhcj48cHViLWRh
dGVzPjxkYXRlPkFwciAxPC9kYXRlPjwvcHViLWRhdGVzPjwvZGF0ZXM+PGFjY2Vzc2lvbi1udW0+
MTY0NTU3NTI8L2FjY2Vzc2lvbi1udW0+PGxhYmVsPnAwMDMxNjwvbGFiZWw+PHVybHM+PHJlbGF0
ZWQtdXJscz48dXJsPmh0dHA6Ly93d3cubmNiaS5ubG0ubmloLmdvdi9lbnRyZXovcXVlcnkuZmNn
aT9kYj1wdWJtZWQmYW1wO2NtZD1SZXRyaWV2ZSZhbXA7ZG9wdD1BYnN0cmFjdFBsdXMmYW1wO2xp
c3RfdWlkcz0xNjQ1NTc1MjwvdXJsPjwvcmVsYXRlZC11cmxzPjwvdXJscz48Y3VzdG9tMz5wYXBl
cnM6Ly8wRkFBQTg3QS1DMEFGLTQzMEMtOTQ5NC04QjI4NzE5N0MzOUUvUGFwZXIvcDMxNjwvY3Vz
dG9tMz48ZWxlY3Ryb25pYy1yZXNvdXJjZS1udW0+MTAuMTA5My9iaW9pbmZvcm1hdGljcy9idGww
MjU8L2VsZWN0cm9uaWMtcmVzb3VyY2UtbnVtPjxsYW5ndWFnZT5lbmc8L2xhbmd1YWdlPjwvcmVj
b3JkPjwvQ2l0ZT48Q2l0ZT48QXV0aG9yPldldHRlbmhhbGw8L0F1dGhvcj48WWVhcj4yMDA0PC9Z
ZWFyPjxSZWNOdW0+ODY8L1JlY051bT48cmVjb3JkPjxyZWMtbnVtYmVyPjg2PC9yZWMtbnVtYmVy
Pjxmb3JlaWduLWtleXM+PGtleSBhcHA9IkVOIiBkYi1pZD0id3d4cjVlZXd6ZHN3ZXVlMHZzbnhz
dGYwOXp0ZDVyc3ZhZHIwIj44Njwva2V5PjwvZm9yZWlnbi1rZXlzPjxyZWYtdHlwZSBuYW1lPSJK
b3VybmFsIEFydGljbGUiPjE3PC9yZWYtdHlwZT48Y29udHJpYnV0b3JzPjxhdXRob3JzPjxhdXRo
b3I+V2V0dGVuaGFsbCwgSi4gTS48L2F1dGhvcj48YXV0aG9yPlNteXRoLCBHLiBLLjwvYXV0aG9y
PjwvYXV0aG9ycz48L2NvbnRyaWJ1dG9ycz48YXV0aC1hZGRyZXNzPkRpdmlzaW9uIG9mIEdlbmV0
aWNzIGFuZCBCaW9pbmZvcm1hdGljcywgV2FsdGVyIGFuZCBFbGl6YSBIYWxsIEluc3RpdHV0ZSBv
ZiBNZWRpY2FsIFJlc2VhcmNoLCAxRyBSb3lhbCBQZGUsIFBhcmt2aWxsZSwgMzA1MCwgQXVzdHJh
bGlhLiB3ZXR0ZW5oYWxsQHdlaGkuZWR1LmF1ICZsdDt3ZXR0ZW5oYWxsQHdlaGkuZWR1LmF1Jmd0
OzwvYXV0aC1hZGRyZXNzPjx0aXRsZXM+PHRpdGxlPmxpbW1hR1VJOiBhIGdyYXBoaWNhbCB1c2Vy
IGludGVyZmFjZSBmb3IgbGluZWFyIG1vZGVsaW5nIG9mIG1pY3JvYXJyYXkgZGF0YTwvdGl0bGU+
PHNlY29uZGFyeS10aXRsZT5CaW9pbmZvcm1hdGljczwvc2Vjb25kYXJ5LXRpdGxlPjwvdGl0bGVz
PjxwZXJpb2RpY2FsPjxmdWxsLXRpdGxlPkJpb2luZm9ybWF0aWNzPC9mdWxsLXRpdGxlPjwvcGVy
aW9kaWNhbD48cGFnZXM+MzcwNS02PC9wYWdlcz48dm9sdW1lPjIwPC92b2x1bWU+PG51bWJlcj4x
ODwvbnVtYmVyPjxrZXl3b3Jkcz48a2V5d29yZD4qQ29tcHV0ZXIgR3JhcGhpY3M8L2tleXdvcmQ+
PGtleXdvcmQ+KkxpbmVhciBNb2RlbHM8L2tleXdvcmQ+PGtleXdvcmQ+KlNvZnR3YXJlPC9rZXl3
b3JkPjxrZXl3b3JkPkdlbmUgRXhwcmVzc2lvbiBQcm9maWxpbmcvKm1ldGhvZHM8L2tleXdvcmQ+
PGtleXdvcmQ+T2xpZ29udWNsZW90aWRlIEFycmF5IFNlcXVlbmNlIEFuYWx5c2lzLyptZXRob2Rz
PC9rZXl3b3JkPjxrZXl3b3JkPkNvbXB1dGVyIFNpbXVsYXRpb248L2tleXdvcmQ+PGtleXdvcmQ+
Kk1vZGVscywgR2VuZXRpYzwva2V5d29yZD48a2V5d29yZD4qVXNlci1Db21wdXRlciBJbnRlcmZh
Y2U8L2tleXdvcmQ+PC9rZXl3b3Jkcz48ZGF0ZXM+PHllYXI+MjAwNDwveWVhcj48cHViLWRhdGVz
PjxkYXRlPkRlYyAxMjwvZGF0ZT48L3B1Yi1kYXRlcz48L2RhdGVzPjxhY2Nlc3Npb24tbnVtPjE1
Mjk3Mjk2PC9hY2Nlc3Npb24tbnVtPjxsYWJlbD5wMDAyMjI8L2xhYmVsPjx1cmxzPjxyZWxhdGVk
LXVybHM+PHVybD5odHRwOi8vd3d3Lm5jYmkubmxtLm5paC5nb3YvZW50cmV6L3F1ZXJ5LmZjZ2k/
ZGI9cHVibWVkJmFtcDtjbWQ9UmV0cmlldmUmYW1wO2RvcHQ9QWJzdHJhY3RQbHVzJmFtcDtsaXN0
X3VpZHM9MTUyOTcyOTY8L3VybD48L3JlbGF0ZWQtdXJscz48L3VybHM+PGN1c3RvbTM+cGFwZXJz
Oi8vMEZBQUE4N0EtQzBBRi00MzBDLTk0OTQtOEIyODcxOTdDMzlFL1BhcGVyL3AyMjI8L2N1c3Rv
bTM+PGVsZWN0cm9uaWMtcmVzb3VyY2UtbnVtPjEwLjEwOTMvYmlvaW5mb3JtYXRpY3MvYnRoNDQ5
YnRoNDQ5IFtwaWldPC9lbGVjdHJvbmljLXJlc291cmNlLW51bT48L3JlY29yZD48L0NpdGU+PC9F
bmROb3RlPn==
</w:fldData>
          </w:fldChar>
        </w:r>
        <w:r w:rsidR="009A0C87">
          <w:rPr>
            <w:rFonts w:ascii="Arial" w:hAnsi="Arial"/>
          </w:rPr>
          <w:instrText xml:space="preserve"> ADDIN EN.CITE.DATA </w:instrText>
        </w:r>
        <w:r w:rsidR="009A0C87" w:rsidRPr="009A0C87">
          <w:rPr>
            <w:rStyle w:val="PageNumber"/>
            <w:rFonts w:ascii="Arial" w:hAnsi="Arial"/>
            <w:rPrChange w:id="92" w:author="Marc Lohse" w:date="2009-11-27T11:27:00Z">
              <w:rPr>
                <w:rStyle w:val="PageNumber"/>
              </w:rPr>
            </w:rPrChange>
          </w:rPr>
        </w:r>
        <w:r w:rsidR="009A0C87">
          <w:rPr>
            <w:rFonts w:ascii="Arial" w:hAnsi="Arial"/>
          </w:rPr>
          <w:fldChar w:fldCharType="end"/>
        </w:r>
      </w:ins>
      <w:r w:rsidR="009A0C87">
        <w:rPr>
          <w:rFonts w:ascii="Arial" w:hAnsi="Arial"/>
        </w:rPr>
        <w:fldChar w:fldCharType="separate"/>
      </w:r>
      <w:ins w:id="93" w:author="Marc Lohse" w:date="2009-11-27T11:27:00Z">
        <w:r w:rsidR="009A0C87">
          <w:rPr>
            <w:rFonts w:ascii="Arial" w:hAnsi="Arial"/>
          </w:rPr>
          <w:t>(Wettenhall and Smyth, 2004; Wettenhall et al., 2006)</w:t>
        </w:r>
        <w:r w:rsidR="009A0C87">
          <w:rPr>
            <w:rFonts w:ascii="Arial" w:hAnsi="Arial"/>
          </w:rPr>
          <w:fldChar w:fldCharType="end"/>
        </w:r>
      </w:ins>
      <w:r>
        <w:rPr>
          <w:rFonts w:ascii="Arial" w:hAnsi="Arial"/>
        </w:rPr>
        <w:t xml:space="preserve">), not available on all computing platforms (PreP+07, </w:t>
      </w:r>
      <w:ins w:id="94" w:author="Marc Lohse" w:date="2009-11-27T11:27:00Z">
        <w:r w:rsidR="009A0C87">
          <w:rPr>
            <w:rFonts w:ascii="Arial" w:hAnsi="Arial"/>
          </w:rPr>
          <w:fldChar w:fldCharType="begin"/>
        </w:r>
        <w:r w:rsidR="009A0C87">
          <w:rPr>
            <w:rFonts w:ascii="Arial" w:hAnsi="Arial"/>
          </w:rPr>
          <w:instrText xml:space="preserve"> ADDIN EN.CITE &lt;EndNote&gt;&lt;Cite&gt;&lt;Author&gt;Martin-Requena&lt;/Author&gt;&lt;Year&gt;2009&lt;/Year&gt;&lt;RecNum&gt;49&lt;/RecNum&gt;&lt;record&gt;&lt;rec-number&gt;49&lt;/rec-number&gt;&lt;foreign-keys&gt;&lt;key app="EN" db-id="wwxr5eewzdsweue0vsnxstf09ztd5rsvadr0"&gt;49&lt;/key&gt;&lt;/foreign-keys&gt;&lt;ref-type name="Journal Article"&gt;17&lt;/ref-type&gt;&lt;contributors&gt;&lt;authors&gt;&lt;author&gt;Martin-Requena, V.&lt;/author&gt;&lt;author&gt;Munoz-Merida, A.&lt;/author&gt;&lt;author&gt;Claros, M. G.&lt;/author&gt;&lt;author&gt;Trelles, O.&lt;/author&gt;&lt;/authors&gt;&lt;/contributors&gt;&lt;titles&gt;&lt;title&gt;PreP+07: improvements of a user friendly tool to pre-process and analyse microarray data&lt;/title&gt;&lt;secondary-title&gt;BMC Bioinformatics&lt;/secondary-title&gt;&lt;/titles&gt;&lt;periodical&gt;&lt;full-title&gt;BMC Bioinformatics&lt;/full-title&gt;&lt;/periodical&gt;&lt;pages&gt;16&lt;/pages&gt;&lt;volume&gt;10&lt;/volume&gt;&lt;number&gt;1&lt;/number&gt;&lt;dates&gt;&lt;year&gt;2009&lt;/year&gt;&lt;pub-dates&gt;&lt;date&gt;Jan 12&lt;/date&gt;&lt;/pub-dates&gt;&lt;/dates&gt;&lt;accession-num&gt;19134227&lt;/accession-num&gt;&lt;label&gt;p00899&lt;/label&gt;&lt;urls&gt;&lt;related-urls&gt;&lt;url&gt;http://www.ncbi.nlm.nih.gov/entrez/query.fcgi?db=pubmed&amp;amp;cmd=Retrieve&amp;amp;dopt=AbstractPlus&amp;amp;list_uids=19134227&lt;/url&gt;&lt;/related-urls&gt;&lt;pdf-urls&gt;&lt;url&gt;file://localhost/Users/marc/Documents/Papers/2009/Martin-Requena/BMC%20Bioinformatics%202009%20Martin-Requena.pdf&lt;/url&gt;&lt;/pdf-urls&gt;&lt;/urls&gt;&lt;custom3&gt;papers://0FAAA87A-C0AF-430C-9494-8B287197C39E/Paper/p899&lt;/custom3&gt;&lt;electronic-resource-num&gt;10.1186/1471-2105-10-16&lt;/electronic-resource-num&gt;&lt;language&gt;ENG&lt;/language&gt;&lt;/record&gt;&lt;/Cite&gt;&lt;/EndNote&gt;</w:instrText>
        </w:r>
      </w:ins>
      <w:r w:rsidR="009A0C87">
        <w:rPr>
          <w:rFonts w:ascii="Arial" w:hAnsi="Arial"/>
        </w:rPr>
        <w:fldChar w:fldCharType="separate"/>
      </w:r>
      <w:ins w:id="95" w:author="Marc Lohse" w:date="2009-11-27T11:27:00Z">
        <w:r w:rsidR="009A0C87">
          <w:rPr>
            <w:rFonts w:ascii="Arial" w:hAnsi="Arial"/>
          </w:rPr>
          <w:t>(Martin-Requena et al., 2009)</w:t>
        </w:r>
        <w:r w:rsidR="009A0C87">
          <w:rPr>
            <w:rFonts w:ascii="Arial" w:hAnsi="Arial"/>
          </w:rPr>
          <w:fldChar w:fldCharType="end"/>
        </w:r>
      </w:ins>
      <w:r>
        <w:rPr>
          <w:rFonts w:ascii="Arial" w:hAnsi="Arial"/>
        </w:rPr>
        <w:t xml:space="preserve">) or are web-based solutions that would either require uploading of potentially sensitive, unpublished data or laborious local installation (CARMAWEB, EMMA 2 </w:t>
      </w:r>
      <w:ins w:id="96" w:author="Marc Lohse" w:date="2009-11-27T11:27:00Z">
        <w:r w:rsidR="009A0C87">
          <w:rPr>
            <w:rFonts w:ascii="Arial" w:hAnsi="Arial"/>
          </w:rPr>
          <w:fldChar w:fldCharType="begin">
            <w:fldData xml:space="preserve">PEVuZE5vdGU+PENpdGU+PEF1dGhvcj5Eb25kcnVwPC9BdXRob3I+PFllYXI+MjAwOTwvWWVhcj48
UmVjTnVtPjg1PC9SZWNOdW0+PHJlY29yZD48cmVjLW51bWJlcj44NTwvcmVjLW51bWJlcj48Zm9y
ZWlnbi1rZXlzPjxrZXkgYXBwPSJFTiIgZGItaWQ9Ind3eHI1ZWV3emRzd2V1ZTB2c254c3RmMDl6
dGQ1cnN2YWRyMCI+ODU8L2tleT48L2ZvcmVpZ24ta2V5cz48cmVmLXR5cGUgbmFtZT0iSm91cm5h
bCBBcnRpY2xlIj4xNzwvcmVmLXR5cGU+PGNvbnRyaWJ1dG9ycz48YXV0aG9ycz48YXV0aG9yPkRv
bmRydXAsIE0uPC9hdXRob3I+PGF1dGhvcj5BbGJhdW0sIFMuPC9hdXRob3I+PGF1dGhvcj5Hcmll
YmVsLCBULjwvYXV0aG9yPjxhdXRob3I+SGVuY2tlbCwgSy48L2F1dGhvcj48YXV0aG9yPkp1bmVt
YW5uLCBTLjwvYXV0aG9yPjxhdXRob3I+S2FobGtlLCBULjwvYXV0aG9yPjxhdXRob3I+S2xlaW5k
dCwgQy48L2F1dGhvcj48YXV0aG9yPkt1c3RlciwgSC48L2F1dGhvcj48YXV0aG9yPkxpbmtlLCBC
LjwvYXV0aG9yPjxhdXRob3I+TWVydGVucywgRC48L2F1dGhvcj48YXV0aG9yPk1pdHRhcmQtUnVu
dGUsIFYuPC9hdXRob3I+PGF1dGhvcj5OZXV3ZWdlciwgSC48L2F1dGhvcj48YXV0aG9yPlJ1bnRl
LCBLLjwvYXV0aG9yPjxhdXRob3I+VGF1Y2gsIEEuPC9hdXRob3I+PGF1dGhvcj5UaWxsZSwgRi48
L2F1dGhvcj48YXV0aG9yPlB1aGxlciwgQS48L2F1dGhvcj48YXV0aG9yPkdvZXNtYW5uLCBBLjwv
YXV0aG9yPjwvYXV0aG9ycz48L2NvbnRyaWJ1dG9ycz48dGl0bGVzPjx0aXRsZT5FTU1BIDIgLSBB
IE1BR0UtY29tcGxpYW50IHN5c3RlbSBmb3IgdGhlIGNvbGxhYm9yYXRpdmUgYW5hbHlzaXMgYW5k
IGludGVncmF0aW9uIG9mIG1pY3JvYXJyYXkgZGF0YTwvdGl0bGU+PHNlY29uZGFyeS10aXRsZT5C
TUMgQmlvaW5mb3JtYXRpY3M8L3NlY29uZGFyeS10aXRsZT48L3RpdGxlcz48cGVyaW9kaWNhbD48
ZnVsbC10aXRsZT5CTUMgQmlvaW5mb3JtYXRpY3M8L2Z1bGwtdGl0bGU+PC9wZXJpb2RpY2FsPjxw
YWdlcz41MDwvcGFnZXM+PHZvbHVtZT4xMDwvdm9sdW1lPjxudW1iZXI+MTwvbnVtYmVyPjxkYXRl
cz48eWVhcj4yMDA5PC95ZWFyPjxwdWItZGF0ZXM+PGRhdGU+SmFuIDE8L2RhdGU+PC9wdWItZGF0
ZXM+PC9kYXRlcz48bGFiZWw+cDAwNzg5PC9sYWJlbD48dXJscz48cGRmLXVybHM+PHVybD5maWxl
Oi8vbG9jYWxob3N0L1VzZXJzL21hcmMvRG9jdW1lbnRzL1BhcGVycy8yMDA5L0RvbmRydXAvQk1D
JTIwQmlvaW5mb3JtYXRpY3MlMjAyMDA5JTIwRG9uZHJ1cC5wZGY8L3VybD48L3BkZi11cmxzPjwv
dXJscz48Y3VzdG9tMz5wYXBlcnM6Ly8wRkFBQTg3QS1DMEFGLTQzMEMtOTQ5NC04QjI4NzE5N0Mz
OUUvUGFwZXIvcDc4OTwvY3VzdG9tMz48ZWxlY3Ryb25pYy1yZXNvdXJjZS1udW0+MTAuMTE4Ni8x
NDcxLTIxMDUtMTAtNTA8L2VsZWN0cm9uaWMtcmVzb3VyY2UtbnVtPjwvcmVjb3JkPjwvQ2l0ZT48
Q2l0ZT48QXV0aG9yPlJhaW5lcjwvQXV0aG9yPjxZZWFyPjIwMDY8L1llYXI+PFJlY051bT42Nzwv
UmVjTnVtPjxyZWNvcmQ+PHJlYy1udW1iZXI+Njc8L3JlYy1udW1iZXI+PGZvcmVpZ24ta2V5cz48
a2V5IGFwcD0iRU4iIGRiLWlkPSJ3d3hyNWVld3pkc3dldWUwdnNueHN0ZjA5enRkNXJzdmFkcjAi
PjY3PC9rZXk+PC9mb3JlaWduLWtleXM+PHJlZi10eXBlIG5hbWU9IkpvdXJuYWwgQXJ0aWNsZSI+
MTc8L3JlZi10eXBlPjxjb250cmlidXRvcnM+PGF1dGhvcnM+PGF1dGhvcj5SYWluZXIsIEouPC9h
dXRob3I+PGF1dGhvcj5TYW5jaGV6LUNhYm8sIEYuPC9hdXRob3I+PGF1dGhvcj5TdG9ja2VyLCBH
LjwvYXV0aG9yPjxhdXRob3I+U3R1cm4sIEEuPC9hdXRob3I+PGF1dGhvcj5UcmFqYW5vc2tpLCBa
LjwvYXV0aG9yPjwvYXV0aG9ycz48L2NvbnRyaWJ1dG9ycz48YXV0aC1hZGRyZXNzPkluc3RpdHV0
ZSBmb3IgR2Vub21pY3MgYW5kIEJpb2luZm9ybWF0aWNzLCBHcmF6IFVuaXZlcnNpdHkgb2YgVGVj
aG5vbG9neSwgUGV0ZXJzZ2Fzc2UgMTQsIDgwMTAgR3JheiwgQXVzdHJpYS48L2F1dGgtYWRkcmVz
cz48dGl0bGVzPjx0aXRsZT5DQVJNQXdlYjogY29tcHJlaGVuc2l2ZSBSLSBhbmQgYmlvY29uZHVj
dG9yLWJhc2VkIHdlYiBzZXJ2aWNlIGZvciBtaWNyb2FycmF5IGRhdGEgYW5hbHlzaXM8L3RpdGxl
PjxzZWNvbmRhcnktdGl0bGU+TnVjbGVpYyBBY2lkcyBSZXM8L3NlY29uZGFyeS10aXRsZT48L3Rp
dGxlcz48cGVyaW9kaWNhbD48ZnVsbC10aXRsZT5OdWNsZWljIEFjaWRzIFJlczwvZnVsbC10aXRs
ZT48L3BlcmlvZGljYWw+PHBhZ2VzPlc0OTgtNTAzPC9wYWdlcz48dm9sdW1lPjM0PC92b2x1bWU+
PG51bWJlcj5XZWIgU2VydmVyIGlzc3VlPC9udW1iZXI+PGtleXdvcmRzPjxrZXl3b3JkPipTb2Z0
d2FyZTwva2V5d29yZD48a2V5d29yZD5Wb2NhYnVsYXJ5LCBDb250cm9sbGVkPC9rZXl3b3JkPjxr
ZXl3b3JkPk9saWdvbnVjbGVvdGlkZSBBcnJheSBTZXF1ZW5jZSBBbmFseXNpcy8qbWV0aG9kczwv
a2V5d29yZD48a2V5d29yZD5HZW5lIEV4cHJlc3Npb24gUHJvZmlsaW5nLyptZXRob2RzPC9rZXl3
b3JkPjxrZXl3b3JkPlVzZXItQ29tcHV0ZXIgSW50ZXJmYWNlPC9rZXl3b3JkPjxrZXl3b3JkPkNv
bXB1dGVyIEdyYXBoaWNzPC9rZXl3b3JkPjxrZXl3b3JkPkNsdXN0ZXIgQW5hbHlzaXM8L2tleXdv
cmQ+PGtleXdvcmQ+SW50ZXJuZXQ8L2tleXdvcmQ+PC9rZXl3b3Jkcz48ZGF0ZXM+PHllYXI+MjAw
NjwveWVhcj48cHViLWRhdGVzPjxkYXRlPkp1bCAxPC9kYXRlPjwvcHViLWRhdGVzPjwvZGF0ZXM+
PGFjY2Vzc2lvbi1udW0+MTY4NDUwNTg8L2FjY2Vzc2lvbi1udW0+PGxhYmVsPnAwMDIyMDwvbGFi
ZWw+PHVybHM+PHJlbGF0ZWQtdXJscz48dXJsPmh0dHA6Ly93d3cubmNiaS5ubG0ubmloLmdvdi9l
bnRyZXovcXVlcnkuZmNnaT9kYj1wdWJtZWQmYW1wO2NtZD1SZXRyaWV2ZSZhbXA7ZG9wdD1BYnN0
cmFjdFBsdXMmYW1wO2xpc3RfdWlkcz0xNjg0NTA1ODwvdXJsPjwvcmVsYXRlZC11cmxzPjxwZGYt
dXJscz48dXJsPmZpbGU6Ly9sb2NhbGhvc3QvVXNlcnMvbWFyYy9Eb2N1bWVudHMvUGFwZXJzLzIw
MDYvUmFpbmVyL051Y2xlaWMlMjBBY2lkcyUyMFJlcyUyMDIwMDYlMjBSYWluZXIucGRmPC91cmw+
PC9wZGYtdXJscz48L3VybHM+PGN1c3RvbTM+cGFwZXJzOi8vMEZBQUE4N0EtQzBBRi00MzBDLTk0
OTQtOEIyODcxOTdDMzlFL1BhcGVyL3AyMjA8L2N1c3RvbTM+PGVsZWN0cm9uaWMtcmVzb3VyY2Ut
bnVtPjM0L3N1cHBsXzIvVzQ5OCBbcGlpXSYjeEQ7MTAuMTA5My9uYXIvZ2tsMDM4PC9lbGVjdHJv
bmljLXJlc291cmNlLW51bT48L3JlY29yZD48L0NpdGU+PC9FbmROb3RlPgB=
</w:fldData>
          </w:fldChar>
        </w:r>
        <w:r w:rsidR="009A0C87">
          <w:rPr>
            <w:rFonts w:ascii="Arial" w:hAnsi="Arial"/>
          </w:rPr>
          <w:instrText xml:space="preserve"> ADDIN EN.CITE </w:instrText>
        </w:r>
        <w:r w:rsidR="009A0C87">
          <w:rPr>
            <w:rFonts w:ascii="Arial" w:hAnsi="Arial"/>
          </w:rPr>
          <w:fldChar w:fldCharType="begin">
            <w:fldData xml:space="preserve">PEVuZE5vdGU+PENpdGU+PEF1dGhvcj5Eb25kcnVwPC9BdXRob3I+PFllYXI+MjAwOTwvWWVhcj48
UmVjTnVtPjg1PC9SZWNOdW0+PHJlY29yZD48cmVjLW51bWJlcj44NTwvcmVjLW51bWJlcj48Zm9y
ZWlnbi1rZXlzPjxrZXkgYXBwPSJFTiIgZGItaWQ9Ind3eHI1ZWV3emRzd2V1ZTB2c254c3RmMDl6
dGQ1cnN2YWRyMCI+ODU8L2tleT48L2ZvcmVpZ24ta2V5cz48cmVmLXR5cGUgbmFtZT0iSm91cm5h
bCBBcnRpY2xlIj4xNzwvcmVmLXR5cGU+PGNvbnRyaWJ1dG9ycz48YXV0aG9ycz48YXV0aG9yPkRv
bmRydXAsIE0uPC9hdXRob3I+PGF1dGhvcj5BbGJhdW0sIFMuPC9hdXRob3I+PGF1dGhvcj5Hcmll
YmVsLCBULjwvYXV0aG9yPjxhdXRob3I+SGVuY2tlbCwgSy48L2F1dGhvcj48YXV0aG9yPkp1bmVt
YW5uLCBTLjwvYXV0aG9yPjxhdXRob3I+S2FobGtlLCBULjwvYXV0aG9yPjxhdXRob3I+S2xlaW5k
dCwgQy48L2F1dGhvcj48YXV0aG9yPkt1c3RlciwgSC48L2F1dGhvcj48YXV0aG9yPkxpbmtlLCBC
LjwvYXV0aG9yPjxhdXRob3I+TWVydGVucywgRC48L2F1dGhvcj48YXV0aG9yPk1pdHRhcmQtUnVu
dGUsIFYuPC9hdXRob3I+PGF1dGhvcj5OZXV3ZWdlciwgSC48L2F1dGhvcj48YXV0aG9yPlJ1bnRl
LCBLLjwvYXV0aG9yPjxhdXRob3I+VGF1Y2gsIEEuPC9hdXRob3I+PGF1dGhvcj5UaWxsZSwgRi48
L2F1dGhvcj48YXV0aG9yPlB1aGxlciwgQS48L2F1dGhvcj48YXV0aG9yPkdvZXNtYW5uLCBBLjwv
YXV0aG9yPjwvYXV0aG9ycz48L2NvbnRyaWJ1dG9ycz48dGl0bGVzPjx0aXRsZT5FTU1BIDIgLSBB
IE1BR0UtY29tcGxpYW50IHN5c3RlbSBmb3IgdGhlIGNvbGxhYm9yYXRpdmUgYW5hbHlzaXMgYW5k
IGludGVncmF0aW9uIG9mIG1pY3JvYXJyYXkgZGF0YTwvdGl0bGU+PHNlY29uZGFyeS10aXRsZT5C
TUMgQmlvaW5mb3JtYXRpY3M8L3NlY29uZGFyeS10aXRsZT48L3RpdGxlcz48cGVyaW9kaWNhbD48
ZnVsbC10aXRsZT5CTUMgQmlvaW5mb3JtYXRpY3M8L2Z1bGwtdGl0bGU+PC9wZXJpb2RpY2FsPjxw
YWdlcz41MDwvcGFnZXM+PHZvbHVtZT4xMDwvdm9sdW1lPjxudW1iZXI+MTwvbnVtYmVyPjxkYXRl
cz48eWVhcj4yMDA5PC95ZWFyPjxwdWItZGF0ZXM+PGRhdGU+SmFuIDE8L2RhdGU+PC9wdWItZGF0
ZXM+PC9kYXRlcz48bGFiZWw+cDAwNzg5PC9sYWJlbD48dXJscz48cGRmLXVybHM+PHVybD5maWxl
Oi8vbG9jYWxob3N0L1VzZXJzL21hcmMvRG9jdW1lbnRzL1BhcGVycy8yMDA5L0RvbmRydXAvQk1D
JTIwQmlvaW5mb3JtYXRpY3MlMjAyMDA5JTIwRG9uZHJ1cC5wZGY8L3VybD48L3BkZi11cmxzPjwv
dXJscz48Y3VzdG9tMz5wYXBlcnM6Ly8wRkFBQTg3QS1DMEFGLTQzMEMtOTQ5NC04QjI4NzE5N0Mz
OUUvUGFwZXIvcDc4OTwvY3VzdG9tMz48ZWxlY3Ryb25pYy1yZXNvdXJjZS1udW0+MTAuMTE4Ni8x
NDcxLTIxMDUtMTAtNTA8L2VsZWN0cm9uaWMtcmVzb3VyY2UtbnVtPjwvcmVjb3JkPjwvQ2l0ZT48
Q2l0ZT48QXV0aG9yPlJhaW5lcjwvQXV0aG9yPjxZZWFyPjIwMDY8L1llYXI+PFJlY051bT42Nzwv
UmVjTnVtPjxyZWNvcmQ+PHJlYy1udW1iZXI+Njc8L3JlYy1udW1iZXI+PGZvcmVpZ24ta2V5cz48
a2V5IGFwcD0iRU4iIGRiLWlkPSJ3d3hyNWVld3pkc3dldWUwdnNueHN0ZjA5enRkNXJzdmFkcjAi
PjY3PC9rZXk+PC9mb3JlaWduLWtleXM+PHJlZi10eXBlIG5hbWU9IkpvdXJuYWwgQXJ0aWNsZSI+
MTc8L3JlZi10eXBlPjxjb250cmlidXRvcnM+PGF1dGhvcnM+PGF1dGhvcj5SYWluZXIsIEouPC9h
dXRob3I+PGF1dGhvcj5TYW5jaGV6LUNhYm8sIEYuPC9hdXRob3I+PGF1dGhvcj5TdG9ja2VyLCBH
LjwvYXV0aG9yPjxhdXRob3I+U3R1cm4sIEEuPC9hdXRob3I+PGF1dGhvcj5UcmFqYW5vc2tpLCBa
LjwvYXV0aG9yPjwvYXV0aG9ycz48L2NvbnRyaWJ1dG9ycz48YXV0aC1hZGRyZXNzPkluc3RpdHV0
ZSBmb3IgR2Vub21pY3MgYW5kIEJpb2luZm9ybWF0aWNzLCBHcmF6IFVuaXZlcnNpdHkgb2YgVGVj
aG5vbG9neSwgUGV0ZXJzZ2Fzc2UgMTQsIDgwMTAgR3JheiwgQXVzdHJpYS48L2F1dGgtYWRkcmVz
cz48dGl0bGVzPjx0aXRsZT5DQVJNQXdlYjogY29tcHJlaGVuc2l2ZSBSLSBhbmQgYmlvY29uZHVj
dG9yLWJhc2VkIHdlYiBzZXJ2aWNlIGZvciBtaWNyb2FycmF5IGRhdGEgYW5hbHlzaXM8L3RpdGxl
PjxzZWNvbmRhcnktdGl0bGU+TnVjbGVpYyBBY2lkcyBSZXM8L3NlY29uZGFyeS10aXRsZT48L3Rp
dGxlcz48cGVyaW9kaWNhbD48ZnVsbC10aXRsZT5OdWNsZWljIEFjaWRzIFJlczwvZnVsbC10aXRs
ZT48L3BlcmlvZGljYWw+PHBhZ2VzPlc0OTgtNTAzPC9wYWdlcz48dm9sdW1lPjM0PC92b2x1bWU+
PG51bWJlcj5XZWIgU2VydmVyIGlzc3VlPC9udW1iZXI+PGtleXdvcmRzPjxrZXl3b3JkPipTb2Z0
d2FyZTwva2V5d29yZD48a2V5d29yZD5Wb2NhYnVsYXJ5LCBDb250cm9sbGVkPC9rZXl3b3JkPjxr
ZXl3b3JkPk9saWdvbnVjbGVvdGlkZSBBcnJheSBTZXF1ZW5jZSBBbmFseXNpcy8qbWV0aG9kczwv
a2V5d29yZD48a2V5d29yZD5HZW5lIEV4cHJlc3Npb24gUHJvZmlsaW5nLyptZXRob2RzPC9rZXl3
b3JkPjxrZXl3b3JkPlVzZXItQ29tcHV0ZXIgSW50ZXJmYWNlPC9rZXl3b3JkPjxrZXl3b3JkPkNv
bXB1dGVyIEdyYXBoaWNzPC9rZXl3b3JkPjxrZXl3b3JkPkNsdXN0ZXIgQW5hbHlzaXM8L2tleXdv
cmQ+PGtleXdvcmQ+SW50ZXJuZXQ8L2tleXdvcmQ+PC9rZXl3b3Jkcz48ZGF0ZXM+PHllYXI+MjAw
NjwveWVhcj48cHViLWRhdGVzPjxkYXRlPkp1bCAxPC9kYXRlPjwvcHViLWRhdGVzPjwvZGF0ZXM+
PGFjY2Vzc2lvbi1udW0+MTY4NDUwNTg8L2FjY2Vzc2lvbi1udW0+PGxhYmVsPnAwMDIyMDwvbGFi
ZWw+PHVybHM+PHJlbGF0ZWQtdXJscz48dXJsPmh0dHA6Ly93d3cubmNiaS5ubG0ubmloLmdvdi9l
bnRyZXovcXVlcnkuZmNnaT9kYj1wdWJtZWQmYW1wO2NtZD1SZXRyaWV2ZSZhbXA7ZG9wdD1BYnN0
cmFjdFBsdXMmYW1wO2xpc3RfdWlkcz0xNjg0NTA1ODwvdXJsPjwvcmVsYXRlZC11cmxzPjxwZGYt
dXJscz48dXJsPmZpbGU6Ly9sb2NhbGhvc3QvVXNlcnMvbWFyYy9Eb2N1bWVudHMvUGFwZXJzLzIw
MDYvUmFpbmVyL051Y2xlaWMlMjBBY2lkcyUyMFJlcyUyMDIwMDYlMjBSYWluZXIucGRmPC91cmw+
PC9wZGYtdXJscz48L3VybHM+PGN1c3RvbTM+cGFwZXJzOi8vMEZBQUE4N0EtQzBBRi00MzBDLTk0
OTQtOEIyODcxOTdDMzlFL1BhcGVyL3AyMjA8L2N1c3RvbTM+PGVsZWN0cm9uaWMtcmVzb3VyY2Ut
bnVtPjM0L3N1cHBsXzIvVzQ5OCBbcGlpXSYjeEQ7MTAuMTA5My9uYXIvZ2tsMDM4PC9lbGVjdHJv
bmljLXJlc291cmNlLW51bT48L3JlY29yZD48L0NpdGU+PC9FbmROb3RlPgB=
</w:fldData>
          </w:fldChar>
        </w:r>
        <w:r w:rsidR="009A0C87">
          <w:rPr>
            <w:rFonts w:ascii="Arial" w:hAnsi="Arial"/>
          </w:rPr>
          <w:instrText xml:space="preserve"> ADDIN EN.CITE.DATA </w:instrText>
        </w:r>
        <w:r w:rsidR="009A0C87" w:rsidRPr="009A0C87">
          <w:rPr>
            <w:rStyle w:val="PageNumber"/>
            <w:rFonts w:ascii="Arial" w:hAnsi="Arial"/>
            <w:rPrChange w:id="97" w:author="Marc Lohse" w:date="2009-11-27T11:27:00Z">
              <w:rPr>
                <w:rStyle w:val="PageNumber"/>
              </w:rPr>
            </w:rPrChange>
          </w:rPr>
        </w:r>
        <w:r w:rsidR="009A0C87">
          <w:rPr>
            <w:rFonts w:ascii="Arial" w:hAnsi="Arial"/>
          </w:rPr>
          <w:fldChar w:fldCharType="end"/>
        </w:r>
      </w:ins>
      <w:r w:rsidR="009A0C87">
        <w:rPr>
          <w:rFonts w:ascii="Arial" w:hAnsi="Arial"/>
        </w:rPr>
        <w:fldChar w:fldCharType="separate"/>
      </w:r>
      <w:ins w:id="98" w:author="Marc Lohse" w:date="2009-11-27T11:27:00Z">
        <w:r w:rsidR="009A0C87">
          <w:rPr>
            <w:rFonts w:ascii="Arial" w:hAnsi="Arial"/>
          </w:rPr>
          <w:t>Rainer et al., 2006; Dondrup et al., 2009</w:t>
        </w:r>
        <w:r w:rsidR="009A0C87">
          <w:rPr>
            <w:rFonts w:ascii="Arial" w:hAnsi="Arial"/>
          </w:rPr>
          <w:fldChar w:fldCharType="end"/>
        </w:r>
      </w:ins>
      <w:r>
        <w:rPr>
          <w:rFonts w:ascii="Arial" w:hAnsi="Arial"/>
        </w:rPr>
        <w:t xml:space="preserve">). Packages like the TM4 suite </w:t>
      </w:r>
      <w:del w:id="99" w:author="Marc Lohse" w:date="2009-11-27T11:33:00Z">
        <w:r w:rsidDel="00874FFE">
          <w:rPr>
            <w:rFonts w:ascii="Arial" w:hAnsi="Arial"/>
          </w:rPr>
          <w:delText>(</w:delText>
        </w:r>
      </w:del>
      <w:ins w:id="100" w:author="Marc Lohse" w:date="2009-11-27T11:27:00Z">
        <w:r w:rsidR="009A0C87">
          <w:rPr>
            <w:rFonts w:ascii="Arial" w:hAnsi="Arial"/>
          </w:rPr>
          <w:fldChar w:fldCharType="begin"/>
        </w:r>
        <w:r w:rsidR="009A0C87">
          <w:rPr>
            <w:rFonts w:ascii="Arial" w:hAnsi="Arial"/>
          </w:rPr>
          <w:instrText xml:space="preserve"> ADDIN EN.CITE &lt;EndNote&gt;&lt;Cite&gt;&lt;Author&gt;Saeed&lt;/Author&gt;&lt;Year&gt;2003&lt;/Year&gt;&lt;RecNum&gt;110&lt;/RecNum&gt;&lt;record&gt;&lt;rec-number&gt;110&lt;/rec-number&gt;&lt;foreign-keys&gt;&lt;key app="EN" db-id="wwxr5eewzdsweue0vsnxstf09ztd5rsvadr0"&gt;110&lt;/key&gt;&lt;/foreign-keys&gt;&lt;ref-type name="Journal Article"&gt;17&lt;/ref-type&gt;&lt;contributors&gt;&lt;authors&gt;&lt;author&gt;Saeed, A. I.&lt;/author&gt;&lt;author&gt;Sharov, V.&lt;/author&gt;&lt;author&gt;White, J.&lt;/author&gt;&lt;author&gt;Li, J.&lt;/author&gt;&lt;author&gt;Liang, W.&lt;/author&gt;&lt;author&gt;Bhagabati, N.&lt;/author&gt;&lt;author&gt;Braisted, J.&lt;/author&gt;&lt;author&gt;Klapa, M.&lt;/author&gt;&lt;author&gt;Currier, T.&lt;/author&gt;&lt;author&gt;Thiagarajan, M.&lt;/author&gt;&lt;author&gt;Sturn, A.&lt;/author&gt;&lt;author&gt;Snuffin, M.&lt;/author&gt;&lt;author&gt;Rezantsev, A.&lt;/author&gt;&lt;author&gt;Popov, D.&lt;/author&gt;&lt;author&gt;Ryltsov, A.&lt;/author&gt;&lt;author&gt;Kostukovich, E.&lt;/author&gt;&lt;author&gt;Borisovsky, I.&lt;/author&gt;&lt;author&gt;Liu, Z.&lt;/author&gt;&lt;author&gt;Vinsavich, A.&lt;/author&gt;&lt;author&gt;Trush, V.&lt;/author&gt;&lt;author&gt;Quackenbush, J.&lt;/author&gt;&lt;/authors&gt;&lt;/contributors&gt;&lt;auth-address&gt;Institute for Genomic Research, Rockville, MD, USA.&lt;/auth-address&gt;&lt;titles&gt;&lt;title&gt;TM4: a free, open-source system for microarray data management and analysis&lt;/title&gt;&lt;secondary-title&gt;Biotechniques&lt;/secondary-title&gt;&lt;/titles&gt;&lt;periodical&gt;&lt;full-title&gt;Biotechniques&lt;/full-title&gt;&lt;/periodical&gt;&lt;pages&gt;374-8&lt;/pages&gt;&lt;volume&gt;34&lt;/volume&gt;&lt;number&gt;2&lt;/number&gt;&lt;edition&gt;2003/03/05&lt;/edition&gt;&lt;keywords&gt;&lt;keyword&gt;*Database Management Systems&lt;/keyword&gt;&lt;keyword&gt;Hypermedia&lt;/keyword&gt;&lt;keyword&gt;Information Storage and Retrieval/*methods&lt;/keyword&gt;&lt;keyword&gt;Oligonucleotide Array Sequence Analysis/*methods&lt;/keyword&gt;&lt;keyword&gt;Sequence Alignment&lt;/keyword&gt;&lt;keyword&gt;Sequence Analysis, DNA/*methods&lt;/keyword&gt;&lt;keyword&gt;*Software&lt;/keyword&gt;&lt;keyword&gt;Software Design&lt;/keyword&gt;&lt;keyword&gt;User-Computer Interface&lt;/keyword&gt;&lt;/keywords&gt;&lt;dates&gt;&lt;year&gt;2003&lt;/year&gt;&lt;pub-dates&gt;&lt;date&gt;Feb&lt;/date&gt;&lt;/pub-dates&gt;&lt;/dates&gt;&lt;isbn&gt;0736-6205 (Print)&lt;/isbn&gt;&lt;accession-num&gt;12613259&lt;/accession-num&gt;&lt;urls&gt;&lt;related-urls&gt;&lt;url&gt;http://www.ncbi.nlm.nih.gov/entrez/query.fcgi?cmd=Retrieve&amp;amp;db=PubMed&amp;amp;dopt=Citation&amp;amp;list_uids=12613259&lt;/url&gt;&lt;/related-urls&gt;&lt;/urls&gt;&lt;language&gt;eng&lt;/language&gt;&lt;/record&gt;&lt;/Cite&gt;&lt;/EndNote&gt;</w:instrText>
        </w:r>
      </w:ins>
      <w:r w:rsidR="009A0C87">
        <w:rPr>
          <w:rFonts w:ascii="Arial" w:hAnsi="Arial"/>
        </w:rPr>
        <w:fldChar w:fldCharType="separate"/>
      </w:r>
      <w:ins w:id="101" w:author="Marc Lohse" w:date="2009-11-27T11:27:00Z">
        <w:r w:rsidR="009A0C87">
          <w:rPr>
            <w:rFonts w:ascii="Arial" w:hAnsi="Arial"/>
          </w:rPr>
          <w:t>(Saeed et al., 2003)</w:t>
        </w:r>
        <w:r w:rsidR="009A0C87">
          <w:rPr>
            <w:rFonts w:ascii="Arial" w:hAnsi="Arial"/>
          </w:rPr>
          <w:fldChar w:fldCharType="end"/>
        </w:r>
      </w:ins>
      <w:del w:id="102" w:author="Marc Lohse" w:date="2009-11-27T11:34:00Z">
        <w:r w:rsidDel="00874FFE">
          <w:rPr>
            <w:rFonts w:ascii="Arial" w:hAnsi="Arial"/>
          </w:rPr>
          <w:delText>)</w:delText>
        </w:r>
      </w:del>
      <w:ins w:id="103" w:author="Marc Lohse" w:date="2009-11-27T11:34:00Z">
        <w:r w:rsidR="00874FFE">
          <w:rPr>
            <w:rFonts w:ascii="Arial" w:hAnsi="Arial"/>
          </w:rPr>
          <w:t xml:space="preserve"> </w:t>
        </w:r>
      </w:ins>
      <w:del w:id="104" w:author="Marc Lohse" w:date="2009-11-27T11:34:00Z">
        <w:r w:rsidDel="00874FFE">
          <w:rPr>
            <w:rFonts w:ascii="Arial" w:hAnsi="Arial"/>
          </w:rPr>
          <w:delText xml:space="preserve"> </w:delText>
        </w:r>
      </w:del>
      <w:r>
        <w:rPr>
          <w:rFonts w:ascii="Arial" w:hAnsi="Arial"/>
        </w:rPr>
        <w:t>provide a collection of excellent tools for microarray analysis. Due to the multi-program structure, though, it does not offer a consistent</w:t>
      </w:r>
      <w:ins w:id="105" w:author="Marc Lohse" w:date="2009-10-30T10:47:00Z">
        <w:r>
          <w:rPr>
            <w:rFonts w:ascii="Arial" w:hAnsi="Arial"/>
          </w:rPr>
          <w:t>, workflow-oriented</w:t>
        </w:r>
      </w:ins>
      <w:r>
        <w:rPr>
          <w:rFonts w:ascii="Arial" w:hAnsi="Arial"/>
        </w:rPr>
        <w:t xml:space="preserve"> interface to the user.</w:t>
      </w:r>
    </w:p>
    <w:p w:rsidR="00F97EB2" w:rsidRPr="000F30E7" w:rsidRDefault="005A07A5" w:rsidP="002D12CA">
      <w:pPr>
        <w:spacing w:line="360" w:lineRule="auto"/>
        <w:jc w:val="both"/>
        <w:rPr>
          <w:rFonts w:ascii="Arial" w:hAnsi="Arial"/>
        </w:rPr>
      </w:pPr>
      <w:r>
        <w:rPr>
          <w:rFonts w:ascii="Arial" w:hAnsi="Arial"/>
        </w:rPr>
        <w:t xml:space="preserve">To amend this lack of a free, user-friendly and </w:t>
      </w:r>
      <w:r w:rsidRPr="00485E19">
        <w:rPr>
          <w:rFonts w:ascii="Arial" w:hAnsi="Arial"/>
        </w:rPr>
        <w:t>instructive</w:t>
      </w:r>
      <w:r>
        <w:rPr>
          <w:rFonts w:ascii="Arial" w:hAnsi="Arial"/>
        </w:rPr>
        <w:t xml:space="preserve"> tool for microarray analysis we developed Robin. Robin provides a Java-based GUI to up-to-date R/BioConductor functions for the analysis of both two-color and single channel (Affymetrix GeneChip) microarrays and implements wizard-like workflows that guide the user through all steps of the analysis including quality assessment, evaluation and experiment design. Robin assists the user in the interpretation of the results by automatically issuing warnings if quality check </w:t>
      </w:r>
      <w:proofErr w:type="gramStart"/>
      <w:r>
        <w:rPr>
          <w:rFonts w:ascii="Arial" w:hAnsi="Arial"/>
        </w:rPr>
        <w:t>parameters  exceed</w:t>
      </w:r>
      <w:proofErr w:type="gramEnd"/>
      <w:r>
        <w:rPr>
          <w:rFonts w:ascii="Arial" w:hAnsi="Arial"/>
        </w:rPr>
        <w:t xml:space="preserve"> or undercut conservatively chosen threshold values or statistical analysis indicates problems like insufficient input data. During the whole workflow the major attention has been put on simplicity and intuitiveness of the graphical user interface – advanced options to tweak the parameters of the analysis functions are by default hidden from the user. More experienced users of course have the possibility to modify the settings to </w:t>
      </w:r>
      <w:ins w:id="106" w:author="Marc Lohse" w:date="2009-10-30T10:48:00Z">
        <w:r>
          <w:rPr>
            <w:rFonts w:ascii="Arial" w:hAnsi="Arial"/>
          </w:rPr>
          <w:t xml:space="preserve">meet </w:t>
        </w:r>
      </w:ins>
      <w:r>
        <w:rPr>
          <w:rFonts w:ascii="Arial" w:hAnsi="Arial"/>
        </w:rPr>
        <w:t>their individual needs and even review and modify the R scripts that were generated from the inputs before they are executed by the embedded R engine by activating the expert mode (</w:t>
      </w:r>
      <w:ins w:id="107" w:author="Marc Lohse" w:date="2009-11-27T07:43:00Z">
        <w:r w:rsidR="0064116D" w:rsidRPr="00485E19">
          <w:rPr>
            <w:rFonts w:ascii="Arial" w:hAnsi="Arial"/>
          </w:rPr>
          <w:t>Fig. 1</w:t>
        </w:r>
      </w:ins>
      <w:r w:rsidRPr="00485E19">
        <w:rPr>
          <w:rFonts w:ascii="Arial" w:hAnsi="Arial"/>
        </w:rPr>
        <w:t>).</w:t>
      </w:r>
    </w:p>
    <w:p w:rsidR="00F97EB2" w:rsidRPr="000F30E7" w:rsidRDefault="005A07A5" w:rsidP="002D12CA">
      <w:pPr>
        <w:spacing w:line="360" w:lineRule="auto"/>
        <w:jc w:val="both"/>
        <w:rPr>
          <w:rFonts w:ascii="Arial" w:hAnsi="Arial"/>
        </w:rPr>
      </w:pPr>
      <w:r w:rsidRPr="00485E19">
        <w:rPr>
          <w:rFonts w:ascii="Arial" w:hAnsi="Arial"/>
        </w:rPr>
        <w:t xml:space="preserve">The generated output comprises </w:t>
      </w:r>
      <w:ins w:id="108" w:author="Marc Lohse" w:date="2009-10-30T10:49:00Z">
        <w:r w:rsidRPr="00485E19">
          <w:rPr>
            <w:rFonts w:ascii="Arial" w:hAnsi="Arial"/>
          </w:rPr>
          <w:t xml:space="preserve">complete </w:t>
        </w:r>
      </w:ins>
      <w:r w:rsidR="00073929" w:rsidRPr="00485E19">
        <w:rPr>
          <w:rFonts w:ascii="Arial" w:hAnsi="Arial"/>
        </w:rPr>
        <w:t xml:space="preserve">statistical results on differentially expressed genes that can directly be imported into </w:t>
      </w:r>
      <w:ins w:id="109" w:author="Marc Lohse" w:date="2009-10-30T10:49:00Z">
        <w:r w:rsidR="00073929" w:rsidRPr="00485E19">
          <w:rPr>
            <w:rFonts w:ascii="Arial" w:hAnsi="Arial"/>
          </w:rPr>
          <w:t xml:space="preserve">common spreadsheet applications and </w:t>
        </w:r>
      </w:ins>
      <w:r w:rsidR="00073929" w:rsidRPr="00485E19">
        <w:rPr>
          <w:rFonts w:ascii="Arial" w:hAnsi="Arial"/>
        </w:rPr>
        <w:t>meta-analysis tools like MapMan for visualization, informative plots visualizing the quality check and statistical results and the R scripts that have been automatically generated from the users’ input</w:t>
      </w:r>
      <w:r>
        <w:rPr>
          <w:rFonts w:ascii="Arial" w:hAnsi="Arial"/>
        </w:rPr>
        <w:t>.</w:t>
      </w:r>
    </w:p>
    <w:p w:rsidR="00F97EB2" w:rsidRPr="000F30E7" w:rsidRDefault="005A07A5" w:rsidP="002D12CA">
      <w:pPr>
        <w:spacing w:line="360" w:lineRule="auto"/>
        <w:jc w:val="both"/>
        <w:rPr>
          <w:rFonts w:ascii="Arial" w:hAnsi="Arial"/>
        </w:rPr>
      </w:pPr>
      <w:r>
        <w:rPr>
          <w:rFonts w:ascii="Arial" w:hAnsi="Arial"/>
        </w:rPr>
        <w:t>Robin installer packages including an embedded minimal R engine (plus the required packages) are available for the most abundant operating systems Microsoft Windows (</w:t>
      </w:r>
      <w:r w:rsidRPr="00485E19">
        <w:rPr>
          <w:rFonts w:ascii="Arial" w:hAnsi="Arial"/>
        </w:rPr>
        <w:t>XP or higher</w:t>
      </w:r>
      <w:r>
        <w:rPr>
          <w:rFonts w:ascii="Arial" w:hAnsi="Arial"/>
        </w:rPr>
        <w:t>) and Mac OS X (version 10.5 or higher) from http://bioinformatics.mpimp-golm.mpg.de/projects/own/robin. Installing these packages will leave an existing installation of R on the target system untouched. For all other systems a lightweight package that can incorporate and configure an existing R installation for usage with Robin is available.</w:t>
      </w:r>
    </w:p>
    <w:p w:rsidR="00F97EB2" w:rsidRPr="000F30E7" w:rsidRDefault="00F97EB2" w:rsidP="002D12CA">
      <w:pPr>
        <w:spacing w:line="360" w:lineRule="auto"/>
        <w:jc w:val="both"/>
        <w:rPr>
          <w:rFonts w:ascii="Arial" w:hAnsi="Arial"/>
        </w:rPr>
      </w:pPr>
    </w:p>
    <w:p w:rsidR="00F97EB2" w:rsidRPr="000F30E7" w:rsidRDefault="00F97EB2" w:rsidP="002D12CA">
      <w:pPr>
        <w:spacing w:line="360" w:lineRule="auto"/>
        <w:jc w:val="both"/>
        <w:rPr>
          <w:rFonts w:ascii="Arial" w:hAnsi="Arial"/>
        </w:rPr>
      </w:pPr>
    </w:p>
    <w:p w:rsidR="00F97EB2" w:rsidRPr="000F30E7" w:rsidRDefault="005A07A5" w:rsidP="002D12CA">
      <w:pPr>
        <w:spacing w:line="360" w:lineRule="auto"/>
        <w:jc w:val="both"/>
        <w:rPr>
          <w:rFonts w:ascii="Arial" w:hAnsi="Arial"/>
          <w:b/>
        </w:rPr>
      </w:pPr>
      <w:r>
        <w:rPr>
          <w:rFonts w:ascii="Arial" w:hAnsi="Arial"/>
          <w:b/>
        </w:rPr>
        <w:t>RESULTS AND DISCUSSION</w:t>
      </w:r>
    </w:p>
    <w:p w:rsidR="00F97EB2" w:rsidRPr="000F30E7" w:rsidRDefault="0089273A" w:rsidP="002D12CA">
      <w:pPr>
        <w:spacing w:line="360" w:lineRule="auto"/>
        <w:jc w:val="both"/>
        <w:rPr>
          <w:rFonts w:ascii="Arial" w:hAnsi="Arial"/>
        </w:rPr>
      </w:pPr>
      <w:r w:rsidRPr="0089273A">
        <w:rPr>
          <w:rFonts w:ascii="Arial" w:hAnsi="Arial"/>
        </w:rPr>
        <w:t>Robin implements standardized workflows for the analysis of common microarray experiment</w:t>
      </w:r>
      <w:r w:rsidR="00F97EB2" w:rsidRPr="000F30E7">
        <w:rPr>
          <w:rFonts w:ascii="Arial" w:hAnsi="Arial"/>
        </w:rPr>
        <w:t xml:space="preserve"> </w:t>
      </w:r>
      <w:r w:rsidRPr="0089273A">
        <w:rPr>
          <w:rFonts w:ascii="Arial" w:hAnsi="Arial"/>
        </w:rPr>
        <w:t>designs such as common reference and direct design two-color experiments and simple multifactorial designs in which more than one experimental condition is being varied</w:t>
      </w:r>
      <w:r w:rsidR="00F97EB2" w:rsidRPr="000F30E7">
        <w:rPr>
          <w:rFonts w:ascii="Arial" w:hAnsi="Arial"/>
        </w:rPr>
        <w:t xml:space="preserve">. The user can choose between </w:t>
      </w:r>
      <w:ins w:id="110" w:author="Marc Lohse" w:date="2009-10-30T10:50:00Z">
        <w:r w:rsidR="005A07A5">
          <w:rPr>
            <w:rFonts w:ascii="Arial" w:hAnsi="Arial"/>
          </w:rPr>
          <w:t xml:space="preserve">three </w:t>
        </w:r>
      </w:ins>
      <w:r w:rsidR="005A07A5">
        <w:rPr>
          <w:rFonts w:ascii="Arial" w:hAnsi="Arial"/>
        </w:rPr>
        <w:t xml:space="preserve">separate workflows specialized for </w:t>
      </w:r>
      <w:ins w:id="111" w:author="Marc Lohse" w:date="2009-10-30T10:53:00Z">
        <w:r w:rsidR="005A07A5">
          <w:rPr>
            <w:rFonts w:ascii="Arial" w:hAnsi="Arial"/>
          </w:rPr>
          <w:t xml:space="preserve">Affymetrix GeneChip, </w:t>
        </w:r>
      </w:ins>
      <w:ins w:id="112" w:author="Marc Lohse" w:date="2009-10-30T10:50:00Z">
        <w:r w:rsidR="005A07A5">
          <w:rPr>
            <w:rFonts w:ascii="Arial" w:hAnsi="Arial"/>
          </w:rPr>
          <w:t>generic single channel (e.g. Agilent etc)</w:t>
        </w:r>
      </w:ins>
      <w:ins w:id="113" w:author="Marc Lohse" w:date="2009-10-30T10:53:00Z">
        <w:r w:rsidR="005A07A5">
          <w:rPr>
            <w:rFonts w:ascii="Arial" w:hAnsi="Arial"/>
          </w:rPr>
          <w:t xml:space="preserve"> </w:t>
        </w:r>
      </w:ins>
      <w:r w:rsidR="005A07A5">
        <w:rPr>
          <w:rFonts w:ascii="Arial" w:hAnsi="Arial"/>
        </w:rPr>
        <w:t>and two-color microarray data normalization and analysis respectively.</w:t>
      </w:r>
    </w:p>
    <w:p w:rsidR="00F97EB2" w:rsidRPr="000F30E7" w:rsidRDefault="00F97EB2" w:rsidP="002D12CA">
      <w:pPr>
        <w:spacing w:line="360" w:lineRule="auto"/>
        <w:jc w:val="both"/>
        <w:rPr>
          <w:rFonts w:ascii="Arial" w:hAnsi="Arial"/>
        </w:rPr>
      </w:pPr>
    </w:p>
    <w:p w:rsidR="00F97EB2" w:rsidRPr="000F30E7" w:rsidRDefault="005A07A5" w:rsidP="002D12CA">
      <w:pPr>
        <w:spacing w:line="360" w:lineRule="auto"/>
        <w:jc w:val="both"/>
        <w:rPr>
          <w:rFonts w:ascii="Arial" w:hAnsi="Arial"/>
          <w:i/>
        </w:rPr>
      </w:pPr>
      <w:r>
        <w:rPr>
          <w:rFonts w:ascii="Arial" w:hAnsi="Arial"/>
          <w:i/>
        </w:rPr>
        <w:t>Importing raw data</w:t>
      </w:r>
    </w:p>
    <w:p w:rsidR="00F97EB2" w:rsidRPr="000F30E7" w:rsidRDefault="005A07A5" w:rsidP="002D12CA">
      <w:pPr>
        <w:spacing w:line="360" w:lineRule="auto"/>
        <w:jc w:val="both"/>
        <w:rPr>
          <w:rFonts w:ascii="Arial" w:hAnsi="Arial"/>
        </w:rPr>
      </w:pPr>
      <w:r>
        <w:rPr>
          <w:rFonts w:ascii="Arial" w:hAnsi="Arial"/>
        </w:rPr>
        <w:t xml:space="preserve">Due to the various </w:t>
      </w:r>
      <w:proofErr w:type="gramStart"/>
      <w:r>
        <w:rPr>
          <w:rFonts w:ascii="Arial" w:hAnsi="Arial"/>
        </w:rPr>
        <w:t>file</w:t>
      </w:r>
      <w:proofErr w:type="gramEnd"/>
      <w:r>
        <w:rPr>
          <w:rFonts w:ascii="Arial" w:hAnsi="Arial"/>
        </w:rPr>
        <w:t xml:space="preserve"> formats in use </w:t>
      </w:r>
      <w:r w:rsidR="00073929" w:rsidRPr="00073929">
        <w:rPr>
          <w:rFonts w:ascii="Arial" w:hAnsi="Arial"/>
        </w:rPr>
        <w:t xml:space="preserve">for </w:t>
      </w:r>
      <w:ins w:id="114" w:author="Marc Lohse" w:date="2009-10-30T10:54:00Z">
        <w:r w:rsidR="00073929" w:rsidRPr="00073929">
          <w:rPr>
            <w:rFonts w:ascii="Arial" w:hAnsi="Arial"/>
          </w:rPr>
          <w:t xml:space="preserve">non-Affymetrix microarray </w:t>
        </w:r>
      </w:ins>
      <w:r w:rsidR="00073929" w:rsidRPr="00073929">
        <w:rPr>
          <w:rFonts w:ascii="Arial" w:hAnsi="Arial"/>
        </w:rPr>
        <w:t>data</w:t>
      </w:r>
      <w:r>
        <w:rPr>
          <w:rFonts w:ascii="Arial" w:hAnsi="Arial"/>
        </w:rPr>
        <w:t xml:space="preserve">, special care has been taken to provide a versatile import wizard that assists the user in the import of arbitrary tabular </w:t>
      </w:r>
      <w:ins w:id="115" w:author="Marc Lohse" w:date="2009-10-30T10:54:00Z">
        <w:r>
          <w:rPr>
            <w:rFonts w:ascii="Arial" w:hAnsi="Arial"/>
          </w:rPr>
          <w:t xml:space="preserve">single- and </w:t>
        </w:r>
      </w:ins>
      <w:r>
        <w:rPr>
          <w:rFonts w:ascii="Arial" w:hAnsi="Arial"/>
        </w:rPr>
        <w:t>two</w:t>
      </w:r>
      <w:ins w:id="116" w:author="Marc Lohse" w:date="2009-10-30T10:56:00Z">
        <w:r>
          <w:rPr>
            <w:rFonts w:ascii="Arial" w:hAnsi="Arial"/>
          </w:rPr>
          <w:t>-</w:t>
        </w:r>
      </w:ins>
      <w:r>
        <w:rPr>
          <w:rFonts w:ascii="Arial" w:hAnsi="Arial"/>
        </w:rPr>
        <w:t xml:space="preserve">color data. The only restriction imposed is that the data has to be in tabular text format. During the import, Robin tries to automatically separate header information from the tabular data section in the input file and asks the user to specify which columns contain the fields required for analysis (i.e. red channel foreground and background, green channel foreground and background intensities and a unique identifier for each measured signal). When importing </w:t>
      </w:r>
      <w:ins w:id="117" w:author="Marc Lohse" w:date="2009-10-30T10:55:00Z">
        <w:r>
          <w:rPr>
            <w:rFonts w:ascii="Arial" w:hAnsi="Arial"/>
          </w:rPr>
          <w:t xml:space="preserve">single- and </w:t>
        </w:r>
      </w:ins>
      <w:r>
        <w:rPr>
          <w:rFonts w:ascii="Arial" w:hAnsi="Arial"/>
        </w:rPr>
        <w:t xml:space="preserve">two-color data, Robin tries to determine whether the chip layout comprises probes spotted in duplicates. </w:t>
      </w:r>
      <w:ins w:id="118" w:author="Marc Lohse" w:date="2009-10-30T10:56:00Z">
        <w:r>
          <w:rPr>
            <w:rFonts w:ascii="Arial" w:hAnsi="Arial"/>
          </w:rPr>
          <w:t>For convenience, the layout</w:t>
        </w:r>
      </w:ins>
      <w:ins w:id="119" w:author="Marc Lohse" w:date="2009-10-30T10:57:00Z">
        <w:r>
          <w:rPr>
            <w:rFonts w:ascii="Arial" w:hAnsi="Arial"/>
          </w:rPr>
          <w:t>s</w:t>
        </w:r>
      </w:ins>
      <w:ins w:id="120" w:author="Marc Lohse" w:date="2009-10-30T10:56:00Z">
        <w:r>
          <w:rPr>
            <w:rFonts w:ascii="Arial" w:hAnsi="Arial"/>
          </w:rPr>
          <w:t xml:space="preserve"> of many common plant microarrays </w:t>
        </w:r>
      </w:ins>
      <w:ins w:id="121" w:author="Marc Lohse" w:date="2009-10-30T10:58:00Z">
        <w:r>
          <w:rPr>
            <w:rFonts w:ascii="Arial" w:hAnsi="Arial"/>
          </w:rPr>
          <w:t xml:space="preserve">are bundled with </w:t>
        </w:r>
      </w:ins>
      <w:ins w:id="122" w:author="Marc Lohse" w:date="2009-10-30T10:56:00Z">
        <w:r>
          <w:rPr>
            <w:rFonts w:ascii="Arial" w:hAnsi="Arial"/>
          </w:rPr>
          <w:t>Robin as layout preset</w:t>
        </w:r>
      </w:ins>
      <w:ins w:id="123" w:author="Marc Lohse" w:date="2009-10-30T10:57:00Z">
        <w:r>
          <w:rPr>
            <w:rFonts w:ascii="Arial" w:hAnsi="Arial"/>
          </w:rPr>
          <w:t xml:space="preserve">s. </w:t>
        </w:r>
      </w:ins>
      <w:r>
        <w:rPr>
          <w:rFonts w:ascii="Arial" w:hAnsi="Arial"/>
        </w:rPr>
        <w:t>Detection of spot replication relies on the spot identifiers and is based on the assumption that if the gene spots are not duplicated (but the controls are, which is most probably true) the number of unique identifiers will be greater than 50% of the total number of spots. This should be true for all array types that have more gene spots than control spots, which might not be the case for “boutique” arrays that only contain few probes</w:t>
      </w:r>
      <w:ins w:id="124" w:author="Marc Lohse" w:date="2009-10-30T11:06:00Z">
        <w:r>
          <w:rPr>
            <w:rFonts w:ascii="Arial" w:hAnsi="Arial"/>
          </w:rPr>
          <w:t xml:space="preserve"> (e.g. custom arrays designed for small organellar genomes)</w:t>
        </w:r>
      </w:ins>
      <w:r>
        <w:rPr>
          <w:rFonts w:ascii="Arial" w:hAnsi="Arial"/>
        </w:rPr>
        <w:t xml:space="preserve">. If replicate spots are detected, Robin sorts the input data by identifier to make sure that replicates are consecutive, sets the number of duplicates to two and the spacing between duplicates to one. Obviously, this is incorrect in cases, where more than 2 replicates are </w:t>
      </w:r>
      <w:r w:rsidR="00F97EB2" w:rsidRPr="000F30E7">
        <w:rPr>
          <w:rFonts w:ascii="Arial" w:hAnsi="Arial"/>
        </w:rPr>
        <w:t xml:space="preserve">spotted on the array. </w:t>
      </w:r>
      <w:ins w:id="125" w:author="Marc Lohse" w:date="2009-10-30T11:05:00Z">
        <w:r w:rsidR="0089273A" w:rsidRPr="0089273A">
          <w:rPr>
            <w:rFonts w:ascii="Arial" w:hAnsi="Arial"/>
          </w:rPr>
          <w:t>When analyzing arrays on which the spacing of replicate spots is not uniform, t</w:t>
        </w:r>
      </w:ins>
      <w:ins w:id="126" w:author="Marc Lohse" w:date="2009-10-30T11:01:00Z">
        <w:r w:rsidR="0089273A" w:rsidRPr="0089273A">
          <w:rPr>
            <w:rFonts w:ascii="Arial" w:hAnsi="Arial"/>
          </w:rPr>
          <w:t xml:space="preserve">his approach </w:t>
        </w:r>
      </w:ins>
      <w:ins w:id="127" w:author="Marc Lohse" w:date="2009-10-30T11:03:00Z">
        <w:r w:rsidR="0089273A" w:rsidRPr="0089273A">
          <w:rPr>
            <w:rFonts w:ascii="Arial" w:hAnsi="Arial"/>
          </w:rPr>
          <w:t>might</w:t>
        </w:r>
      </w:ins>
      <w:ins w:id="128" w:author="Marc Lohse" w:date="2009-10-30T11:01:00Z">
        <w:r w:rsidR="0089273A" w:rsidRPr="0089273A">
          <w:rPr>
            <w:rFonts w:ascii="Arial" w:hAnsi="Arial"/>
          </w:rPr>
          <w:t xml:space="preserve"> lead to overestimation of significance and underestimation of correlation for </w:t>
        </w:r>
      </w:ins>
      <w:ins w:id="129" w:author="Marc Lohse" w:date="2009-10-30T11:02:00Z">
        <w:r w:rsidR="0089273A" w:rsidRPr="0089273A">
          <w:rPr>
            <w:rFonts w:ascii="Arial" w:hAnsi="Arial"/>
          </w:rPr>
          <w:t xml:space="preserve">replicate </w:t>
        </w:r>
      </w:ins>
      <w:ins w:id="130" w:author="Marc Lohse" w:date="2009-10-30T11:01:00Z">
        <w:r w:rsidR="0089273A" w:rsidRPr="0089273A">
          <w:rPr>
            <w:rFonts w:ascii="Arial" w:hAnsi="Arial"/>
          </w:rPr>
          <w:t>spots</w:t>
        </w:r>
      </w:ins>
      <w:ins w:id="131" w:author="Marc Lohse" w:date="2009-10-30T11:04:00Z">
        <w:r w:rsidR="0089273A" w:rsidRPr="0089273A">
          <w:rPr>
            <w:rFonts w:ascii="Arial" w:hAnsi="Arial"/>
          </w:rPr>
          <w:t xml:space="preserve"> that are close together on the array</w:t>
        </w:r>
      </w:ins>
      <w:ins w:id="132" w:author="Marc Lohse" w:date="2009-10-30T11:01:00Z">
        <w:r w:rsidR="0089273A" w:rsidRPr="0089273A">
          <w:rPr>
            <w:rFonts w:ascii="Arial" w:hAnsi="Arial"/>
          </w:rPr>
          <w:t>.</w:t>
        </w:r>
      </w:ins>
      <w:ins w:id="133" w:author="Marc Lohse" w:date="2009-10-30T11:04:00Z">
        <w:r w:rsidR="0089273A" w:rsidRPr="0089273A">
          <w:rPr>
            <w:rFonts w:ascii="Arial" w:hAnsi="Arial"/>
          </w:rPr>
          <w:t xml:space="preserve"> </w:t>
        </w:r>
      </w:ins>
      <w:ins w:id="134" w:author="Marc Lohse" w:date="2009-10-30T11:06:00Z">
        <w:r w:rsidR="0089273A" w:rsidRPr="0089273A">
          <w:rPr>
            <w:rFonts w:ascii="Arial" w:hAnsi="Arial"/>
          </w:rPr>
          <w:t>To account for this possible bias</w:t>
        </w:r>
      </w:ins>
      <w:r w:rsidR="0089273A" w:rsidRPr="0089273A">
        <w:rPr>
          <w:rFonts w:ascii="Arial" w:hAnsi="Arial"/>
        </w:rPr>
        <w:t>, Robin generates a warning when replicates are detected and informs the user of the assumptions made.</w:t>
      </w:r>
      <w:ins w:id="135" w:author="Marc Lohse" w:date="2009-10-30T11:00:00Z">
        <w:r w:rsidR="0089273A" w:rsidRPr="0089273A">
          <w:rPr>
            <w:rFonts w:ascii="Arial" w:hAnsi="Arial"/>
          </w:rPr>
          <w:t xml:space="preserve"> </w:t>
        </w:r>
      </w:ins>
      <w:r w:rsidR="0089273A" w:rsidRPr="0089273A">
        <w:rPr>
          <w:rFonts w:ascii="Arial" w:hAnsi="Arial"/>
        </w:rPr>
        <w:t>In addition to this essential information on the input data, the user either has to choose the chip grid layout from</w:t>
      </w:r>
      <w:ins w:id="136" w:author="Marc Lohse" w:date="2009-11-27T09:36:00Z">
        <w:r w:rsidR="00485E19">
          <w:rPr>
            <w:rFonts w:ascii="Arial" w:hAnsi="Arial"/>
          </w:rPr>
          <w:t xml:space="preserve"> </w:t>
        </w:r>
      </w:ins>
      <w:ins w:id="137" w:author="Marc Lohse" w:date="2009-10-30T11:13:00Z">
        <w:r w:rsidR="0089273A" w:rsidRPr="0089273A">
          <w:rPr>
            <w:rFonts w:ascii="Arial" w:hAnsi="Arial"/>
          </w:rPr>
          <w:t>the</w:t>
        </w:r>
      </w:ins>
      <w:r w:rsidR="0089273A" w:rsidRPr="0089273A">
        <w:rPr>
          <w:rFonts w:ascii="Arial" w:hAnsi="Arial"/>
        </w:rPr>
        <w:t xml:space="preserve"> list of predefined layouts or enter a custom layout. All settings of the import wizard interface can be saved as an input data preset to speed up loading of similar data. After importing the data, the user is asked to define the ‘targets table’ by entering the different RNA samples and specifying which sample has been hybridized to which color channel on each chip. For subsequent analysis, a reference sample </w:t>
      </w:r>
      <w:ins w:id="138" w:author="Marc Lohse" w:date="2009-10-30T11:13:00Z">
        <w:r w:rsidR="0089273A" w:rsidRPr="0089273A">
          <w:rPr>
            <w:rFonts w:ascii="Arial" w:hAnsi="Arial"/>
          </w:rPr>
          <w:t xml:space="preserve">must </w:t>
        </w:r>
      </w:ins>
      <w:r w:rsidR="0089273A" w:rsidRPr="0089273A">
        <w:rPr>
          <w:rFonts w:ascii="Arial" w:hAnsi="Arial"/>
        </w:rPr>
        <w:t xml:space="preserve">be </w:t>
      </w:r>
      <w:ins w:id="139" w:author="Marc Lohse" w:date="2009-10-30T11:13:00Z">
        <w:r w:rsidR="0089273A" w:rsidRPr="0089273A">
          <w:rPr>
            <w:rFonts w:ascii="Arial" w:hAnsi="Arial"/>
          </w:rPr>
          <w:t>specified</w:t>
        </w:r>
      </w:ins>
      <w:r w:rsidR="0089273A" w:rsidRPr="0089273A">
        <w:rPr>
          <w:rFonts w:ascii="Arial" w:hAnsi="Arial"/>
        </w:rPr>
        <w:t>. In very simple experiments that only comprise replicate chips of two different treatments (possibly including dye swaps), Robin uses the first entered sample as reference by default. If data conforming to a common reference design was entered, Robin automatically detects the common reference sample and prompts the user in case this sample was not set as reference. Already at this step, Robin analyses the input and tries to make sure that the data is consistent e.g. by verifying that the samples are not disconnected</w:t>
      </w:r>
      <w:r w:rsidR="00F97EB2" w:rsidRPr="000F30E7">
        <w:rPr>
          <w:rFonts w:ascii="Arial" w:hAnsi="Arial"/>
        </w:rPr>
        <w:t>. Import of Affymetrix single channel data does not cause such problems, since the data format is uniform and it is not necessary to define a targets table.</w:t>
      </w:r>
    </w:p>
    <w:p w:rsidR="00F97EB2" w:rsidRPr="000F30E7" w:rsidRDefault="00F97EB2" w:rsidP="002D12CA">
      <w:pPr>
        <w:spacing w:line="360" w:lineRule="auto"/>
        <w:jc w:val="both"/>
        <w:rPr>
          <w:rFonts w:ascii="Arial" w:hAnsi="Arial"/>
          <w:i/>
        </w:rPr>
      </w:pPr>
    </w:p>
    <w:p w:rsidR="00F97EB2" w:rsidRPr="000F30E7" w:rsidRDefault="0089273A" w:rsidP="002D12CA">
      <w:pPr>
        <w:spacing w:line="360" w:lineRule="auto"/>
        <w:jc w:val="both"/>
        <w:rPr>
          <w:rFonts w:ascii="Arial" w:hAnsi="Arial"/>
          <w:i/>
        </w:rPr>
      </w:pPr>
      <w:r w:rsidRPr="0089273A">
        <w:rPr>
          <w:rFonts w:ascii="Arial" w:hAnsi="Arial"/>
          <w:i/>
        </w:rPr>
        <w:t>Quality assessment</w:t>
      </w:r>
    </w:p>
    <w:p w:rsidR="00F97EB2" w:rsidRPr="000F30E7" w:rsidRDefault="0089273A" w:rsidP="002D12CA">
      <w:pPr>
        <w:spacing w:line="360" w:lineRule="auto"/>
        <w:jc w:val="both"/>
        <w:rPr>
          <w:rFonts w:ascii="Arial" w:hAnsi="Arial"/>
        </w:rPr>
      </w:pPr>
      <w:r w:rsidRPr="0089273A">
        <w:rPr>
          <w:rFonts w:ascii="Arial" w:hAnsi="Arial"/>
        </w:rPr>
        <w:t xml:space="preserve">After importing the chip data a variety of quality assessment methods </w:t>
      </w:r>
      <w:r w:rsidRPr="0064116D">
        <w:rPr>
          <w:rFonts w:ascii="Arial" w:hAnsi="Arial"/>
        </w:rPr>
        <w:t>(</w:t>
      </w:r>
      <w:ins w:id="140" w:author="Marc Lohse" w:date="2009-11-27T07:46:00Z">
        <w:r w:rsidR="0064116D">
          <w:rPr>
            <w:rFonts w:ascii="Arial" w:hAnsi="Arial"/>
          </w:rPr>
          <w:t>Fig. 1</w:t>
        </w:r>
      </w:ins>
      <w:r w:rsidRPr="0089273A">
        <w:rPr>
          <w:rFonts w:ascii="Arial" w:hAnsi="Arial"/>
        </w:rPr>
        <w:t xml:space="preserve">) that can be freely chosen and combined can be run to allow the user to get an overview of the quality of input data </w:t>
      </w:r>
      <w:r w:rsidRPr="00485E19">
        <w:rPr>
          <w:rFonts w:ascii="Arial" w:hAnsi="Arial"/>
        </w:rPr>
        <w:t xml:space="preserve">and </w:t>
      </w:r>
      <w:ins w:id="141" w:author="Marc Lohse" w:date="2009-10-30T11:14:00Z">
        <w:r w:rsidRPr="00485E19">
          <w:rPr>
            <w:rFonts w:ascii="Arial" w:hAnsi="Arial"/>
          </w:rPr>
          <w:t xml:space="preserve">subsequently </w:t>
        </w:r>
      </w:ins>
      <w:r w:rsidRPr="00485E19">
        <w:rPr>
          <w:rFonts w:ascii="Arial" w:hAnsi="Arial"/>
        </w:rPr>
        <w:t>exclude chips that show</w:t>
      </w:r>
      <w:r w:rsidR="00E516BF" w:rsidRPr="00485E19">
        <w:rPr>
          <w:rFonts w:ascii="Arial" w:hAnsi="Arial"/>
        </w:rPr>
        <w:t xml:space="preserve"> strong technical artifacts individually</w:t>
      </w:r>
      <w:r w:rsidRPr="0089273A">
        <w:rPr>
          <w:rFonts w:ascii="Arial" w:hAnsi="Arial"/>
        </w:rPr>
        <w:t xml:space="preserve">. Additionally, the user can already at this step choose which normalization, p-value correction and statistical analysis approach  (linear model-or rank product-based) to use, although these more advanced settings are not displayed by default and </w:t>
      </w:r>
      <w:r w:rsidR="00E516BF" w:rsidRPr="00E516BF">
        <w:rPr>
          <w:rFonts w:ascii="Arial" w:hAnsi="Arial"/>
        </w:rPr>
        <w:t>robust</w:t>
      </w:r>
      <w:r w:rsidRPr="0089273A">
        <w:rPr>
          <w:rFonts w:ascii="Arial" w:hAnsi="Arial"/>
        </w:rPr>
        <w:t xml:space="preserve"> standards, </w:t>
      </w:r>
      <w:r w:rsidRPr="00485E19">
        <w:rPr>
          <w:rFonts w:ascii="Arial" w:hAnsi="Arial"/>
        </w:rPr>
        <w:t>that</w:t>
      </w:r>
      <w:r w:rsidR="00E516BF" w:rsidRPr="00485E19">
        <w:rPr>
          <w:rFonts w:ascii="Arial" w:hAnsi="Arial"/>
        </w:rPr>
        <w:t xml:space="preserve"> yield reliable results in most cases,</w:t>
      </w:r>
      <w:r w:rsidRPr="0089273A">
        <w:rPr>
          <w:rFonts w:ascii="Arial" w:hAnsi="Arial"/>
        </w:rPr>
        <w:t xml:space="preserve"> are preselected. Advanced users can of course take control of analysis parameters and modify them according to their needs. To support the user in the evaluation of quality assessment results, warnings are issued automatically if quality measures of individual chips exceed conservatively chosen threshold values (see Materials and Methods section for details). Specifically, methods available for quality assessment of single channel data are (I) RNA degradation analysis, (II) box plots and (III) density plots of raw probe signal intensities, (IV) pseudo-images of probe level model (PLM) residuals, (V) scatter plots of the average probe intensity (A) against the logarithmic fold change in expression (M; MA plots), (VI) scatter plots comparing all possible combinations of two individual chips, (VII) visualization of principal component analysis and hierarchical clustering of the </w:t>
      </w:r>
      <w:ins w:id="142" w:author="Marc Lohse" w:date="2009-10-30T14:58:00Z">
        <w:r w:rsidRPr="0089273A">
          <w:rPr>
            <w:rFonts w:ascii="Arial" w:hAnsi="Arial"/>
          </w:rPr>
          <w:t>normalized</w:t>
        </w:r>
      </w:ins>
      <w:r w:rsidRPr="0089273A">
        <w:rPr>
          <w:rFonts w:ascii="Arial" w:hAnsi="Arial"/>
        </w:rPr>
        <w:t xml:space="preserve"> expression values (VIII) box plots showing the normalized unscaled standard errors (NUSE) and relative logarithmic expression (RLE) of the probe level models</w:t>
      </w:r>
      <w:ins w:id="143" w:author="Marc Lohse" w:date="2009-10-30T14:46:00Z">
        <w:r w:rsidRPr="0089273A">
          <w:rPr>
            <w:rFonts w:ascii="Arial" w:hAnsi="Arial"/>
          </w:rPr>
          <w:t xml:space="preserve"> and (IX)</w:t>
        </w:r>
      </w:ins>
      <w:ins w:id="144" w:author="Marc Lohse" w:date="2009-10-30T14:47:00Z">
        <w:r w:rsidRPr="0089273A">
          <w:rPr>
            <w:rFonts w:ascii="Arial" w:hAnsi="Arial"/>
          </w:rPr>
          <w:t xml:space="preserve"> false color images of the background signal intensity for non-</w:t>
        </w:r>
      </w:ins>
      <w:ins w:id="145" w:author="Marc Lohse" w:date="2009-10-30T14:48:00Z">
        <w:r w:rsidRPr="0089273A">
          <w:rPr>
            <w:rFonts w:ascii="Arial" w:hAnsi="Arial"/>
          </w:rPr>
          <w:t>Affymetrix</w:t>
        </w:r>
      </w:ins>
      <w:ins w:id="146" w:author="Marc Lohse" w:date="2009-10-30T14:47:00Z">
        <w:r w:rsidRPr="0089273A">
          <w:rPr>
            <w:rFonts w:ascii="Arial" w:hAnsi="Arial"/>
          </w:rPr>
          <w:t xml:space="preserve"> </w:t>
        </w:r>
      </w:ins>
      <w:ins w:id="147" w:author="Marc Lohse" w:date="2009-10-30T14:48:00Z">
        <w:r w:rsidRPr="0089273A">
          <w:rPr>
            <w:rFonts w:ascii="Arial" w:hAnsi="Arial"/>
          </w:rPr>
          <w:t>arrays</w:t>
        </w:r>
      </w:ins>
      <w:r w:rsidRPr="0089273A">
        <w:rPr>
          <w:rFonts w:ascii="Arial" w:hAnsi="Arial"/>
        </w:rPr>
        <w:t xml:space="preserve">. </w:t>
      </w:r>
      <w:ins w:id="148" w:author="Marc Lohse" w:date="2009-10-30T14:43:00Z">
        <w:r w:rsidRPr="0089273A">
          <w:rPr>
            <w:rFonts w:ascii="Arial" w:hAnsi="Arial"/>
          </w:rPr>
          <w:t xml:space="preserve">All </w:t>
        </w:r>
      </w:ins>
      <w:ins w:id="149" w:author="Marc Lohse" w:date="2009-10-30T14:45:00Z">
        <w:r w:rsidRPr="0089273A">
          <w:rPr>
            <w:rFonts w:ascii="Arial" w:hAnsi="Arial"/>
          </w:rPr>
          <w:t>PLM</w:t>
        </w:r>
      </w:ins>
      <w:ins w:id="150" w:author="Marc Lohse" w:date="2009-10-30T14:43:00Z">
        <w:r w:rsidRPr="0089273A">
          <w:rPr>
            <w:rFonts w:ascii="Arial" w:hAnsi="Arial"/>
          </w:rPr>
          <w:t xml:space="preserve">-based methods are </w:t>
        </w:r>
      </w:ins>
      <w:ins w:id="151" w:author="Marc Lohse" w:date="2009-10-30T14:44:00Z">
        <w:r w:rsidRPr="0089273A">
          <w:rPr>
            <w:rFonts w:ascii="Arial" w:hAnsi="Arial"/>
          </w:rPr>
          <w:t>exclusively</w:t>
        </w:r>
      </w:ins>
      <w:ins w:id="152" w:author="Marc Lohse" w:date="2009-10-30T14:43:00Z">
        <w:r w:rsidRPr="0089273A">
          <w:rPr>
            <w:rFonts w:ascii="Arial" w:hAnsi="Arial"/>
          </w:rPr>
          <w:t xml:space="preserve"> available for Affymetrix arrays only, while the other </w:t>
        </w:r>
      </w:ins>
      <w:ins w:id="153" w:author="Marc Lohse" w:date="2009-10-30T14:45:00Z">
        <w:r w:rsidRPr="0089273A">
          <w:rPr>
            <w:rFonts w:ascii="Arial" w:hAnsi="Arial"/>
          </w:rPr>
          <w:t xml:space="preserve">function can also be run on generic single channel chips. </w:t>
        </w:r>
      </w:ins>
      <w:r w:rsidRPr="0089273A">
        <w:rPr>
          <w:rFonts w:ascii="Arial" w:hAnsi="Arial"/>
        </w:rPr>
        <w:t xml:space="preserve">Methods available for two–color chip quality assessment are (I) image plots visualizing the chip background signal intensities, (II) density plots of the probe intensity distribution before and after normalization, (III) MA plots of raw and normalized data for each chip and (IV) image plots showing the M value for each probe color coded on a pseudo chip. </w:t>
      </w:r>
    </w:p>
    <w:p w:rsidR="00F97EB2" w:rsidRPr="000F30E7" w:rsidRDefault="0089273A" w:rsidP="002D12CA">
      <w:pPr>
        <w:spacing w:line="360" w:lineRule="auto"/>
        <w:jc w:val="both"/>
        <w:rPr>
          <w:rFonts w:ascii="Arial" w:hAnsi="Arial"/>
        </w:rPr>
      </w:pPr>
      <w:r w:rsidRPr="0089273A">
        <w:rPr>
          <w:rFonts w:ascii="Arial" w:hAnsi="Arial"/>
        </w:rPr>
        <w:t>All of the above mentioned quality checks have been implemented in R using functions provided by the Bioconductor packages affy, affyPLM, simpleaffy, gcrma,</w:t>
      </w:r>
      <w:ins w:id="154" w:author="Marc Lohse" w:date="2009-10-30T14:48:00Z">
        <w:r w:rsidRPr="0089273A">
          <w:rPr>
            <w:rFonts w:ascii="Arial" w:hAnsi="Arial"/>
          </w:rPr>
          <w:t xml:space="preserve"> plier,</w:t>
        </w:r>
      </w:ins>
      <w:r w:rsidRPr="0089273A">
        <w:rPr>
          <w:rFonts w:ascii="Arial" w:hAnsi="Arial"/>
        </w:rPr>
        <w:t xml:space="preserve"> limma, marray and RankProd</w:t>
      </w:r>
      <w:ins w:id="155" w:author="Marc Lohse" w:date="2009-10-30T14:48:00Z">
        <w:r w:rsidRPr="0089273A">
          <w:rPr>
            <w:rFonts w:ascii="Arial" w:hAnsi="Arial"/>
          </w:rPr>
          <w:t xml:space="preserve"> </w:t>
        </w:r>
      </w:ins>
      <w:ins w:id="156" w:author="Marc Lohse" w:date="2009-11-27T11:27:00Z">
        <w:r w:rsidR="009A0C87">
          <w:rPr>
            <w:rFonts w:ascii="Arial" w:hAnsi="Arial"/>
          </w:rPr>
          <w:fldChar w:fldCharType="begin">
            <w:fldData xml:space="preserve">PEVuZE5vdGU+PENpdGU+PEF1dGhvcj5Cb2xzdGFkPC9BdXRob3I+PFllYXI+MjAwNDwvWWVhcj48
UmVjTnVtPjIzPC9SZWNOdW0+PHJlY29yZD48cmVjLW51bWJlcj4yMzwvcmVjLW51bWJlcj48Zm9y
ZWlnbi1rZXlzPjxrZXkgYXBwPSJFTiIgZGItaWQ9Ind3eHI1ZWV3emRzd2V1ZTB2c254c3RmMDl6
dGQ1cnN2YWRyMCI+MjM8L2tleT48L2ZvcmVpZ24ta2V5cz48cmVmLXR5cGUgbmFtZT0iSm91cm5h
bCBBcnRpY2xlIj4xNzwvcmVmLXR5cGU+PGNvbnRyaWJ1dG9ycz48YXV0aG9ycz48YXV0aG9yPkJv
bHN0YWQsIEIuIE0uPC9hdXRob3I+PC9hdXRob3JzPjwvY29udHJpYnV0b3JzPjx0aXRsZXM+PHRp
dGxlPkxvdyBMZXZlbCBBbmFseXNpcyBvZiBIaWdoLWRlbnNpdHkgT2xpZ29udWNsZW90aWRlIEFy
cmF5IERhdGE6IEJhY2tncm91bmQsIE5vcm1hbGl6YXRpb24gYW5kIFN1bW1hcml6YXRpb248L3Rp
dGxlPjxzZWNvbmRhcnktdGl0bGU+UGguRC4gdGhlc2lzPC9zZWNvbmRhcnktdGl0bGU+PC90aXRs
ZXM+PHBlcmlvZGljYWw+PGZ1bGwtdGl0bGU+UGguRC4gdGhlc2lzPC9mdWxsLXRpdGxlPjwvcGVy
aW9kaWNhbD48ZGF0ZXM+PHllYXI+MjAwNDwveWVhcj48L2RhdGVzPjxsYWJlbD5wMDEzMjk8L2xh
YmVsPjx1cmxzPjwvdXJscz48Y3VzdG9tMz5wYXBlcnM6Ly8wRkFBQTg3QS1DMEFGLTQzMEMtOTQ5
NC04QjI4NzE5N0MzOUUvUGFwZXIvcDEzMjk8L2N1c3RvbTM+PC9yZWNvcmQ+PC9DaXRlPjxDaXRl
PjxBdXRob3I+R2F1dGllcjwvQXV0aG9yPjxZZWFyPjIwMDQ8L1llYXI+PFJlY051bT4xNTwvUmVj
TnVtPjxyZWNvcmQ+PHJlYy1udW1iZXI+MTU8L3JlYy1udW1iZXI+PGZvcmVpZ24ta2V5cz48a2V5
IGFwcD0iRU4iIGRiLWlkPSJ3d3hyNWVld3pkc3dldWUwdnNueHN0ZjA5enRkNXJzdmFkcjAiPjE1
PC9rZXk+PC9mb3JlaWduLWtleXM+PHJlZi10eXBlIG5hbWU9IkpvdXJuYWwgQXJ0aWNsZSI+MTc8
L3JlZi10eXBlPjxjb250cmlidXRvcnM+PGF1dGhvcnM+PGF1dGhvcj5HYXV0aWVyLCBMLjwvYXV0
aG9yPjxhdXRob3I+Q29wZSwgTC48L2F1dGhvcj48YXV0aG9yPkJvbHN0YWQsIEIuIE0uPC9hdXRo
b3I+PGF1dGhvcj5Jcml6YXJyeSwgUi4gQS48L2F1dGhvcj48L2F1dGhvcnM+PC9jb250cmlidXRv
cnM+PGF1dGgtYWRkcmVzcz5DZW50ZXIgZm9yIEJpb2xvZ2ljYWwgU2VxdWVuY2UgQW5hbHlzaXMg
KENCUyksIFRlY2huaWNhbCBVbml2ZXJzaXR5IG9mIERlbm1hcmssIEJ1aWxkaW5nIDIwOCwgMjgw
MCBMeW5nYnksIERlbm1hcmsuIGxhdXJlbnRAY2JzLmR0dS5kazwvYXV0aC1hZGRyZXNzPjx0aXRs
ZXM+PHRpdGxlPmFmZnktLWFuYWx5c2lzIG9mIEFmZnltZXRyaXggR2VuZUNoaXAgZGF0YSBhdCB0
aGUgcHJvYmUgbGV2ZWw8L3RpdGxlPjxzZWNvbmRhcnktdGl0bGU+QmlvaW5mb3JtYXRpY3M8L3Nl
Y29uZGFyeS10aXRsZT48L3RpdGxlcz48cGVyaW9kaWNhbD48ZnVsbC10aXRsZT5CaW9pbmZvcm1h
dGljczwvZnVsbC10aXRsZT48L3BlcmlvZGljYWw+PHBhZ2VzPjMwNy0xNTwvcGFnZXM+PHZvbHVt
ZT4yMDwvdm9sdW1lPjxudW1iZXI+MzwvbnVtYmVyPjxrZXl3b3Jkcz48a2V5d29yZD5BbGdvcml0
aG1zPC9rZXl3b3JkPjxrZXl3b3JkPkROQSBQcm9iZXM8L2tleXdvcmQ+PGtleXdvcmQ+R2VuZSBF
eHByZXNzaW9uIFByb2ZpbGluZzwva2V5d29yZD48a2V5d29yZD5Tb2Z0d2FyZTwva2V5d29yZD48
a2V5d29yZD5EYXRhYmFzZXM6IEdlbmV0aWM8L2tleXdvcmQ+PGtleXdvcmQ+U2VxdWVuY2UgQWxp
Z25tZW50PC9rZXl3b3JkPjxrZXl3b3JkPkluZm9ybWF0aW9uIFN0b3JhZ2UgYW5kIFJldHJpZXZh
bDwva2V5d29yZD48a2V5d29yZD5EYXRhYmFzZXM6IEJpYmxpb2dyYXBoaWM8L2tleXdvcmQ+PGtl
eXdvcmQ+T2xpZ29udWNsZW90aWRlIEFycmF5IFNlcXVlbmNlIEFuYWx5c2lzPC9rZXl3b3JkPjxr
ZXl3b3JkPlNlcXVlbmNlIEFuYWx5c2lzOiBETkE8L2tleXdvcmQ+PGtleXdvcmQ+VXNlci1Db21w
dXRlciBJbnRlcmZhY2U8L2tleXdvcmQ+PC9rZXl3b3Jkcz48ZGF0ZXM+PHllYXI+MjAwNDwveWVh
cj48cHViLWRhdGVzPjxkYXRlPkZlYiAxMjwvZGF0ZT48L3B1Yi1kYXRlcz48L2RhdGVzPjxhY2Nl
c3Npb24tbnVtPjE0OTYwNDU2PC9hY2Nlc3Npb24tbnVtPjxsYWJlbD5wMDAzMjM8L2xhYmVsPjx1
cmxzPjxyZWxhdGVkLXVybHM+PHVybD5odHRwOi8vd3d3Lm5jYmkubmxtLm5paC5nb3YvZW50cmV6
L3F1ZXJ5LmZjZ2k/ZGI9cHVibWVkJmFtcDtjbWQ9UmV0cmlldmUmYW1wO2RvcHQ9QWJzdHJhY3RQ
bHVzJmFtcDtsaXN0X3VpZHM9MTQ5NjA0NTY8L3VybD48L3JlbGF0ZWQtdXJscz48cGRmLXVybHM+
PHVybD5maWxlOi8vbG9jYWxob3N0L1VzZXJzL21hcmMvRG9jdW1lbnRzL1BhcGVycy8yMDA0L0dh
dXRpZXIvQmlvaW5mb3JtYXRpY3MlMjAyMDA0JTIwR2F1dGllci5wZGY8L3VybD48L3BkZi11cmxz
PjwvdXJscz48Y3VzdG9tMz5wYXBlcnM6Ly8wRkFBQTg3QS1DMEFGLTQzMEMtOTQ5NC04QjI4NzE5
N0MzOUUvUGFwZXIvcDMyMzwvY3VzdG9tMz48ZWxlY3Ryb25pYy1yZXNvdXJjZS1udW0+MTAuMTA5
My9iaW9pbmZvcm1hdGljcy9idGc0MDU8L2VsZWN0cm9uaWMtcmVzb3VyY2UtbnVtPjxsYW5ndWFn
ZT5lbmc8L2xhbmd1YWdlPjwvcmVjb3JkPjwvQ2l0ZT48Q2l0ZT48QXV0aG9yPkhvbmc8L0F1dGhv
cj48WWVhcj4yMDA2PC9ZZWFyPjxSZWNOdW0+ODc8L1JlY051bT48cmVjb3JkPjxyZWMtbnVtYmVy
Pjg3PC9yZWMtbnVtYmVyPjxmb3JlaWduLWtleXM+PGtleSBhcHA9IkVOIiBkYi1pZD0id3d4cjVl
ZXd6ZHN3ZXVlMHZzbnhzdGYwOXp0ZDVyc3ZhZHIwIj44Nzwva2V5PjwvZm9yZWlnbi1rZXlzPjxy
ZWYtdHlwZSBuYW1lPSJKb3VybmFsIEFydGljbGUiPjE3PC9yZWYtdHlwZT48Y29udHJpYnV0b3Jz
PjxhdXRob3JzPjxhdXRob3I+SG9uZywgRi48L2F1dGhvcj48YXV0aG9yPkJyZWl0bGluZywgUi48
L2F1dGhvcj48YXV0aG9yPk1jRW50ZWUsIEMuIFcuPC9hdXRob3I+PGF1dGhvcj5XaXR0bmVyLCBC
LiBTLjwvYXV0aG9yPjxhdXRob3I+TmVtaGF1c2VyLCBKLiBMLjwvYXV0aG9yPjxhdXRob3I+Q2hv
cnksIEouPC9hdXRob3I+PC9hdXRob3JzPjwvY29udHJpYnV0b3JzPjxhdXRoLWFkZHJlc3M+UGxh
bnQgQmlvbG9neSBMYWJvcmF0b3J5IExhIEpvbGxhLCBDQSwgVVNBLiBmaG9uZ0BzYWxrLmVkdTwv
YXV0aC1hZGRyZXNzPjx0aXRsZXM+PHRpdGxlPlJhbmtQcm9kOiBhIGJpb2NvbmR1Y3RvciBwYWNr
YWdlIGZvciBkZXRlY3RpbmcgZGlmZmVyZW50aWFsbHkgZXhwcmVzc2VkIGdlbmVzIGluIG1ldGEt
YW5hbHlzaXM8L3RpdGxlPjxzZWNvbmRhcnktdGl0bGU+QmlvaW5mb3JtYXRpY3M8L3NlY29uZGFy
eS10aXRsZT48L3RpdGxlcz48cGVyaW9kaWNhbD48ZnVsbC10aXRsZT5CaW9pbmZvcm1hdGljczwv
ZnVsbC10aXRsZT48L3BlcmlvZGljYWw+PHBhZ2VzPjI4MjUtNzwvcGFnZXM+PHZvbHVtZT4yMjwv
dm9sdW1lPjxudW1iZXI+MjI8L251bWJlcj48a2V5d29yZHM+PGtleXdvcmQ+T2xpZ29udWNsZW90
aWRlIEFycmF5IFNlcXVlbmNlIEFuYWx5c2lzPC9rZXl3b3JkPjxrZXl3b3JkPkdlbmUgRXhwcmVz
c2lvbiBSZWd1bGF0aW9uPC9rZXl3b3JkPjxrZXl3b3JkPlBsYW50IFByb3RlaW5zPC9rZXl3b3Jk
PjxrZXl3b3JkPkdlbmUgRXhwcmVzc2lvbiBQcm9maWxpbmc8L2tleXdvcmQ+PGtleXdvcmQ+Q29t
cHV0YXRpb25hbCBCaW9sb2d5PC9rZXl3b3JkPjxrZXl3b3JkPkROQTogQ29tcGxlbWVudGFyeTwv
a2V5d29yZD48a2V5d29yZD5Nb2RlbHM6IFN0YXRpc3RpY2FsPC9rZXl3b3JkPjxrZXl3b3JkPlJl
cHJvZHVjaWJpbGl0eSBvZiBSZXN1bHRzPC9rZXl3b3JkPjxrZXl3b3JkPkRhdGEgSW50ZXJwcmV0
YXRpb246IFN0YXRpc3RpY2FsPC9rZXl3b3JkPjxrZXl3b3JkPk1ldGFib2xpc208L2tleXdvcmQ+
PGtleXdvcmQ+UHJvdGVvbWljczwva2V5d29yZD48a2V5d29yZD5Tb2Z0d2FyZTwva2V5d29yZD48
a2V5d29yZD5GYWxzZSBQb3NpdGl2ZSBSZWFjdGlvbnM8L2tleXdvcmQ+PGtleXdvcmQ+TWV0YS1B
bmFseXNpcyBhcyBUb3BpYzwva2V5d29yZD48a2V5d29yZD5JbnRlcm5ldDwva2V5d29yZD48L2tl
eXdvcmRzPjxkYXRlcz48eWVhcj4yMDA2PC95ZWFyPjxwdWItZGF0ZXM+PGRhdGU+Tm92IDE1PC9k
YXRlPjwvcHViLWRhdGVzPjwvZGF0ZXM+PGFjY2Vzc2lvbi1udW0+MTY5ODI3MDg8L2FjY2Vzc2lv
bi1udW0+PGxhYmVsPnAwMDMyMTwvbGFiZWw+PHVybHM+PHJlbGF0ZWQtdXJscz48dXJsPmh0dHA6
Ly93d3cubmNiaS5ubG0ubmloLmdvdi9lbnRyZXovcXVlcnkuZmNnaT9kYj1wdWJtZWQmYW1wO2Nt
ZD1SZXRyaWV2ZSZhbXA7ZG9wdD1BYnN0cmFjdFBsdXMmYW1wO2xpc3RfdWlkcz0xNjk4MjcwODwv
dXJsPjwvcmVsYXRlZC11cmxzPjxwZGYtdXJscz48dXJsPmZpbGU6Ly9sb2NhbGhvc3QvVXNlcnMv
bWFyYy9Eb2N1bWVudHMvUGFwZXJzLzIwMDYvSG9uZy9CaW9pbmZvcm1hdGljcyUyMDIwMDYlMjBI
b25nLnBkZjwvdXJsPjwvcGRmLXVybHM+PC91cmxzPjxjdXN0b20zPnBhcGVyczovLzBGQUFBODdB
LUMwQUYtNDMwQy05NDk0LThCMjg3MTk3QzM5RS9QYXBlci9wMzIxPC9jdXN0b20zPjxlbGVjdHJv
bmljLXJlc291cmNlLW51bT4xMC4xMDkzL2Jpb2luZm9ybWF0aWNzL2J0bDQ3NjwvZWxlY3Ryb25p
Yy1yZXNvdXJjZS1udW0+PGxhbmd1YWdlPmVuZzwvbGFuZ3VhZ2U+PC9yZWNvcmQ+PC9DaXRlPjxD
aXRlPjxBdXRob3I+U215dGg8L0F1dGhvcj48WWVhcj4yMDA0PC9ZZWFyPjxSZWNOdW0+MTA8L1Jl
Y051bT48cmVjb3JkPjxyZWMtbnVtYmVyPjEwPC9yZWMtbnVtYmVyPjxmb3JlaWduLWtleXM+PGtl
eSBhcHA9IkVOIiBkYi1pZD0id3d4cjVlZXd6ZHN3ZXVlMHZzbnhzdGYwOXp0ZDVyc3ZhZHIwIj4x
MDwva2V5PjwvZm9yZWlnbi1rZXlzPjxyZWYtdHlwZSBuYW1lPSJKb3VybmFsIEFydGljbGUiPjE3
PC9yZWYtdHlwZT48Y29udHJpYnV0b3JzPjxhdXRob3JzPjxhdXRob3I+U215dGgsIEcuIEsuPC9h
dXRob3I+PC9hdXRob3JzPjwvY29udHJpYnV0b3JzPjxhdXRoLWFkZHJlc3M+V2FsdGVyIGFuZCBF
bGl6YSBIYWxsIEluc3RpdHV0ZS4gc215dGhAd2VoaS5lZHUuYXU8L2F1dGgtYWRkcmVzcz48dGl0
bGVzPjx0aXRsZT5MaW5lYXIgbW9kZWxzIGFuZCBlbXBpcmljYWwgYmF5ZXMgbWV0aG9kcyBmb3Ig
YXNzZXNzaW5nIGRpZmZlcmVudGlhbCBleHByZXNzaW9uIGluIG1pY3JvYXJyYXkgZXhwZXJpbWVu
dHM8L3RpdGxlPjxzZWNvbmRhcnktdGl0bGU+U3RhdGlzdGljYWwgYXBwbGljYXRpb25zIGluIGdl
bmV0aWNzIGFuZCBtb2xlY3VsYXIgYmlvbG9neTwvc2Vjb25kYXJ5LXRpdGxlPjwvdGl0bGVzPjxw
ZXJpb2RpY2FsPjxmdWxsLXRpdGxlPlN0YXRpc3RpY2FsIGFwcGxpY2F0aW9ucyBpbiBnZW5ldGlj
cyBhbmQgbW9sZWN1bGFyIGJpb2xvZ3k8L2Z1bGwtdGl0bGU+PC9wZXJpb2RpY2FsPjxwYWdlcz5B
cnRpY2xlMzwvcGFnZXM+PHZvbHVtZT4zPC92b2x1bWU+PGRhdGVzPjx5ZWFyPjIwMDQ8L3llYXI+
PHB1Yi1kYXRlcz48ZGF0ZT5KYW4gMTwvZGF0ZT48L3B1Yi1kYXRlcz48L2RhdGVzPjxhY2Nlc3Np
b24tbnVtPjE2NjQ2ODA5PC9hY2Nlc3Npb24tbnVtPjxsYWJlbD5wMDAzMTM8L2xhYmVsPjx1cmxz
PjxyZWxhdGVkLXVybHM+PHVybD5odHRwOi8vd3d3Lm5jYmkubmxtLm5paC5nb3YvZW50cmV6L3F1
ZXJ5LmZjZ2k/ZGI9cHVibWVkJmFtcDtjbWQ9UmV0cmlldmUmYW1wO2RvcHQ9QWJzdHJhY3RQbHVz
JmFtcDtsaXN0X3VpZHM9MTY2NDY4MDk8L3VybD48L3JlbGF0ZWQtdXJscz48cGRmLXVybHM+PHVy
bD5maWxlOi8vbG9jYWxob3N0L1VzZXJzL21hcmMvRG9jdW1lbnRzL1BhcGVycy8yMDA0L1NteXRo
L1N0YXRpc3RpY2FsJTIwYXBwbGljYXRpb25zJTIwaW4lMjBnZW5ldGljcyUyMGFuZCUyMG1vbGVj
dWxhciUyMGJpb2xvZ3klMjAyMDA0JTIwU215dGgucGRmPC91cmw+PC9wZGYtdXJscz48L3VybHM+
PGN1c3RvbTM+cGFwZXJzOi8vMEZBQUE4N0EtQzBBRi00MzBDLTk0OTQtOEIyODcxOTdDMzlFL1Bh
cGVyL3AzMTM8L2N1c3RvbTM+PGVsZWN0cm9uaWMtcmVzb3VyY2UtbnVtPjEwLjIyMDIvMTU0NC02
MTE1LjEwMjc8L2VsZWN0cm9uaWMtcmVzb3VyY2UtbnVtPjxsYW5ndWFnZT5lbmc8L2xhbmd1YWdl
PjwvcmVjb3JkPjwvQ2l0ZT48Q2l0ZT48QXV0aG9yPldhbmc8L0F1dGhvcj48WWVhcj4yMDAyPC9Z
ZWFyPjxSZWNOdW0+NzE8L1JlY051bT48cmVjb3JkPjxyZWMtbnVtYmVyPjcxPC9yZWMtbnVtYmVy
Pjxmb3JlaWduLWtleXM+PGtleSBhcHA9IkVOIiBkYi1pZD0id3d4cjVlZXd6ZHN3ZXVlMHZzbnhz
dGYwOXp0ZDVyc3ZhZHIwIj43MTwva2V5PjwvZm9yZWlnbi1rZXlzPjxyZWYtdHlwZSBuYW1lPSJK
b3VybmFsIEFydGljbGUiPjE3PC9yZWYtdHlwZT48Y29udHJpYnV0b3JzPjxhdXRob3JzPjxhdXRo
b3I+V2FuZywgSi48L2F1dGhvcj48YXV0aG9yPk55Z2FhcmQsIFYuPC9hdXRob3I+PGF1dGhvcj5T
bWl0aC1Tw7hyZW5zZW4sIEIuPC9hdXRob3I+PGF1dGhvcj5Ib3ZpZywgRS48L2F1dGhvcj48YXV0
aG9yPk15a2xlYm9zdCwgTy48L2F1dGhvcj48L2F1dGhvcnM+PC9jb250cmlidXRvcnM+PGF1dGgt
YWRkcmVzcz5EZXBhcnRtZW50IG9mIFR1bW91ciBCaW9sb2d5LCBOb3J3ZWdpYW4gUmFkaXVtIEhv
c3BpdGFsLCBOMDMxMCBPc2xvLCBOb3J3YXkuIGp1bmJhaXdAcmFkaXVtLnVpby5ubzwvYXV0aC1h
ZGRyZXNzPjx0aXRsZXM+PHRpdGxlPk1BcnJheTogYW5hbHlzaW5nIHNpbmdsZSwgcmVwbGljYXRl
ZCBvciByZXZlcnNlZCBtaWNyb2FycmF5IGV4cGVyaW1lbnRzPC90aXRsZT48c2Vjb25kYXJ5LXRp
dGxlPkJpb2luZm9ybWF0aWNzPC9zZWNvbmRhcnktdGl0bGU+PC90aXRsZXM+PHBlcmlvZGljYWw+
PGZ1bGwtdGl0bGU+QmlvaW5mb3JtYXRpY3M8L2Z1bGwtdGl0bGU+PC9wZXJpb2RpY2FsPjxwYWdl
cz4xMTM5LTQwPC9wYWdlcz48dm9sdW1lPjE4PC92b2x1bWU+PG51bWJlcj44PC9udW1iZXI+PGtl
eXdvcmRzPjxrZXl3b3JkPkltYWdlIFByb2Nlc3Npbmc6IENvbXB1dGVyLUFzc2lzdGVkPC9rZXl3
b3JkPjxrZXl3b3JkPkNvbXB1dGVyIEdyYXBoaWNzPC9rZXl3b3JkPjxrZXl3b3JkPk1vZGVsczog
U3RhdGlzdGljYWw8L2tleXdvcmQ+PGtleXdvcmQ+U2Vuc2l0aXZpdHkgYW5kIFNwZWNpZmljaXR5
PC9rZXl3b3JkPjxrZXl3b3JkPlVzZXItQ29tcHV0ZXIgSW50ZXJmYWNlPC9rZXl3b3JkPjxrZXl3
b3JkPlF1YWxpdHkgQ29udHJvbDwva2V5d29yZD48a2V5d29yZD5TdGF0aXN0aWNzIGFzIFRvcGlj
PC9rZXl3b3JkPjxrZXl3b3JkPlNvZnR3YXJlPC9rZXl3b3JkPjxrZXl3b3JkPlJlcHJvZHVjaWJp
bGl0eSBvZiBSZXN1bHRzPC9rZXl3b3JkPjxrZXl3b3JkPk9saWdvbnVjbGVvdGlkZSBBcnJheSBT
ZXF1ZW5jZSBBbmFseXNpczwva2V5d29yZD48a2V5d29yZD5EYXRhYmFzZSBNYW5hZ2VtZW50IFN5
c3RlbXM8L2tleXdvcmQ+PGtleXdvcmQ+RGF0YWJhc2VzOiBOdWNsZWljIEFjaWQ8L2tleXdvcmQ+
PGtleXdvcmQ+SW5mb3JtYXRpb24gU3RvcmFnZSBhbmQgUmV0cmlldmFsPC9rZXl3b3JkPjxrZXl3
b3JkPkROQTwva2V5d29yZD48L2tleXdvcmRzPjxkYXRlcz48eWVhcj4yMDAyPC95ZWFyPjxwdWIt
ZGF0ZXM+PGRhdGU+QXVnIDE8L2RhdGU+PC9wdWItZGF0ZXM+PC9kYXRlcz48YWNjZXNzaW9uLW51
bT4xMjE3Njg0MDwvYWNjZXNzaW9uLW51bT48bGFiZWw+cDAxMjYyPC9sYWJlbD48dXJscz48cmVs
YXRlZC11cmxzPjx1cmw+aHR0cDovL3d3dy5uY2JpLm5sbS5uaWguZ292L2VudHJlei9xdWVyeS5m
Y2dpP2RiPXB1Ym1lZCZhbXA7Y21kPVJldHJpZXZlJmFtcDtkb3B0PUFic3RyYWN0UGx1cyZhbXA7
bGlzdF91aWRzPTEyMTc2ODQwPC91cmw+PC9yZWxhdGVkLXVybHM+PHBkZi11cmxzPjx1cmw+Zmls
ZTovL2xvY2FsaG9zdC9Vc2Vycy9tYXJjL0RvY3VtZW50cy9QYXBlcnMvMjAwMi9XYW5nL0Jpb2lu
Zm9ybWF0aWNzJTIwMjAwMiUyMFdhbmcucGRmPC91cmw+PC9wZGYtdXJscz48L3VybHM+PGN1c3Rv
bTM+cGFwZXJzOi8vMEZBQUE4N0EtQzBBRi00MzBDLTk0OTQtOEIyODcxOTdDMzlFL1BhcGVyL3Ax
MjYyPC9jdXN0b20zPjxsYW5ndWFnZT5lbmc8L2xhbmd1YWdlPjwvcmVjb3JkPjwvQ2l0ZT48Q2l0
ZT48QXV0aG9yPldpbHNvbjwvQXV0aG9yPjxZZWFyPjIwMDU8L1llYXI+PFJlY051bT41NzwvUmVj
TnVtPjxyZWNvcmQ+PHJlYy1udW1iZXI+NTc8L3JlYy1udW1iZXI+PGZvcmVpZ24ta2V5cz48a2V5
IGFwcD0iRU4iIGRiLWlkPSJ3d3hyNWVld3pkc3dldWUwdnNueHN0ZjA5enRkNXJzdmFkcjAiPjU3
PC9rZXk+PC9mb3JlaWduLWtleXM+PHJlZi10eXBlIG5hbWU9IkpvdXJuYWwgQXJ0aWNsZSI+MTc8
L3JlZi10eXBlPjxjb250cmlidXRvcnM+PGF1dGhvcnM+PGF1dGhvcj5XaWxzb24sIEMuIEwuPC9h
dXRob3I+PGF1dGhvcj5NaWxsZXIsIEMuIEouPC9hdXRob3I+PC9hdXRob3JzPjwvY29udHJpYnV0
b3JzPjxhdXRoLWFkZHJlc3M+UGF0ZXJzb24gSW5zdGl0dXRlIGZvciBDYW5jZXIgUmVzZWFyY2gs
IE1hbmNoZXN0ZXIgTTIwIDRCWCwgVUsuPC9hdXRoLWFkZHJlc3M+PHRpdGxlcz48dGl0bGU+U2lt
cGxlYWZmeTogYSBCaW9Db25kdWN0b3IgcGFja2FnZSBmb3IgQWZmeW1ldHJpeCBRdWFsaXR5IENv
bnRyb2wgYW5kIGRhdGEgYW5hbHlzaXM8L3RpdGxlPjxzZWNvbmRhcnktdGl0bGU+QmlvaW5mb3Jt
YXRpY3M8L3NlY29uZGFyeS10aXRsZT48L3RpdGxlcz48cGVyaW9kaWNhbD48ZnVsbC10aXRsZT5C
aW9pbmZvcm1hdGljczwvZnVsbC10aXRsZT48L3BlcmlvZGljYWw+PHBhZ2VzPjM2ODMtNTwvcGFn
ZXM+PHZvbHVtZT4yMTwvdm9sdW1lPjxudW1iZXI+MTg8L251bWJlcj48a2V5d29yZHM+PGtleXdv
cmQ+RGF0YWJhc2UgTWFuYWdlbWVudCBTeXN0ZW1zPC9rZXl3b3JkPjxrZXl3b3JkPkNvbXB1dGVy
IFNpbXVsYXRpb248L2tleXdvcmQ+PGtleXdvcmQ+SHVtYW5zPC9rZXl3b3JkPjxrZXl3b3JkPlN0
YXRpc3RpY3MgYXMgVG9waWM8L2tleXdvcmQ+PGtleXdvcmQ+Q29tcHV0YXRpb25hbCBCaW9sb2d5
PC9rZXl3b3JkPjxrZXl3b3JkPkdlbmUgRXhwcmVzc2lvbiBQcm9maWxpbmc8L2tleXdvcmQ+PGtl
eXdvcmQ+UXVhbGl0eSBDb250cm9sPC9rZXl3b3JkPjxrZXl3b3JkPkNvbXB1dGVyIEdyYXBoaWNz
PC9rZXl3b3JkPjxrZXl3b3JkPlNlcXVlbmNlIEFuYWx5c2lzOiBETkE8L2tleXdvcmQ+PGtleXdv
cmQ+U29mdHdhcmU8L2tleXdvcmQ+PGtleXdvcmQ+Uk5BPC9rZXl3b3JkPjxrZXl3b3JkPkluZm9y
bWF0aW9uIFN0b3JhZ2UgYW5kIFJldHJpZXZhbDwva2V5d29yZD48a2V5d29yZD5Vc2VyLUNvbXB1
dGVyIEludGVyZmFjZTwva2V5d29yZD48a2V5d29yZD5OdWNsZWljIEFjaWQgSHlicmlkaXphdGlv
bjwva2V5d29yZD48a2V5d29yZD5PbGlnb251Y2xlb3RpZGUgQXJyYXkgU2VxdWVuY2UgQW5hbHlz
aXM8L2tleXdvcmQ+PGtleXdvcmQ+SW50ZXJuZXQ8L2tleXdvcmQ+PC9rZXl3b3Jkcz48ZGF0ZXM+
PHllYXI+MjAwNTwveWVhcj48cHViLWRhdGVzPjxkYXRlPlNlcCAxNTwvZGF0ZT48L3B1Yi1kYXRl
cz48L2RhdGVzPjxhY2Nlc3Npb24tbnVtPjE2MDc2ODg4PC9hY2Nlc3Npb24tbnVtPjxsYWJlbD5w
MDAyMTM8L2xhYmVsPjx1cmxzPjxyZWxhdGVkLXVybHM+PHVybD5odHRwOi8vd3d3Lm5jYmkubmxt
Lm5paC5nb3YvZW50cmV6L3F1ZXJ5LmZjZ2k/ZGI9cHVibWVkJmFtcDtjbWQ9UmV0cmlldmUmYW1w
O2RvcHQ9QWJzdHJhY3RQbHVzJmFtcDtsaXN0X3VpZHM9MTYwNzY4ODg8L3VybD48L3JlbGF0ZWQt
dXJscz48cGRmLXVybHM+PHVybD5maWxlOi8vbG9jYWxob3N0L1VzZXJzL21hcmMvRG9jdW1lbnRz
L1BhcGVycy8yMDA1L1dpbHNvbi9CaW9pbmZvcm1hdGljcyUyMDIwMDUlMjBXaWxzb24ucGRmPC91
cmw+PC9wZGYtdXJscz48L3VybHM+PGN1c3RvbTM+cGFwZXJzOi8vMEZBQUE4N0EtQzBBRi00MzBD
LTk0OTQtOEIyODcxOTdDMzlFL1BhcGVyL3AyMTM8L2N1c3RvbTM+PGVsZWN0cm9uaWMtcmVzb3Vy
Y2UtbnVtPjEwLjEwOTMvYmlvaW5mb3JtYXRpY3MvYnRpNjA1PC9lbGVjdHJvbmljLXJlc291cmNl
LW51bT48bGFuZ3VhZ2U+ZW5nPC9sYW5ndWFnZT48L3JlY29yZD48L0NpdGU+PENpdGU+PEF1dGhv
cj5XdTwvQXV0aG9yPjxZZWFyPjIwMDQ8L1llYXI+PFJlY051bT4zMTwvUmVjTnVtPjxyZWNvcmQ+
PHJlYy1udW1iZXI+MzE8L3JlYy1udW1iZXI+PGZvcmVpZ24ta2V5cz48a2V5IGFwcD0iRU4iIGRi
LWlkPSJ3d3hyNWVld3pkc3dldWUwdnNueHN0ZjA5enRkNXJzdmFkcjAiPjMxPC9rZXk+PC9mb3Jl
aWduLWtleXM+PHJlZi10eXBlIG5hbWU9IkpvdXJuYWwgQXJ0aWNsZSI+MTc8L3JlZi10eXBlPjxj
b250cmlidXRvcnM+PGF1dGhvcnM+PGF1dGhvcj5XdSwgWi48L2F1dGhvcj48YXV0aG9yPklyaXph
cnJ5LCBSLiBBLjwvYXV0aG9yPjxhdXRob3I+R2VudGxlbWFuLCBSLjwvYXV0aG9yPjxhdXRob3I+
TWFydGluZXotTXVyaWxsbywgRi48L2F1dGhvcj48YXV0aG9yPlNwZW5jZXIsIEYuPC9hdXRob3I+
PC9hdXRob3JzPjwvY29udHJpYnV0b3JzPjx0aXRsZXM+PHRpdGxlPkEgTW9kZWwtQmFzZWQgQmFj
a2dyb3VuZCBBZGp1c3RtZW50IGZvciBPbGlnb251Y2xlb3RpZGUgRXhwcmVzc2lvbiBBcnJheXM8
L3RpdGxlPjxzZWNvbmRhcnktdGl0bGU+Sm91cm5hbCBvZiB0aGUgQW1lcmljYW4gU3RhdGlzdGlj
YWwgQXNzb2NpYXRpb248L3NlY29uZGFyeS10aXRsZT48L3RpdGxlcz48cGVyaW9kaWNhbD48ZnVs
bC10aXRsZT5Kb3VybmFsIG9mIHRoZSBBbWVyaWNhbiBTdGF0aXN0aWNhbCBBc3NvY2lhdGlvbjwv
ZnVsbC10aXRsZT48L3BlcmlvZGljYWw+PHBhZ2VzPjkwOS05MTc8L3BhZ2VzPjx2b2x1bWU+OTk8
L3ZvbHVtZT48bnVtYmVyPjQ2ODwvbnVtYmVyPjxkYXRlcz48eWVhcj4yMDA0PC95ZWFyPjxwdWIt
ZGF0ZXM+PGRhdGU+RGVjIDE8L2RhdGU+PC9wdWItZGF0ZXM+PC9kYXRlcz48bGFiZWw+cDAxMzMw
PC9sYWJlbD48dXJscz48cGRmLXVybHM+PHVybD5maWxlOi8vbG9jYWxob3N0L1VzZXJzL21hcmMv
RG9jdW1lbnRzL1BhcGVycy8yMDA0L1d1L0pvdXJuYWwlMjBvZiUyMHRoZSUyMEFtZXJpY2FuJTIw
U3RhdGlzdGljYWwlMjBBc3NvY2lhdGlvbiUyMDIwMDQlMjBXdS5wZGY8L3VybD48L3BkZi11cmxz
PjwvdXJscz48Y3VzdG9tMz5wYXBlcnM6Ly8wRkFBQTg3QS1DMEFGLTQzMEMtOTQ5NC04QjI4NzE5
N0MzOUUvUGFwZXIvcDEzMzA8L2N1c3RvbTM+PGVsZWN0cm9uaWMtcmVzb3VyY2UtbnVtPjEwLjEx
OTgvMDE2MjE0NTA0MDAwMDAwNjgzPC9lbGVjdHJvbmljLXJlc291cmNlLW51bT48L3JlY29yZD48
L0NpdGU+PENpdGU+PEF1dGhvcj5BZmZ5bWV0cml4PC9BdXRob3I+PFllYXI+MjAwNTwvWWVhcj48
UmVjTnVtPjExNTwvUmVjTnVtPjxyZWNvcmQ+PHJlYy1udW1iZXI+MTE1PC9yZWMtbnVtYmVyPjxm
b3JlaWduLWtleXM+PGtleSBhcHA9IkVOIiBkYi1pZD0id3d4cjVlZXd6ZHN3ZXVlMHZzbnhzdGYw
OXp0ZDVyc3ZhZHIwIj4xMTU8L2tleT48L2ZvcmVpZ24ta2V5cz48cmVmLXR5cGUgbmFtZT0iSm91
cm5hbCBBcnRpY2xlIj4xNzwvcmVmLXR5cGU+PGNvbnRyaWJ1dG9ycz48YXV0aG9ycz48YXV0aG9y
PkFmZnltZXRyaXg8L2F1dGhvcj48L2F1dGhvcnM+PC9jb250cmlidXRvcnM+PHRpdGxlcz48dGl0
bGU+R3VpZGUgdG8gcHJvYmUgbG9nYXJpdGhtaWMgaW50ZW5zaXR5IGVycm9yIChwbGllcikgZXN0
aW1hdGlvbi48L3RpdGxlPjxzZWNvbmRhcnktdGl0bGU+VGVjaG5pY2FsIFJlcG9ydCwgQWZmeW1l
dHJpeCwgSW5jLiwgd3d3LmFmZnltZXRyaXguY29tL3N1cHBvcnQvdGVjaG5pY2FsL3RlY2hub3Rl
c21haW4uYS54PC9zZWNvbmRhcnktdGl0bGU+PC90aXRsZXM+PHBlcmlvZGljYWw+PGZ1bGwtdGl0
bGU+VGVjaG5pY2FsIFJlcG9ydCwgQWZmeW1ldHJpeCwgSW5jLiwgd3d3LmFmZnltZXRyaXguY29t
L3N1cHBvcnQvdGVjaG5pY2FsL3RlY2hub3Rlc21haW4uYS54PC9mdWxsLXRpdGxlPjwvcGVyaW9k
aWNhbD48ZGF0ZXM+PHllYXI+MjAwNTwveWVhcj48L2RhdGVzPjx1cmxzPjwvdXJscz48L3JlY29y
ZD48L0NpdGU+PC9FbmROb3RlPgB=
</w:fldData>
          </w:fldChar>
        </w:r>
        <w:r w:rsidR="009A0C87">
          <w:rPr>
            <w:rFonts w:ascii="Arial" w:hAnsi="Arial"/>
          </w:rPr>
          <w:instrText xml:space="preserve"> ADDIN EN.CITE </w:instrText>
        </w:r>
        <w:r w:rsidR="009A0C87">
          <w:rPr>
            <w:rFonts w:ascii="Arial" w:hAnsi="Arial"/>
          </w:rPr>
          <w:fldChar w:fldCharType="begin">
            <w:fldData xml:space="preserve">PEVuZE5vdGU+PENpdGU+PEF1dGhvcj5Cb2xzdGFkPC9BdXRob3I+PFllYXI+MjAwNDwvWWVhcj48
UmVjTnVtPjIzPC9SZWNOdW0+PHJlY29yZD48cmVjLW51bWJlcj4yMzwvcmVjLW51bWJlcj48Zm9y
ZWlnbi1rZXlzPjxrZXkgYXBwPSJFTiIgZGItaWQ9Ind3eHI1ZWV3emRzd2V1ZTB2c254c3RmMDl6
dGQ1cnN2YWRyMCI+MjM8L2tleT48L2ZvcmVpZ24ta2V5cz48cmVmLXR5cGUgbmFtZT0iSm91cm5h
bCBBcnRpY2xlIj4xNzwvcmVmLXR5cGU+PGNvbnRyaWJ1dG9ycz48YXV0aG9ycz48YXV0aG9yPkJv
bHN0YWQsIEIuIE0uPC9hdXRob3I+PC9hdXRob3JzPjwvY29udHJpYnV0b3JzPjx0aXRsZXM+PHRp
dGxlPkxvdyBMZXZlbCBBbmFseXNpcyBvZiBIaWdoLWRlbnNpdHkgT2xpZ29udWNsZW90aWRlIEFy
cmF5IERhdGE6IEJhY2tncm91bmQsIE5vcm1hbGl6YXRpb24gYW5kIFN1bW1hcml6YXRpb248L3Rp
dGxlPjxzZWNvbmRhcnktdGl0bGU+UGguRC4gdGhlc2lzPC9zZWNvbmRhcnktdGl0bGU+PC90aXRs
ZXM+PHBlcmlvZGljYWw+PGZ1bGwtdGl0bGU+UGguRC4gdGhlc2lzPC9mdWxsLXRpdGxlPjwvcGVy
aW9kaWNhbD48ZGF0ZXM+PHllYXI+MjAwNDwveWVhcj48L2RhdGVzPjxsYWJlbD5wMDEzMjk8L2xh
YmVsPjx1cmxzPjwvdXJscz48Y3VzdG9tMz5wYXBlcnM6Ly8wRkFBQTg3QS1DMEFGLTQzMEMtOTQ5
NC04QjI4NzE5N0MzOUUvUGFwZXIvcDEzMjk8L2N1c3RvbTM+PC9yZWNvcmQ+PC9DaXRlPjxDaXRl
PjxBdXRob3I+R2F1dGllcjwvQXV0aG9yPjxZZWFyPjIwMDQ8L1llYXI+PFJlY051bT4xNTwvUmVj
TnVtPjxyZWNvcmQ+PHJlYy1udW1iZXI+MTU8L3JlYy1udW1iZXI+PGZvcmVpZ24ta2V5cz48a2V5
IGFwcD0iRU4iIGRiLWlkPSJ3d3hyNWVld3pkc3dldWUwdnNueHN0ZjA5enRkNXJzdmFkcjAiPjE1
PC9rZXk+PC9mb3JlaWduLWtleXM+PHJlZi10eXBlIG5hbWU9IkpvdXJuYWwgQXJ0aWNsZSI+MTc8
L3JlZi10eXBlPjxjb250cmlidXRvcnM+PGF1dGhvcnM+PGF1dGhvcj5HYXV0aWVyLCBMLjwvYXV0
aG9yPjxhdXRob3I+Q29wZSwgTC48L2F1dGhvcj48YXV0aG9yPkJvbHN0YWQsIEIuIE0uPC9hdXRo
b3I+PGF1dGhvcj5Jcml6YXJyeSwgUi4gQS48L2F1dGhvcj48L2F1dGhvcnM+PC9jb250cmlidXRv
cnM+PGF1dGgtYWRkcmVzcz5DZW50ZXIgZm9yIEJpb2xvZ2ljYWwgU2VxdWVuY2UgQW5hbHlzaXMg
KENCUyksIFRlY2huaWNhbCBVbml2ZXJzaXR5IG9mIERlbm1hcmssIEJ1aWxkaW5nIDIwOCwgMjgw
MCBMeW5nYnksIERlbm1hcmsuIGxhdXJlbnRAY2JzLmR0dS5kazwvYXV0aC1hZGRyZXNzPjx0aXRs
ZXM+PHRpdGxlPmFmZnktLWFuYWx5c2lzIG9mIEFmZnltZXRyaXggR2VuZUNoaXAgZGF0YSBhdCB0
aGUgcHJvYmUgbGV2ZWw8L3RpdGxlPjxzZWNvbmRhcnktdGl0bGU+QmlvaW5mb3JtYXRpY3M8L3Nl
Y29uZGFyeS10aXRsZT48L3RpdGxlcz48cGVyaW9kaWNhbD48ZnVsbC10aXRsZT5CaW9pbmZvcm1h
dGljczwvZnVsbC10aXRsZT48L3BlcmlvZGljYWw+PHBhZ2VzPjMwNy0xNTwvcGFnZXM+PHZvbHVt
ZT4yMDwvdm9sdW1lPjxudW1iZXI+MzwvbnVtYmVyPjxrZXl3b3Jkcz48a2V5d29yZD5BbGdvcml0
aG1zPC9rZXl3b3JkPjxrZXl3b3JkPkROQSBQcm9iZXM8L2tleXdvcmQ+PGtleXdvcmQ+R2VuZSBF
eHByZXNzaW9uIFByb2ZpbGluZzwva2V5d29yZD48a2V5d29yZD5Tb2Z0d2FyZTwva2V5d29yZD48
a2V5d29yZD5EYXRhYmFzZXM6IEdlbmV0aWM8L2tleXdvcmQ+PGtleXdvcmQ+U2VxdWVuY2UgQWxp
Z25tZW50PC9rZXl3b3JkPjxrZXl3b3JkPkluZm9ybWF0aW9uIFN0b3JhZ2UgYW5kIFJldHJpZXZh
bDwva2V5d29yZD48a2V5d29yZD5EYXRhYmFzZXM6IEJpYmxpb2dyYXBoaWM8L2tleXdvcmQ+PGtl
eXdvcmQ+T2xpZ29udWNsZW90aWRlIEFycmF5IFNlcXVlbmNlIEFuYWx5c2lzPC9rZXl3b3JkPjxr
ZXl3b3JkPlNlcXVlbmNlIEFuYWx5c2lzOiBETkE8L2tleXdvcmQ+PGtleXdvcmQ+VXNlci1Db21w
dXRlciBJbnRlcmZhY2U8L2tleXdvcmQ+PC9rZXl3b3Jkcz48ZGF0ZXM+PHllYXI+MjAwNDwveWVh
cj48cHViLWRhdGVzPjxkYXRlPkZlYiAxMjwvZGF0ZT48L3B1Yi1kYXRlcz48L2RhdGVzPjxhY2Nl
c3Npb24tbnVtPjE0OTYwNDU2PC9hY2Nlc3Npb24tbnVtPjxsYWJlbD5wMDAzMjM8L2xhYmVsPjx1
cmxzPjxyZWxhdGVkLXVybHM+PHVybD5odHRwOi8vd3d3Lm5jYmkubmxtLm5paC5nb3YvZW50cmV6
L3F1ZXJ5LmZjZ2k/ZGI9cHVibWVkJmFtcDtjbWQ9UmV0cmlldmUmYW1wO2RvcHQ9QWJzdHJhY3RQ
bHVzJmFtcDtsaXN0X3VpZHM9MTQ5NjA0NTY8L3VybD48L3JlbGF0ZWQtdXJscz48cGRmLXVybHM+
PHVybD5maWxlOi8vbG9jYWxob3N0L1VzZXJzL21hcmMvRG9jdW1lbnRzL1BhcGVycy8yMDA0L0dh
dXRpZXIvQmlvaW5mb3JtYXRpY3MlMjAyMDA0JTIwR2F1dGllci5wZGY8L3VybD48L3BkZi11cmxz
PjwvdXJscz48Y3VzdG9tMz5wYXBlcnM6Ly8wRkFBQTg3QS1DMEFGLTQzMEMtOTQ5NC04QjI4NzE5
N0MzOUUvUGFwZXIvcDMyMzwvY3VzdG9tMz48ZWxlY3Ryb25pYy1yZXNvdXJjZS1udW0+MTAuMTA5
My9iaW9pbmZvcm1hdGljcy9idGc0MDU8L2VsZWN0cm9uaWMtcmVzb3VyY2UtbnVtPjxsYW5ndWFn
ZT5lbmc8L2xhbmd1YWdlPjwvcmVjb3JkPjwvQ2l0ZT48Q2l0ZT48QXV0aG9yPkhvbmc8L0F1dGhv
cj48WWVhcj4yMDA2PC9ZZWFyPjxSZWNOdW0+ODc8L1JlY051bT48cmVjb3JkPjxyZWMtbnVtYmVy
Pjg3PC9yZWMtbnVtYmVyPjxmb3JlaWduLWtleXM+PGtleSBhcHA9IkVOIiBkYi1pZD0id3d4cjVl
ZXd6ZHN3ZXVlMHZzbnhzdGYwOXp0ZDVyc3ZhZHIwIj44Nzwva2V5PjwvZm9yZWlnbi1rZXlzPjxy
ZWYtdHlwZSBuYW1lPSJKb3VybmFsIEFydGljbGUiPjE3PC9yZWYtdHlwZT48Y29udHJpYnV0b3Jz
PjxhdXRob3JzPjxhdXRob3I+SG9uZywgRi48L2F1dGhvcj48YXV0aG9yPkJyZWl0bGluZywgUi48
L2F1dGhvcj48YXV0aG9yPk1jRW50ZWUsIEMuIFcuPC9hdXRob3I+PGF1dGhvcj5XaXR0bmVyLCBC
LiBTLjwvYXV0aG9yPjxhdXRob3I+TmVtaGF1c2VyLCBKLiBMLjwvYXV0aG9yPjxhdXRob3I+Q2hv
cnksIEouPC9hdXRob3I+PC9hdXRob3JzPjwvY29udHJpYnV0b3JzPjxhdXRoLWFkZHJlc3M+UGxh
bnQgQmlvbG9neSBMYWJvcmF0b3J5IExhIEpvbGxhLCBDQSwgVVNBLiBmaG9uZ0BzYWxrLmVkdTwv
YXV0aC1hZGRyZXNzPjx0aXRsZXM+PHRpdGxlPlJhbmtQcm9kOiBhIGJpb2NvbmR1Y3RvciBwYWNr
YWdlIGZvciBkZXRlY3RpbmcgZGlmZmVyZW50aWFsbHkgZXhwcmVzc2VkIGdlbmVzIGluIG1ldGEt
YW5hbHlzaXM8L3RpdGxlPjxzZWNvbmRhcnktdGl0bGU+QmlvaW5mb3JtYXRpY3M8L3NlY29uZGFy
eS10aXRsZT48L3RpdGxlcz48cGVyaW9kaWNhbD48ZnVsbC10aXRsZT5CaW9pbmZvcm1hdGljczwv
ZnVsbC10aXRsZT48L3BlcmlvZGljYWw+PHBhZ2VzPjI4MjUtNzwvcGFnZXM+PHZvbHVtZT4yMjwv
dm9sdW1lPjxudW1iZXI+MjI8L251bWJlcj48a2V5d29yZHM+PGtleXdvcmQ+T2xpZ29udWNsZW90
aWRlIEFycmF5IFNlcXVlbmNlIEFuYWx5c2lzPC9rZXl3b3JkPjxrZXl3b3JkPkdlbmUgRXhwcmVz
c2lvbiBSZWd1bGF0aW9uPC9rZXl3b3JkPjxrZXl3b3JkPlBsYW50IFByb3RlaW5zPC9rZXl3b3Jk
PjxrZXl3b3JkPkdlbmUgRXhwcmVzc2lvbiBQcm9maWxpbmc8L2tleXdvcmQ+PGtleXdvcmQ+Q29t
cHV0YXRpb25hbCBCaW9sb2d5PC9rZXl3b3JkPjxrZXl3b3JkPkROQTogQ29tcGxlbWVudGFyeTwv
a2V5d29yZD48a2V5d29yZD5Nb2RlbHM6IFN0YXRpc3RpY2FsPC9rZXl3b3JkPjxrZXl3b3JkPlJl
cHJvZHVjaWJpbGl0eSBvZiBSZXN1bHRzPC9rZXl3b3JkPjxrZXl3b3JkPkRhdGEgSW50ZXJwcmV0
YXRpb246IFN0YXRpc3RpY2FsPC9rZXl3b3JkPjxrZXl3b3JkPk1ldGFib2xpc208L2tleXdvcmQ+
PGtleXdvcmQ+UHJvdGVvbWljczwva2V5d29yZD48a2V5d29yZD5Tb2Z0d2FyZTwva2V5d29yZD48
a2V5d29yZD5GYWxzZSBQb3NpdGl2ZSBSZWFjdGlvbnM8L2tleXdvcmQ+PGtleXdvcmQ+TWV0YS1B
bmFseXNpcyBhcyBUb3BpYzwva2V5d29yZD48a2V5d29yZD5JbnRlcm5ldDwva2V5d29yZD48L2tl
eXdvcmRzPjxkYXRlcz48eWVhcj4yMDA2PC95ZWFyPjxwdWItZGF0ZXM+PGRhdGU+Tm92IDE1PC9k
YXRlPjwvcHViLWRhdGVzPjwvZGF0ZXM+PGFjY2Vzc2lvbi1udW0+MTY5ODI3MDg8L2FjY2Vzc2lv
bi1udW0+PGxhYmVsPnAwMDMyMTwvbGFiZWw+PHVybHM+PHJlbGF0ZWQtdXJscz48dXJsPmh0dHA6
Ly93d3cubmNiaS5ubG0ubmloLmdvdi9lbnRyZXovcXVlcnkuZmNnaT9kYj1wdWJtZWQmYW1wO2Nt
ZD1SZXRyaWV2ZSZhbXA7ZG9wdD1BYnN0cmFjdFBsdXMmYW1wO2xpc3RfdWlkcz0xNjk4MjcwODwv
dXJsPjwvcmVsYXRlZC11cmxzPjxwZGYtdXJscz48dXJsPmZpbGU6Ly9sb2NhbGhvc3QvVXNlcnMv
bWFyYy9Eb2N1bWVudHMvUGFwZXJzLzIwMDYvSG9uZy9CaW9pbmZvcm1hdGljcyUyMDIwMDYlMjBI
b25nLnBkZjwvdXJsPjwvcGRmLXVybHM+PC91cmxzPjxjdXN0b20zPnBhcGVyczovLzBGQUFBODdB
LUMwQUYtNDMwQy05NDk0LThCMjg3MTk3QzM5RS9QYXBlci9wMzIxPC9jdXN0b20zPjxlbGVjdHJv
bmljLXJlc291cmNlLW51bT4xMC4xMDkzL2Jpb2luZm9ybWF0aWNzL2J0bDQ3NjwvZWxlY3Ryb25p
Yy1yZXNvdXJjZS1udW0+PGxhbmd1YWdlPmVuZzwvbGFuZ3VhZ2U+PC9yZWNvcmQ+PC9DaXRlPjxD
aXRlPjxBdXRob3I+U215dGg8L0F1dGhvcj48WWVhcj4yMDA0PC9ZZWFyPjxSZWNOdW0+MTA8L1Jl
Y051bT48cmVjb3JkPjxyZWMtbnVtYmVyPjEwPC9yZWMtbnVtYmVyPjxmb3JlaWduLWtleXM+PGtl
eSBhcHA9IkVOIiBkYi1pZD0id3d4cjVlZXd6ZHN3ZXVlMHZzbnhzdGYwOXp0ZDVyc3ZhZHIwIj4x
MDwva2V5PjwvZm9yZWlnbi1rZXlzPjxyZWYtdHlwZSBuYW1lPSJKb3VybmFsIEFydGljbGUiPjE3
PC9yZWYtdHlwZT48Y29udHJpYnV0b3JzPjxhdXRob3JzPjxhdXRob3I+U215dGgsIEcuIEsuPC9h
dXRob3I+PC9hdXRob3JzPjwvY29udHJpYnV0b3JzPjxhdXRoLWFkZHJlc3M+V2FsdGVyIGFuZCBF
bGl6YSBIYWxsIEluc3RpdHV0ZS4gc215dGhAd2VoaS5lZHUuYXU8L2F1dGgtYWRkcmVzcz48dGl0
bGVzPjx0aXRsZT5MaW5lYXIgbW9kZWxzIGFuZCBlbXBpcmljYWwgYmF5ZXMgbWV0aG9kcyBmb3Ig
YXNzZXNzaW5nIGRpZmZlcmVudGlhbCBleHByZXNzaW9uIGluIG1pY3JvYXJyYXkgZXhwZXJpbWVu
dHM8L3RpdGxlPjxzZWNvbmRhcnktdGl0bGU+U3RhdGlzdGljYWwgYXBwbGljYXRpb25zIGluIGdl
bmV0aWNzIGFuZCBtb2xlY3VsYXIgYmlvbG9neTwvc2Vjb25kYXJ5LXRpdGxlPjwvdGl0bGVzPjxw
ZXJpb2RpY2FsPjxmdWxsLXRpdGxlPlN0YXRpc3RpY2FsIGFwcGxpY2F0aW9ucyBpbiBnZW5ldGlj
cyBhbmQgbW9sZWN1bGFyIGJpb2xvZ3k8L2Z1bGwtdGl0bGU+PC9wZXJpb2RpY2FsPjxwYWdlcz5B
cnRpY2xlMzwvcGFnZXM+PHZvbHVtZT4zPC92b2x1bWU+PGRhdGVzPjx5ZWFyPjIwMDQ8L3llYXI+
PHB1Yi1kYXRlcz48ZGF0ZT5KYW4gMTwvZGF0ZT48L3B1Yi1kYXRlcz48L2RhdGVzPjxhY2Nlc3Np
b24tbnVtPjE2NjQ2ODA5PC9hY2Nlc3Npb24tbnVtPjxsYWJlbD5wMDAzMTM8L2xhYmVsPjx1cmxz
PjxyZWxhdGVkLXVybHM+PHVybD5odHRwOi8vd3d3Lm5jYmkubmxtLm5paC5nb3YvZW50cmV6L3F1
ZXJ5LmZjZ2k/ZGI9cHVibWVkJmFtcDtjbWQ9UmV0cmlldmUmYW1wO2RvcHQ9QWJzdHJhY3RQbHVz
JmFtcDtsaXN0X3VpZHM9MTY2NDY4MDk8L3VybD48L3JlbGF0ZWQtdXJscz48cGRmLXVybHM+PHVy
bD5maWxlOi8vbG9jYWxob3N0L1VzZXJzL21hcmMvRG9jdW1lbnRzL1BhcGVycy8yMDA0L1NteXRo
L1N0YXRpc3RpY2FsJTIwYXBwbGljYXRpb25zJTIwaW4lMjBnZW5ldGljcyUyMGFuZCUyMG1vbGVj
dWxhciUyMGJpb2xvZ3klMjAyMDA0JTIwU215dGgucGRmPC91cmw+PC9wZGYtdXJscz48L3VybHM+
PGN1c3RvbTM+cGFwZXJzOi8vMEZBQUE4N0EtQzBBRi00MzBDLTk0OTQtOEIyODcxOTdDMzlFL1Bh
cGVyL3AzMTM8L2N1c3RvbTM+PGVsZWN0cm9uaWMtcmVzb3VyY2UtbnVtPjEwLjIyMDIvMTU0NC02
MTE1LjEwMjc8L2VsZWN0cm9uaWMtcmVzb3VyY2UtbnVtPjxsYW5ndWFnZT5lbmc8L2xhbmd1YWdl
PjwvcmVjb3JkPjwvQ2l0ZT48Q2l0ZT48QXV0aG9yPldhbmc8L0F1dGhvcj48WWVhcj4yMDAyPC9Z
ZWFyPjxSZWNOdW0+NzE8L1JlY051bT48cmVjb3JkPjxyZWMtbnVtYmVyPjcxPC9yZWMtbnVtYmVy
Pjxmb3JlaWduLWtleXM+PGtleSBhcHA9IkVOIiBkYi1pZD0id3d4cjVlZXd6ZHN3ZXVlMHZzbnhz
dGYwOXp0ZDVyc3ZhZHIwIj43MTwva2V5PjwvZm9yZWlnbi1rZXlzPjxyZWYtdHlwZSBuYW1lPSJK
b3VybmFsIEFydGljbGUiPjE3PC9yZWYtdHlwZT48Y29udHJpYnV0b3JzPjxhdXRob3JzPjxhdXRo
b3I+V2FuZywgSi48L2F1dGhvcj48YXV0aG9yPk55Z2FhcmQsIFYuPC9hdXRob3I+PGF1dGhvcj5T
bWl0aC1Tw7hyZW5zZW4sIEIuPC9hdXRob3I+PGF1dGhvcj5Ib3ZpZywgRS48L2F1dGhvcj48YXV0
aG9yPk15a2xlYm9zdCwgTy48L2F1dGhvcj48L2F1dGhvcnM+PC9jb250cmlidXRvcnM+PGF1dGgt
YWRkcmVzcz5EZXBhcnRtZW50IG9mIFR1bW91ciBCaW9sb2d5LCBOb3J3ZWdpYW4gUmFkaXVtIEhv
c3BpdGFsLCBOMDMxMCBPc2xvLCBOb3J3YXkuIGp1bmJhaXdAcmFkaXVtLnVpby5ubzwvYXV0aC1h
ZGRyZXNzPjx0aXRsZXM+PHRpdGxlPk1BcnJheTogYW5hbHlzaW5nIHNpbmdsZSwgcmVwbGljYXRl
ZCBvciByZXZlcnNlZCBtaWNyb2FycmF5IGV4cGVyaW1lbnRzPC90aXRsZT48c2Vjb25kYXJ5LXRp
dGxlPkJpb2luZm9ybWF0aWNzPC9zZWNvbmRhcnktdGl0bGU+PC90aXRsZXM+PHBlcmlvZGljYWw+
PGZ1bGwtdGl0bGU+QmlvaW5mb3JtYXRpY3M8L2Z1bGwtdGl0bGU+PC9wZXJpb2RpY2FsPjxwYWdl
cz4xMTM5LTQwPC9wYWdlcz48dm9sdW1lPjE4PC92b2x1bWU+PG51bWJlcj44PC9udW1iZXI+PGtl
eXdvcmRzPjxrZXl3b3JkPkltYWdlIFByb2Nlc3Npbmc6IENvbXB1dGVyLUFzc2lzdGVkPC9rZXl3
b3JkPjxrZXl3b3JkPkNvbXB1dGVyIEdyYXBoaWNzPC9rZXl3b3JkPjxrZXl3b3JkPk1vZGVsczog
U3RhdGlzdGljYWw8L2tleXdvcmQ+PGtleXdvcmQ+U2Vuc2l0aXZpdHkgYW5kIFNwZWNpZmljaXR5
PC9rZXl3b3JkPjxrZXl3b3JkPlVzZXItQ29tcHV0ZXIgSW50ZXJmYWNlPC9rZXl3b3JkPjxrZXl3
b3JkPlF1YWxpdHkgQ29udHJvbDwva2V5d29yZD48a2V5d29yZD5TdGF0aXN0aWNzIGFzIFRvcGlj
PC9rZXl3b3JkPjxrZXl3b3JkPlNvZnR3YXJlPC9rZXl3b3JkPjxrZXl3b3JkPlJlcHJvZHVjaWJp
bGl0eSBvZiBSZXN1bHRzPC9rZXl3b3JkPjxrZXl3b3JkPk9saWdvbnVjbGVvdGlkZSBBcnJheSBT
ZXF1ZW5jZSBBbmFseXNpczwva2V5d29yZD48a2V5d29yZD5EYXRhYmFzZSBNYW5hZ2VtZW50IFN5
c3RlbXM8L2tleXdvcmQ+PGtleXdvcmQ+RGF0YWJhc2VzOiBOdWNsZWljIEFjaWQ8L2tleXdvcmQ+
PGtleXdvcmQ+SW5mb3JtYXRpb24gU3RvcmFnZSBhbmQgUmV0cmlldmFsPC9rZXl3b3JkPjxrZXl3
b3JkPkROQTwva2V5d29yZD48L2tleXdvcmRzPjxkYXRlcz48eWVhcj4yMDAyPC95ZWFyPjxwdWIt
ZGF0ZXM+PGRhdGU+QXVnIDE8L2RhdGU+PC9wdWItZGF0ZXM+PC9kYXRlcz48YWNjZXNzaW9uLW51
bT4xMjE3Njg0MDwvYWNjZXNzaW9uLW51bT48bGFiZWw+cDAxMjYyPC9sYWJlbD48dXJscz48cmVs
YXRlZC11cmxzPjx1cmw+aHR0cDovL3d3dy5uY2JpLm5sbS5uaWguZ292L2VudHJlei9xdWVyeS5m
Y2dpP2RiPXB1Ym1lZCZhbXA7Y21kPVJldHJpZXZlJmFtcDtkb3B0PUFic3RyYWN0UGx1cyZhbXA7
bGlzdF91aWRzPTEyMTc2ODQwPC91cmw+PC9yZWxhdGVkLXVybHM+PHBkZi11cmxzPjx1cmw+Zmls
ZTovL2xvY2FsaG9zdC9Vc2Vycy9tYXJjL0RvY3VtZW50cy9QYXBlcnMvMjAwMi9XYW5nL0Jpb2lu
Zm9ybWF0aWNzJTIwMjAwMiUyMFdhbmcucGRmPC91cmw+PC9wZGYtdXJscz48L3VybHM+PGN1c3Rv
bTM+cGFwZXJzOi8vMEZBQUE4N0EtQzBBRi00MzBDLTk0OTQtOEIyODcxOTdDMzlFL1BhcGVyL3Ax
MjYyPC9jdXN0b20zPjxsYW5ndWFnZT5lbmc8L2xhbmd1YWdlPjwvcmVjb3JkPjwvQ2l0ZT48Q2l0
ZT48QXV0aG9yPldpbHNvbjwvQXV0aG9yPjxZZWFyPjIwMDU8L1llYXI+PFJlY051bT41NzwvUmVj
TnVtPjxyZWNvcmQ+PHJlYy1udW1iZXI+NTc8L3JlYy1udW1iZXI+PGZvcmVpZ24ta2V5cz48a2V5
IGFwcD0iRU4iIGRiLWlkPSJ3d3hyNWVld3pkc3dldWUwdnNueHN0ZjA5enRkNXJzdmFkcjAiPjU3
PC9rZXk+PC9mb3JlaWduLWtleXM+PHJlZi10eXBlIG5hbWU9IkpvdXJuYWwgQXJ0aWNsZSI+MTc8
L3JlZi10eXBlPjxjb250cmlidXRvcnM+PGF1dGhvcnM+PGF1dGhvcj5XaWxzb24sIEMuIEwuPC9h
dXRob3I+PGF1dGhvcj5NaWxsZXIsIEMuIEouPC9hdXRob3I+PC9hdXRob3JzPjwvY29udHJpYnV0
b3JzPjxhdXRoLWFkZHJlc3M+UGF0ZXJzb24gSW5zdGl0dXRlIGZvciBDYW5jZXIgUmVzZWFyY2gs
IE1hbmNoZXN0ZXIgTTIwIDRCWCwgVUsuPC9hdXRoLWFkZHJlc3M+PHRpdGxlcz48dGl0bGU+U2lt
cGxlYWZmeTogYSBCaW9Db25kdWN0b3IgcGFja2FnZSBmb3IgQWZmeW1ldHJpeCBRdWFsaXR5IENv
bnRyb2wgYW5kIGRhdGEgYW5hbHlzaXM8L3RpdGxlPjxzZWNvbmRhcnktdGl0bGU+QmlvaW5mb3Jt
YXRpY3M8L3NlY29uZGFyeS10aXRsZT48L3RpdGxlcz48cGVyaW9kaWNhbD48ZnVsbC10aXRsZT5C
aW9pbmZvcm1hdGljczwvZnVsbC10aXRsZT48L3BlcmlvZGljYWw+PHBhZ2VzPjM2ODMtNTwvcGFn
ZXM+PHZvbHVtZT4yMTwvdm9sdW1lPjxudW1iZXI+MTg8L251bWJlcj48a2V5d29yZHM+PGtleXdv
cmQ+RGF0YWJhc2UgTWFuYWdlbWVudCBTeXN0ZW1zPC9rZXl3b3JkPjxrZXl3b3JkPkNvbXB1dGVy
IFNpbXVsYXRpb248L2tleXdvcmQ+PGtleXdvcmQ+SHVtYW5zPC9rZXl3b3JkPjxrZXl3b3JkPlN0
YXRpc3RpY3MgYXMgVG9waWM8L2tleXdvcmQ+PGtleXdvcmQ+Q29tcHV0YXRpb25hbCBCaW9sb2d5
PC9rZXl3b3JkPjxrZXl3b3JkPkdlbmUgRXhwcmVzc2lvbiBQcm9maWxpbmc8L2tleXdvcmQ+PGtl
eXdvcmQ+UXVhbGl0eSBDb250cm9sPC9rZXl3b3JkPjxrZXl3b3JkPkNvbXB1dGVyIEdyYXBoaWNz
PC9rZXl3b3JkPjxrZXl3b3JkPlNlcXVlbmNlIEFuYWx5c2lzOiBETkE8L2tleXdvcmQ+PGtleXdv
cmQ+U29mdHdhcmU8L2tleXdvcmQ+PGtleXdvcmQ+Uk5BPC9rZXl3b3JkPjxrZXl3b3JkPkluZm9y
bWF0aW9uIFN0b3JhZ2UgYW5kIFJldHJpZXZhbDwva2V5d29yZD48a2V5d29yZD5Vc2VyLUNvbXB1
dGVyIEludGVyZmFjZTwva2V5d29yZD48a2V5d29yZD5OdWNsZWljIEFjaWQgSHlicmlkaXphdGlv
bjwva2V5d29yZD48a2V5d29yZD5PbGlnb251Y2xlb3RpZGUgQXJyYXkgU2VxdWVuY2UgQW5hbHlz
aXM8L2tleXdvcmQ+PGtleXdvcmQ+SW50ZXJuZXQ8L2tleXdvcmQ+PC9rZXl3b3Jkcz48ZGF0ZXM+
PHllYXI+MjAwNTwveWVhcj48cHViLWRhdGVzPjxkYXRlPlNlcCAxNTwvZGF0ZT48L3B1Yi1kYXRl
cz48L2RhdGVzPjxhY2Nlc3Npb24tbnVtPjE2MDc2ODg4PC9hY2Nlc3Npb24tbnVtPjxsYWJlbD5w
MDAyMTM8L2xhYmVsPjx1cmxzPjxyZWxhdGVkLXVybHM+PHVybD5odHRwOi8vd3d3Lm5jYmkubmxt
Lm5paC5nb3YvZW50cmV6L3F1ZXJ5LmZjZ2k/ZGI9cHVibWVkJmFtcDtjbWQ9UmV0cmlldmUmYW1w
O2RvcHQ9QWJzdHJhY3RQbHVzJmFtcDtsaXN0X3VpZHM9MTYwNzY4ODg8L3VybD48L3JlbGF0ZWQt
dXJscz48cGRmLXVybHM+PHVybD5maWxlOi8vbG9jYWxob3N0L1VzZXJzL21hcmMvRG9jdW1lbnRz
L1BhcGVycy8yMDA1L1dpbHNvbi9CaW9pbmZvcm1hdGljcyUyMDIwMDUlMjBXaWxzb24ucGRmPC91
cmw+PC9wZGYtdXJscz48L3VybHM+PGN1c3RvbTM+cGFwZXJzOi8vMEZBQUE4N0EtQzBBRi00MzBD
LTk0OTQtOEIyODcxOTdDMzlFL1BhcGVyL3AyMTM8L2N1c3RvbTM+PGVsZWN0cm9uaWMtcmVzb3Vy
Y2UtbnVtPjEwLjEwOTMvYmlvaW5mb3JtYXRpY3MvYnRpNjA1PC9lbGVjdHJvbmljLXJlc291cmNl
LW51bT48bGFuZ3VhZ2U+ZW5nPC9sYW5ndWFnZT48L3JlY29yZD48L0NpdGU+PENpdGU+PEF1dGhv
cj5XdTwvQXV0aG9yPjxZZWFyPjIwMDQ8L1llYXI+PFJlY051bT4zMTwvUmVjTnVtPjxyZWNvcmQ+
PHJlYy1udW1iZXI+MzE8L3JlYy1udW1iZXI+PGZvcmVpZ24ta2V5cz48a2V5IGFwcD0iRU4iIGRi
LWlkPSJ3d3hyNWVld3pkc3dldWUwdnNueHN0ZjA5enRkNXJzdmFkcjAiPjMxPC9rZXk+PC9mb3Jl
aWduLWtleXM+PHJlZi10eXBlIG5hbWU9IkpvdXJuYWwgQXJ0aWNsZSI+MTc8L3JlZi10eXBlPjxj
b250cmlidXRvcnM+PGF1dGhvcnM+PGF1dGhvcj5XdSwgWi48L2F1dGhvcj48YXV0aG9yPklyaXph
cnJ5LCBSLiBBLjwvYXV0aG9yPjxhdXRob3I+R2VudGxlbWFuLCBSLjwvYXV0aG9yPjxhdXRob3I+
TWFydGluZXotTXVyaWxsbywgRi48L2F1dGhvcj48YXV0aG9yPlNwZW5jZXIsIEYuPC9hdXRob3I+
PC9hdXRob3JzPjwvY29udHJpYnV0b3JzPjx0aXRsZXM+PHRpdGxlPkEgTW9kZWwtQmFzZWQgQmFj
a2dyb3VuZCBBZGp1c3RtZW50IGZvciBPbGlnb251Y2xlb3RpZGUgRXhwcmVzc2lvbiBBcnJheXM8
L3RpdGxlPjxzZWNvbmRhcnktdGl0bGU+Sm91cm5hbCBvZiB0aGUgQW1lcmljYW4gU3RhdGlzdGlj
YWwgQXNzb2NpYXRpb248L3NlY29uZGFyeS10aXRsZT48L3RpdGxlcz48cGVyaW9kaWNhbD48ZnVs
bC10aXRsZT5Kb3VybmFsIG9mIHRoZSBBbWVyaWNhbiBTdGF0aXN0aWNhbCBBc3NvY2lhdGlvbjwv
ZnVsbC10aXRsZT48L3BlcmlvZGljYWw+PHBhZ2VzPjkwOS05MTc8L3BhZ2VzPjx2b2x1bWU+OTk8
L3ZvbHVtZT48bnVtYmVyPjQ2ODwvbnVtYmVyPjxkYXRlcz48eWVhcj4yMDA0PC95ZWFyPjxwdWIt
ZGF0ZXM+PGRhdGU+RGVjIDE8L2RhdGU+PC9wdWItZGF0ZXM+PC9kYXRlcz48bGFiZWw+cDAxMzMw
PC9sYWJlbD48dXJscz48cGRmLXVybHM+PHVybD5maWxlOi8vbG9jYWxob3N0L1VzZXJzL21hcmMv
RG9jdW1lbnRzL1BhcGVycy8yMDA0L1d1L0pvdXJuYWwlMjBvZiUyMHRoZSUyMEFtZXJpY2FuJTIw
U3RhdGlzdGljYWwlMjBBc3NvY2lhdGlvbiUyMDIwMDQlMjBXdS5wZGY8L3VybD48L3BkZi11cmxz
PjwvdXJscz48Y3VzdG9tMz5wYXBlcnM6Ly8wRkFBQTg3QS1DMEFGLTQzMEMtOTQ5NC04QjI4NzE5
N0MzOUUvUGFwZXIvcDEzMzA8L2N1c3RvbTM+PGVsZWN0cm9uaWMtcmVzb3VyY2UtbnVtPjEwLjEx
OTgvMDE2MjE0NTA0MDAwMDAwNjgzPC9lbGVjdHJvbmljLXJlc291cmNlLW51bT48L3JlY29yZD48
L0NpdGU+PENpdGU+PEF1dGhvcj5BZmZ5bWV0cml4PC9BdXRob3I+PFllYXI+MjAwNTwvWWVhcj48
UmVjTnVtPjExNTwvUmVjTnVtPjxyZWNvcmQ+PHJlYy1udW1iZXI+MTE1PC9yZWMtbnVtYmVyPjxm
b3JlaWduLWtleXM+PGtleSBhcHA9IkVOIiBkYi1pZD0id3d4cjVlZXd6ZHN3ZXVlMHZzbnhzdGYw
OXp0ZDVyc3ZhZHIwIj4xMTU8L2tleT48L2ZvcmVpZ24ta2V5cz48cmVmLXR5cGUgbmFtZT0iSm91
cm5hbCBBcnRpY2xlIj4xNzwvcmVmLXR5cGU+PGNvbnRyaWJ1dG9ycz48YXV0aG9ycz48YXV0aG9y
PkFmZnltZXRyaXg8L2F1dGhvcj48L2F1dGhvcnM+PC9jb250cmlidXRvcnM+PHRpdGxlcz48dGl0
bGU+R3VpZGUgdG8gcHJvYmUgbG9nYXJpdGhtaWMgaW50ZW5zaXR5IGVycm9yIChwbGllcikgZXN0
aW1hdGlvbi48L3RpdGxlPjxzZWNvbmRhcnktdGl0bGU+VGVjaG5pY2FsIFJlcG9ydCwgQWZmeW1l
dHJpeCwgSW5jLiwgd3d3LmFmZnltZXRyaXguY29tL3N1cHBvcnQvdGVjaG5pY2FsL3RlY2hub3Rl
c21haW4uYS54PC9zZWNvbmRhcnktdGl0bGU+PC90aXRsZXM+PHBlcmlvZGljYWw+PGZ1bGwtdGl0
bGU+VGVjaG5pY2FsIFJlcG9ydCwgQWZmeW1ldHJpeCwgSW5jLiwgd3d3LmFmZnltZXRyaXguY29t
L3N1cHBvcnQvdGVjaG5pY2FsL3RlY2hub3Rlc21haW4uYS54PC9mdWxsLXRpdGxlPjwvcGVyaW9k
aWNhbD48ZGF0ZXM+PHllYXI+MjAwNTwveWVhcj48L2RhdGVzPjx1cmxzPjwvdXJscz48L3JlY29y
ZD48L0NpdGU+PC9FbmROb3RlPgB=
</w:fldData>
          </w:fldChar>
        </w:r>
        <w:r w:rsidR="009A0C87">
          <w:rPr>
            <w:rFonts w:ascii="Arial" w:hAnsi="Arial"/>
          </w:rPr>
          <w:instrText xml:space="preserve"> ADDIN EN.CITE.DATA </w:instrText>
        </w:r>
        <w:r w:rsidR="009A0C87" w:rsidRPr="009A0C87">
          <w:rPr>
            <w:rStyle w:val="PageNumber"/>
            <w:rFonts w:ascii="Arial" w:hAnsi="Arial"/>
            <w:rPrChange w:id="157" w:author="Marc Lohse" w:date="2009-11-27T11:27:00Z">
              <w:rPr>
                <w:rStyle w:val="PageNumber"/>
              </w:rPr>
            </w:rPrChange>
          </w:rPr>
        </w:r>
        <w:r w:rsidR="009A0C87">
          <w:rPr>
            <w:rFonts w:ascii="Arial" w:hAnsi="Arial"/>
          </w:rPr>
          <w:fldChar w:fldCharType="end"/>
        </w:r>
      </w:ins>
      <w:r w:rsidR="009A0C87">
        <w:rPr>
          <w:rFonts w:ascii="Arial" w:hAnsi="Arial"/>
        </w:rPr>
        <w:fldChar w:fldCharType="separate"/>
      </w:r>
      <w:ins w:id="158" w:author="Marc Lohse" w:date="2009-11-27T11:27:00Z">
        <w:r w:rsidR="009A0C87">
          <w:rPr>
            <w:rFonts w:ascii="Arial" w:hAnsi="Arial"/>
          </w:rPr>
          <w:t>(Wang et al., 2002; Bolstad, 2004; Gautier et al., 2004; Smyth, 2004; Wu et al., 2004; Affymetrix, 2005; Wilson and Miller, 2005; Hong et al., 2006)</w:t>
        </w:r>
        <w:r w:rsidR="009A0C87">
          <w:rPr>
            <w:rFonts w:ascii="Arial" w:hAnsi="Arial"/>
          </w:rPr>
          <w:fldChar w:fldCharType="end"/>
        </w:r>
      </w:ins>
      <w:r w:rsidRPr="0089273A">
        <w:rPr>
          <w:rFonts w:ascii="Arial" w:hAnsi="Arial"/>
        </w:rPr>
        <w:t>. Some functions were modified to enhance the visual output. Depending on the type of input data the user can choose between different analysis approaches: In case of single channel data</w:t>
      </w:r>
      <w:ins w:id="159" w:author="Marc Lohse" w:date="2009-10-30T14:59:00Z">
        <w:r w:rsidRPr="0089273A">
          <w:rPr>
            <w:rFonts w:ascii="Arial" w:hAnsi="Arial"/>
          </w:rPr>
          <w:t>,</w:t>
        </w:r>
      </w:ins>
      <w:r w:rsidRPr="0089273A">
        <w:rPr>
          <w:rFonts w:ascii="Arial" w:hAnsi="Arial"/>
        </w:rPr>
        <w:t xml:space="preserve"> linear model based (limma) or rank product based (RankProd) analysis is available. Two color data will always be analyzed using limma functions.</w:t>
      </w:r>
      <w:ins w:id="160" w:author="Marc Lohse" w:date="2009-10-30T14:59:00Z">
        <w:r w:rsidRPr="0089273A">
          <w:rPr>
            <w:rFonts w:ascii="Arial" w:hAnsi="Arial"/>
          </w:rPr>
          <w:t xml:space="preserve"> </w:t>
        </w:r>
      </w:ins>
      <w:r w:rsidRPr="0089273A">
        <w:rPr>
          <w:rFonts w:ascii="Arial" w:hAnsi="Arial"/>
        </w:rPr>
        <w:t xml:space="preserve">Quality analysis (QA) results will by summarized in a scrollable list showing clickable thumbnail images of the QA plots. Individual chips showing warnings may be manually excluded from </w:t>
      </w:r>
      <w:ins w:id="161" w:author="Marc Lohse" w:date="2009-10-30T15:00:00Z">
        <w:r w:rsidRPr="0089273A">
          <w:rPr>
            <w:rFonts w:ascii="Arial" w:hAnsi="Arial"/>
          </w:rPr>
          <w:t xml:space="preserve">the </w:t>
        </w:r>
      </w:ins>
      <w:r w:rsidRPr="0089273A">
        <w:rPr>
          <w:rFonts w:ascii="Arial" w:hAnsi="Arial"/>
        </w:rPr>
        <w:t>analys</w:t>
      </w:r>
      <w:ins w:id="162" w:author="Marc Lohse" w:date="2009-10-30T15:00:00Z">
        <w:r w:rsidRPr="0089273A">
          <w:rPr>
            <w:rFonts w:ascii="Arial" w:hAnsi="Arial"/>
          </w:rPr>
          <w:t>i</w:t>
        </w:r>
      </w:ins>
      <w:r w:rsidRPr="0089273A">
        <w:rPr>
          <w:rFonts w:ascii="Arial" w:hAnsi="Arial"/>
        </w:rPr>
        <w:t>s</w:t>
      </w:r>
      <w:ins w:id="163" w:author="Marc Lohse" w:date="2009-10-30T15:00:00Z">
        <w:r w:rsidRPr="0089273A">
          <w:rPr>
            <w:rFonts w:ascii="Arial" w:hAnsi="Arial"/>
          </w:rPr>
          <w:t xml:space="preserve"> to prevent them from introducing technical bias in the subsequent assessment of differential gene expression</w:t>
        </w:r>
      </w:ins>
      <w:r w:rsidRPr="0089273A">
        <w:rPr>
          <w:rFonts w:ascii="Arial" w:hAnsi="Arial"/>
        </w:rPr>
        <w:t>.</w:t>
      </w:r>
    </w:p>
    <w:p w:rsidR="00F97EB2" w:rsidRPr="000F30E7" w:rsidRDefault="00F97EB2" w:rsidP="002D12CA">
      <w:pPr>
        <w:spacing w:line="360" w:lineRule="auto"/>
        <w:jc w:val="both"/>
        <w:rPr>
          <w:rFonts w:ascii="Arial" w:hAnsi="Arial"/>
        </w:rPr>
      </w:pPr>
    </w:p>
    <w:p w:rsidR="00F97EB2" w:rsidRPr="000F30E7" w:rsidRDefault="0089273A" w:rsidP="002D12CA">
      <w:pPr>
        <w:spacing w:line="360" w:lineRule="auto"/>
        <w:jc w:val="both"/>
        <w:rPr>
          <w:rFonts w:ascii="Arial" w:hAnsi="Arial"/>
          <w:i/>
        </w:rPr>
      </w:pPr>
      <w:r w:rsidRPr="0089273A">
        <w:rPr>
          <w:rFonts w:ascii="Arial" w:hAnsi="Arial"/>
          <w:i/>
        </w:rPr>
        <w:t>Experiment design</w:t>
      </w:r>
    </w:p>
    <w:p w:rsidR="00F97EB2" w:rsidRPr="000F30E7" w:rsidRDefault="0089273A" w:rsidP="002D12CA">
      <w:pPr>
        <w:spacing w:line="360" w:lineRule="auto"/>
        <w:jc w:val="both"/>
        <w:rPr>
          <w:rFonts w:ascii="Arial" w:hAnsi="Arial"/>
        </w:rPr>
      </w:pPr>
      <w:r w:rsidRPr="0089273A">
        <w:rPr>
          <w:rFonts w:ascii="Arial" w:hAnsi="Arial"/>
        </w:rPr>
        <w:t xml:space="preserve">When working with Affymetrix data, depending on the statistical analysis strategy chosen, the user can define two (when using rank product) to any number (using limma) of groups of replicates and sort the imported data files accordingly. Unique labels identifying the groups have to be chosen – these labels will be used later on when defining the contrasts of interest. Robin will generate a warning if groups contain less than three replicates accounting for the lower reliability of the results if too few data points are available for the analysis of differential expression. </w:t>
      </w:r>
      <w:ins w:id="164" w:author="Marc Lohse" w:date="2009-10-30T16:30:00Z">
        <w:r w:rsidRPr="0089273A">
          <w:rPr>
            <w:rFonts w:ascii="Arial" w:hAnsi="Arial"/>
          </w:rPr>
          <w:t>A</w:t>
        </w:r>
      </w:ins>
      <w:r w:rsidRPr="0089273A">
        <w:rPr>
          <w:rFonts w:ascii="Arial" w:hAnsi="Arial"/>
        </w:rPr>
        <w:t>t present, all replicate experiments are treated as true biological replicates</w:t>
      </w:r>
      <w:ins w:id="165" w:author="Marc Lohse" w:date="2009-10-30T16:30:00Z">
        <w:r w:rsidRPr="0089273A">
          <w:rPr>
            <w:rFonts w:ascii="Arial" w:hAnsi="Arial"/>
          </w:rPr>
          <w:t xml:space="preserve">. Providing data that </w:t>
        </w:r>
      </w:ins>
      <w:ins w:id="166" w:author="Marc Lohse" w:date="2009-10-30T16:40:00Z">
        <w:r w:rsidRPr="0089273A">
          <w:rPr>
            <w:rFonts w:ascii="Arial" w:hAnsi="Arial"/>
          </w:rPr>
          <w:t>is technically replicated will lead to an overestimation of significance when analyzing differential gene expression</w:t>
        </w:r>
      </w:ins>
      <w:del w:id="167" w:author="Marc Lohse" w:date="2009-11-27T09:39:00Z">
        <w:r w:rsidRPr="0089273A" w:rsidDel="00485E19">
          <w:rPr>
            <w:rFonts w:ascii="Arial" w:hAnsi="Arial"/>
            <w:highlight w:val="yellow"/>
          </w:rPr>
          <w:delText>– methods properly accounting for technical replication will be incorporated in future releases.</w:delText>
        </w:r>
        <w:r w:rsidRPr="0089273A" w:rsidDel="00485E19">
          <w:rPr>
            <w:rFonts w:ascii="Arial" w:hAnsi="Arial"/>
          </w:rPr>
          <w:delText xml:space="preserve"> </w:delText>
        </w:r>
      </w:del>
      <w:ins w:id="168" w:author="Marc Lohse" w:date="2009-11-27T09:39:00Z">
        <w:r w:rsidR="00485E19">
          <w:rPr>
            <w:rFonts w:ascii="Arial" w:hAnsi="Arial"/>
          </w:rPr>
          <w:t>.</w:t>
        </w:r>
      </w:ins>
    </w:p>
    <w:p w:rsidR="00F97EB2" w:rsidRPr="000F30E7" w:rsidRDefault="0089273A" w:rsidP="002D12CA">
      <w:pPr>
        <w:spacing w:line="360" w:lineRule="auto"/>
        <w:jc w:val="both"/>
        <w:rPr>
          <w:rFonts w:ascii="Arial" w:hAnsi="Arial"/>
        </w:rPr>
      </w:pPr>
      <w:r w:rsidRPr="0089273A">
        <w:rPr>
          <w:rFonts w:ascii="Arial" w:hAnsi="Arial"/>
        </w:rPr>
        <w:t xml:space="preserve">Subsequently, the groups are depicted as draggable boxes on the graphical designer panel that allows the user to visually </w:t>
      </w:r>
      <w:proofErr w:type="gramStart"/>
      <w:r w:rsidRPr="0089273A">
        <w:rPr>
          <w:rFonts w:ascii="Arial" w:hAnsi="Arial"/>
        </w:rPr>
        <w:t>lay</w:t>
      </w:r>
      <w:proofErr w:type="gramEnd"/>
      <w:r w:rsidRPr="0089273A">
        <w:rPr>
          <w:rFonts w:ascii="Arial" w:hAnsi="Arial"/>
        </w:rPr>
        <w:t xml:space="preserve"> out comparisons of interests between the groups. To achieve this, one simply has to draw an arrow by (shift-) control-click-dragging from one box to the other, e</w:t>
      </w:r>
      <w:proofErr w:type="gramStart"/>
      <w:r w:rsidRPr="0089273A">
        <w:rPr>
          <w:rFonts w:ascii="Arial" w:hAnsi="Arial"/>
        </w:rPr>
        <w:t>. g</w:t>
      </w:r>
      <w:proofErr w:type="gramEnd"/>
      <w:r w:rsidRPr="0089273A">
        <w:rPr>
          <w:rFonts w:ascii="Arial" w:hAnsi="Arial"/>
        </w:rPr>
        <w:t xml:space="preserve">. from </w:t>
      </w:r>
      <w:ins w:id="169" w:author="Marc Lohse" w:date="2009-11-27T09:44:00Z">
        <w:r w:rsidR="00741440">
          <w:rPr>
            <w:rFonts w:ascii="Arial" w:hAnsi="Arial"/>
          </w:rPr>
          <w:t>‘wildtype’</w:t>
        </w:r>
        <w:r w:rsidR="00741440" w:rsidRPr="00485E19">
          <w:rPr>
            <w:rFonts w:ascii="Arial" w:hAnsi="Arial"/>
          </w:rPr>
          <w:t xml:space="preserve"> </w:t>
        </w:r>
      </w:ins>
      <w:r w:rsidRPr="00485E19">
        <w:rPr>
          <w:rFonts w:ascii="Arial" w:hAnsi="Arial"/>
        </w:rPr>
        <w:t xml:space="preserve">to </w:t>
      </w:r>
      <w:ins w:id="170" w:author="Marc Lohse" w:date="2009-11-27T09:44:00Z">
        <w:r w:rsidR="00741440">
          <w:rPr>
            <w:rFonts w:ascii="Arial" w:hAnsi="Arial"/>
          </w:rPr>
          <w:t>‘mutant’</w:t>
        </w:r>
        <w:r w:rsidR="00741440" w:rsidRPr="00485E19">
          <w:rPr>
            <w:rFonts w:ascii="Arial" w:hAnsi="Arial"/>
          </w:rPr>
          <w:t xml:space="preserve"> </w:t>
        </w:r>
      </w:ins>
      <w:r w:rsidRPr="00485E19">
        <w:rPr>
          <w:rFonts w:ascii="Arial" w:hAnsi="Arial"/>
        </w:rPr>
        <w:t>as shown in (</w:t>
      </w:r>
      <w:ins w:id="171" w:author="Marc Lohse" w:date="2009-11-27T09:37:00Z">
        <w:r w:rsidR="00485E19" w:rsidRPr="00485E19">
          <w:rPr>
            <w:rFonts w:ascii="Arial" w:hAnsi="Arial"/>
          </w:rPr>
          <w:t>Fig. 1</w:t>
        </w:r>
      </w:ins>
      <w:r w:rsidRPr="00485E19">
        <w:rPr>
          <w:rFonts w:ascii="Arial" w:hAnsi="Arial"/>
        </w:rPr>
        <w:t>)</w:t>
      </w:r>
      <w:r w:rsidRPr="0089273A">
        <w:rPr>
          <w:rFonts w:ascii="Arial" w:hAnsi="Arial"/>
        </w:rPr>
        <w:t xml:space="preserve">. Robin interprets this as the contrast </w:t>
      </w:r>
      <w:ins w:id="172" w:author="Marc Lohse" w:date="2009-11-27T09:44:00Z">
        <w:r w:rsidR="00741440">
          <w:rPr>
            <w:rFonts w:ascii="Arial" w:hAnsi="Arial"/>
          </w:rPr>
          <w:t>‘wildtype</w:t>
        </w:r>
      </w:ins>
      <w:r w:rsidRPr="0089273A">
        <w:rPr>
          <w:rFonts w:ascii="Arial" w:hAnsi="Arial"/>
        </w:rPr>
        <w:t xml:space="preserve"> </w:t>
      </w:r>
      <w:ins w:id="173" w:author="Marc Lohse" w:date="2009-10-30T16:41:00Z">
        <w:r w:rsidRPr="0089273A">
          <w:rPr>
            <w:rFonts w:ascii="Arial" w:hAnsi="Arial"/>
          </w:rPr>
          <w:t xml:space="preserve">minus </w:t>
        </w:r>
      </w:ins>
      <w:ins w:id="174" w:author="Marc Lohse" w:date="2009-11-27T09:44:00Z">
        <w:r w:rsidR="00741440">
          <w:rPr>
            <w:rFonts w:ascii="Arial" w:hAnsi="Arial"/>
          </w:rPr>
          <w:t>mutant’</w:t>
        </w:r>
      </w:ins>
      <w:r w:rsidRPr="0089273A">
        <w:rPr>
          <w:rFonts w:ascii="Arial" w:hAnsi="Arial"/>
        </w:rPr>
        <w:t xml:space="preserve">. If more than one experimental condition is being varied, so called ‘interaction terms’ can be defined by creating ‘meta groups’ and drawing arrows between them </w:t>
      </w:r>
      <w:r w:rsidR="00073929" w:rsidRPr="00073929">
        <w:rPr>
          <w:rFonts w:ascii="Arial" w:hAnsi="Arial"/>
        </w:rPr>
        <w:t>(see F</w:t>
      </w:r>
      <w:ins w:id="175" w:author="Marc Lohse" w:date="2009-11-27T07:46:00Z">
        <w:r w:rsidR="00073929" w:rsidRPr="00073929">
          <w:rPr>
            <w:rFonts w:ascii="Arial" w:hAnsi="Arial"/>
          </w:rPr>
          <w:t xml:space="preserve">ig. </w:t>
        </w:r>
        <w:r w:rsidR="00485E19">
          <w:rPr>
            <w:rFonts w:ascii="Arial" w:hAnsi="Arial"/>
          </w:rPr>
          <w:t>1</w:t>
        </w:r>
      </w:ins>
      <w:r w:rsidR="00073929" w:rsidRPr="00073929">
        <w:rPr>
          <w:rFonts w:ascii="Arial" w:hAnsi="Arial"/>
        </w:rPr>
        <w:t>)</w:t>
      </w:r>
      <w:r w:rsidRPr="0089273A">
        <w:rPr>
          <w:rFonts w:ascii="Arial" w:hAnsi="Arial"/>
        </w:rPr>
        <w:t>. Specifically, the contrast of meta groups shown in</w:t>
      </w:r>
      <w:ins w:id="176" w:author="Marc Lohse" w:date="2009-11-27T07:47:00Z">
        <w:r w:rsidR="00485E19">
          <w:rPr>
            <w:rFonts w:ascii="Arial" w:hAnsi="Arial"/>
          </w:rPr>
          <w:t xml:space="preserve"> figure 1</w:t>
        </w:r>
        <w:r w:rsidR="0064116D">
          <w:rPr>
            <w:rFonts w:ascii="Arial" w:hAnsi="Arial"/>
          </w:rPr>
          <w:t xml:space="preserve"> </w:t>
        </w:r>
      </w:ins>
      <w:r w:rsidRPr="0089273A">
        <w:rPr>
          <w:rFonts w:ascii="Arial" w:hAnsi="Arial"/>
        </w:rPr>
        <w:t xml:space="preserve">will be interpreted as the interaction term </w:t>
      </w:r>
      <w:ins w:id="177" w:author="Marc Lohse" w:date="2009-11-27T09:45:00Z">
        <w:r w:rsidR="00741440">
          <w:rPr>
            <w:rFonts w:ascii="Arial" w:hAnsi="Arial"/>
          </w:rPr>
          <w:t>‘(wildtype</w:t>
        </w:r>
      </w:ins>
      <w:r w:rsidR="00073929" w:rsidRPr="00073929">
        <w:rPr>
          <w:rFonts w:ascii="Arial" w:hAnsi="Arial"/>
        </w:rPr>
        <w:t xml:space="preserve"> </w:t>
      </w:r>
      <w:ins w:id="178" w:author="Marc Lohse" w:date="2009-10-30T16:41:00Z">
        <w:r w:rsidR="00073929" w:rsidRPr="00073929">
          <w:rPr>
            <w:rFonts w:ascii="Arial" w:hAnsi="Arial"/>
          </w:rPr>
          <w:t>minus</w:t>
        </w:r>
      </w:ins>
      <w:r w:rsidR="00073929" w:rsidRPr="00073929">
        <w:rPr>
          <w:rFonts w:ascii="Arial" w:hAnsi="Arial"/>
        </w:rPr>
        <w:t xml:space="preserve"> </w:t>
      </w:r>
      <w:ins w:id="179" w:author="Marc Lohse" w:date="2009-11-27T09:45:00Z">
        <w:r w:rsidR="00741440">
          <w:rPr>
            <w:rFonts w:ascii="Arial" w:hAnsi="Arial"/>
          </w:rPr>
          <w:t>wiltype</w:t>
        </w:r>
        <w:r w:rsidR="00741440" w:rsidRPr="00073929">
          <w:rPr>
            <w:rFonts w:ascii="Arial" w:hAnsi="Arial"/>
          </w:rPr>
          <w:t xml:space="preserve"> </w:t>
        </w:r>
      </w:ins>
      <w:r w:rsidR="00073929" w:rsidRPr="00073929">
        <w:rPr>
          <w:rFonts w:ascii="Arial" w:hAnsi="Arial"/>
        </w:rPr>
        <w:t xml:space="preserve">stressed) </w:t>
      </w:r>
      <w:ins w:id="180" w:author="Marc Lohse" w:date="2009-10-30T16:41:00Z">
        <w:r w:rsidR="00073929" w:rsidRPr="00073929">
          <w:rPr>
            <w:rFonts w:ascii="Arial" w:hAnsi="Arial"/>
          </w:rPr>
          <w:t>minus</w:t>
        </w:r>
      </w:ins>
      <w:r w:rsidR="00073929" w:rsidRPr="00073929">
        <w:rPr>
          <w:rFonts w:ascii="Arial" w:hAnsi="Arial"/>
        </w:rPr>
        <w:t xml:space="preserve"> (</w:t>
      </w:r>
      <w:ins w:id="181" w:author="Marc Lohse" w:date="2009-11-27T09:45:00Z">
        <w:r w:rsidR="00741440">
          <w:rPr>
            <w:rFonts w:ascii="Arial" w:hAnsi="Arial"/>
          </w:rPr>
          <w:t>mutant</w:t>
        </w:r>
        <w:r w:rsidR="00741440" w:rsidRPr="00073929">
          <w:rPr>
            <w:rFonts w:ascii="Arial" w:hAnsi="Arial"/>
          </w:rPr>
          <w:t xml:space="preserve"> </w:t>
        </w:r>
      </w:ins>
      <w:ins w:id="182" w:author="Marc Lohse" w:date="2009-10-30T16:41:00Z">
        <w:r w:rsidR="00073929" w:rsidRPr="00073929">
          <w:rPr>
            <w:rFonts w:ascii="Arial" w:hAnsi="Arial"/>
          </w:rPr>
          <w:t>minus</w:t>
        </w:r>
      </w:ins>
      <w:r w:rsidR="00073929" w:rsidRPr="00073929">
        <w:rPr>
          <w:rFonts w:ascii="Arial" w:hAnsi="Arial"/>
        </w:rPr>
        <w:t xml:space="preserve"> </w:t>
      </w:r>
      <w:ins w:id="183" w:author="Marc Lohse" w:date="2009-11-27T09:45:00Z">
        <w:r w:rsidR="00741440">
          <w:rPr>
            <w:rFonts w:ascii="Arial" w:hAnsi="Arial"/>
          </w:rPr>
          <w:t>mutant</w:t>
        </w:r>
        <w:r w:rsidR="00741440" w:rsidRPr="00073929">
          <w:rPr>
            <w:rFonts w:ascii="Arial" w:hAnsi="Arial"/>
          </w:rPr>
          <w:t xml:space="preserve"> </w:t>
        </w:r>
      </w:ins>
      <w:r w:rsidR="00073929" w:rsidRPr="00073929">
        <w:rPr>
          <w:rFonts w:ascii="Arial" w:hAnsi="Arial"/>
        </w:rPr>
        <w:t>stressed)</w:t>
      </w:r>
      <w:ins w:id="184" w:author="Marc Lohse" w:date="2009-11-27T09:45:00Z">
        <w:r w:rsidR="00741440">
          <w:rPr>
            <w:rFonts w:ascii="Arial" w:hAnsi="Arial"/>
          </w:rPr>
          <w:t>’</w:t>
        </w:r>
      </w:ins>
      <w:r w:rsidRPr="0089273A">
        <w:rPr>
          <w:rFonts w:ascii="Arial" w:hAnsi="Arial"/>
        </w:rPr>
        <w:t xml:space="preserve"> which will extract th</w:t>
      </w:r>
      <w:ins w:id="185" w:author="Marc Lohse" w:date="2009-10-30T16:42:00Z">
        <w:r w:rsidRPr="0089273A">
          <w:rPr>
            <w:rFonts w:ascii="Arial" w:hAnsi="Arial"/>
          </w:rPr>
          <w:t>ose</w:t>
        </w:r>
      </w:ins>
      <w:r w:rsidRPr="0089273A">
        <w:rPr>
          <w:rFonts w:ascii="Arial" w:hAnsi="Arial"/>
        </w:rPr>
        <w:t xml:space="preserve"> genes that respond</w:t>
      </w:r>
      <w:ins w:id="186" w:author="Marc Lohse" w:date="2009-10-30T16:42:00Z">
        <w:r w:rsidRPr="0089273A">
          <w:rPr>
            <w:rFonts w:ascii="Arial" w:hAnsi="Arial"/>
          </w:rPr>
          <w:t xml:space="preserve"> to stress</w:t>
        </w:r>
      </w:ins>
      <w:r w:rsidRPr="0089273A">
        <w:rPr>
          <w:rFonts w:ascii="Arial" w:hAnsi="Arial"/>
        </w:rPr>
        <w:t xml:space="preserve"> differently in mutant and wild type. The expert settings box included on the experiment designer panel again allows advanced users to tweak all relevant parameters of the statistical analysis, like p-value- and minimal log2-fold change cutoff, correction method for multiple testing, normalization (although it is not recommended to use different normalization methods for quality analysis and main analysis) and the statistical strategy for multiple testing across contrasts. Additionally, expert users can choose to review the R script that is generated from the inputs before it is sent to the R engine and include custom code or use Robin to quickly and comfortably generate skeletons of analysis scripts that can then be used as starting points for more sophisticated customized analyses.</w:t>
      </w:r>
    </w:p>
    <w:p w:rsidR="00F97EB2" w:rsidRPr="000F30E7" w:rsidRDefault="00F97EB2" w:rsidP="002D12CA">
      <w:pPr>
        <w:spacing w:line="360" w:lineRule="auto"/>
        <w:jc w:val="both"/>
        <w:rPr>
          <w:rFonts w:ascii="Arial" w:hAnsi="Arial"/>
        </w:rPr>
      </w:pPr>
    </w:p>
    <w:p w:rsidR="00F97EB2" w:rsidRPr="000F30E7" w:rsidRDefault="0089273A" w:rsidP="002D12CA">
      <w:pPr>
        <w:spacing w:line="360" w:lineRule="auto"/>
        <w:jc w:val="both"/>
        <w:rPr>
          <w:rFonts w:ascii="Arial" w:hAnsi="Arial"/>
          <w:i/>
        </w:rPr>
      </w:pPr>
      <w:r w:rsidRPr="0089273A">
        <w:rPr>
          <w:rFonts w:ascii="Arial" w:hAnsi="Arial"/>
          <w:i/>
        </w:rPr>
        <w:t>Analysis and Results</w:t>
      </w:r>
    </w:p>
    <w:p w:rsidR="00F97EB2" w:rsidRPr="000F30E7" w:rsidRDefault="0089273A" w:rsidP="002D12CA">
      <w:pPr>
        <w:spacing w:line="360" w:lineRule="auto"/>
        <w:jc w:val="both"/>
        <w:rPr>
          <w:rFonts w:ascii="Arial" w:hAnsi="Arial"/>
          <w:bCs/>
        </w:rPr>
      </w:pPr>
      <w:r w:rsidRPr="0089273A">
        <w:rPr>
          <w:rFonts w:ascii="Arial" w:hAnsi="Arial"/>
          <w:bCs/>
        </w:rPr>
        <w:t xml:space="preserve">The statistical methods Robin employs to identify differentially expressed genes are based on two different approaches: Linear modeling (limma, </w:t>
      </w:r>
      <w:ins w:id="187" w:author="Marc Lohse" w:date="2009-11-27T11:27:00Z">
        <w:r w:rsidR="009A0C87">
          <w:rPr>
            <w:rFonts w:ascii="Arial" w:hAnsi="Arial"/>
            <w:bCs/>
          </w:rPr>
          <w:fldChar w:fldCharType="begin"/>
        </w:r>
        <w:r w:rsidR="009A0C87">
          <w:rPr>
            <w:rFonts w:ascii="Arial" w:hAnsi="Arial"/>
            <w:bCs/>
          </w:rPr>
          <w:instrText xml:space="preserve"> ADDIN EN.CITE &lt;EndNote&gt;&lt;Cite&gt;&lt;Author&gt;Smyth&lt;/Author&gt;&lt;Year&gt;2004&lt;/Year&gt;&lt;RecNum&gt;10&lt;/RecNum&gt;&lt;record&gt;&lt;rec-number&gt;10&lt;/rec-number&gt;&lt;foreign-keys&gt;&lt;key app="EN" db-id="wwxr5eewzdsweue0vsnxstf09ztd5rsvadr0"&gt;10&lt;/key&gt;&lt;/foreign-keys&gt;&lt;ref-type name="Journal Article"&gt;17&lt;/ref-type&gt;&lt;contributors&gt;&lt;authors&gt;&lt;author&gt;Smyth, G. K.&lt;/author&gt;&lt;/authors&gt;&lt;/contributors&gt;&lt;auth-address&gt;Walter and Eliza Hall Institute. smyth@wehi.edu.au&lt;/auth-address&gt;&lt;titles&gt;&lt;title&gt;Linear models and empirical bayes methods for assessing differential expression in microarray experiments&lt;/title&gt;&lt;secondary-title&gt;Statistical applications in genetics and molecular biology&lt;/secondary-title&gt;&lt;/titles&gt;&lt;periodical&gt;&lt;full-title&gt;Statistical applications in genetics and molecular biology&lt;/full-title&gt;&lt;/periodical&gt;&lt;pages&gt;Article3&lt;/pages&gt;&lt;volume&gt;3&lt;/volume&gt;&lt;dates&gt;&lt;year&gt;2004&lt;/year&gt;&lt;pub-dates&gt;&lt;date&gt;Jan 1&lt;/date&gt;&lt;/pub-dates&gt;&lt;/dates&gt;&lt;accession-num&gt;16646809&lt;/accession-num&gt;&lt;label&gt;p00313&lt;/label&gt;&lt;urls&gt;&lt;related-urls&gt;&lt;url&gt;http://www.ncbi.nlm.nih.gov/entrez/query.fcgi?db=pubmed&amp;amp;cmd=Retrieve&amp;amp;dopt=AbstractPlus&amp;amp;list_uids=16646809&lt;/url&gt;&lt;/related-urls&gt;&lt;pdf-urls&gt;&lt;url&gt;file://localhost/Users/marc/Documents/Papers/2004/Smyth/Statistical%20applications%20in%20genetics%20and%20molecular%20biology%202004%20Smyth.pdf&lt;/url&gt;&lt;/pdf-urls&gt;&lt;/urls&gt;&lt;custom3&gt;papers://0FAAA87A-C0AF-430C-9494-8B287197C39E/Paper/p313&lt;/custom3&gt;&lt;electronic-resource-num&gt;10.2202/1544-6115.1027&lt;/electronic-resource-num&gt;&lt;language&gt;eng&lt;/language&gt;&lt;/record&gt;&lt;/Cite&gt;&lt;/EndNote&gt;</w:instrText>
        </w:r>
      </w:ins>
      <w:r w:rsidR="009A0C87">
        <w:rPr>
          <w:rFonts w:ascii="Arial" w:hAnsi="Arial"/>
          <w:bCs/>
        </w:rPr>
        <w:fldChar w:fldCharType="separate"/>
      </w:r>
      <w:ins w:id="188" w:author="Marc Lohse" w:date="2009-11-27T11:27:00Z">
        <w:r w:rsidR="009A0C87">
          <w:rPr>
            <w:rFonts w:ascii="Arial" w:hAnsi="Arial"/>
            <w:bCs/>
          </w:rPr>
          <w:t>(Smyth, 2004)</w:t>
        </w:r>
        <w:r w:rsidR="009A0C87">
          <w:rPr>
            <w:rFonts w:ascii="Arial" w:hAnsi="Arial"/>
            <w:bCs/>
          </w:rPr>
          <w:fldChar w:fldCharType="end"/>
        </w:r>
      </w:ins>
      <w:r w:rsidRPr="0089273A">
        <w:rPr>
          <w:rFonts w:ascii="Arial" w:hAnsi="Arial"/>
          <w:bCs/>
        </w:rPr>
        <w:t xml:space="preserve">) and rank product-based analysis (RankProd, </w:t>
      </w:r>
      <w:ins w:id="189" w:author="Marc Lohse" w:date="2009-11-27T11:27:00Z">
        <w:r w:rsidR="009A0C87">
          <w:rPr>
            <w:rFonts w:ascii="Arial" w:hAnsi="Arial"/>
            <w:bCs/>
          </w:rPr>
          <w:fldChar w:fldCharType="begin">
            <w:fldData xml:space="preserve">PEVuZE5vdGU+PENpdGU+PEF1dGhvcj5CcmVpdGxpbmc8L0F1dGhvcj48WWVhcj4yMDA0PC9ZZWFy
PjxSZWNOdW0+MTwvUmVjTnVtPjxyZWNvcmQ+PHJlYy1udW1iZXI+MTwvcmVjLW51bWJlcj48Zm9y
ZWlnbi1rZXlzPjxrZXkgYXBwPSJFTiIgZGItaWQ9Ind3eHI1ZWV3emRzd2V1ZTB2c254c3RmMDl6
dGQ1cnN2YWRyMCI+MTwva2V5PjwvZm9yZWlnbi1rZXlzPjxyZWYtdHlwZSBuYW1lPSJKb3VybmFs
IEFydGljbGUiPjE3PC9yZWYtdHlwZT48Y29udHJpYnV0b3JzPjxhdXRob3JzPjxhdXRob3I+QnJl
aXRsaW5nLCBSLjwvYXV0aG9yPjxhdXRob3I+QXJtZW5nYXVkLCBQLjwvYXV0aG9yPjxhdXRob3I+
QW10bWFubiwgQS48L2F1dGhvcj48YXV0aG9yPkhlcnp5aywgUC48L2F1dGhvcj48L2F1dGhvcnM+
PC9jb250cmlidXRvcnM+PGF1dGgtYWRkcmVzcz5QbGFudCBTY2llbmNlIEdyb3VwLCBJbnN0aXR1
dGUgb2YgQmlvbWVkaWNhbCBhbmQgTGlmZSBTY2llbmNlcywgVW5pdmVyc2l0eSBvZiBHbGFzZ293
LCBHbGFzZ293IEcxMiA4UVEsIFVLLiByLmJyZWl0bGluZ0BiaW8uZ2xhLmFjLnVrPC9hdXRoLWFk
ZHJlc3M+PHRpdGxlcz48dGl0bGU+UmFuayBwcm9kdWN0czogYSBzaW1wbGUsIHlldCBwb3dlcmZ1
bCwgbmV3IG1ldGhvZCB0byBkZXRlY3QgZGlmZmVyZW50aWFsbHkgcmVndWxhdGVkIGdlbmVzIGlu
IHJlcGxpY2F0ZWQgbWljcm9hcnJheSBleHBlcmltZW50czwvdGl0bGU+PHNlY29uZGFyeS10aXRs
ZT5GRUJTIExldHQ8L3NlY29uZGFyeS10aXRsZT48L3RpdGxlcz48cGVyaW9kaWNhbD48ZnVsbC10
aXRsZT5GRUJTIExldHQ8L2Z1bGwtdGl0bGU+PC9wZXJpb2RpY2FsPjxwYWdlcz44My05MjwvcGFn
ZXM+PHZvbHVtZT41NzM8L3ZvbHVtZT48bnVtYmVyPjEtMzwvbnVtYmVyPjxrZXl3b3Jkcz48a2V5
d29yZD5MZXVrZW1pYTwva2V5d29yZD48a2V5d29yZD5HZW5lczwva2V5d29yZD48a2V5d29yZD5B
bmltYWxzPC9rZXl3b3JkPjxrZXl3b3JkPkdlbmUgRXhwcmVzc2lvbiBSZWd1bGF0aW9uPC9rZXl3
b3JkPjxrZXl3b3JkPkFjdXRlIERpc2Vhc2U8L2tleXdvcmQ+PGtleXdvcmQ+UG90YXNzaXVtPC9r
ZXl3b3JkPjxrZXl3b3JkPkh1bWFuczwva2V5d29yZD48a2V5d29yZD5BcmFiaWRvcHNpczwva2V5
d29yZD48a2V5d29yZD5PbGlnb251Y2xlb3RpZGUgQXJyYXkgU2VxdWVuY2UgQW5hbHlzaXM8L2tl
eXdvcmQ+PGtleXdvcmQ+UmVwcm9kdWNpYmlsaXR5IG9mIFJlc3VsdHM8L2tleXdvcmQ+PGtleXdv
cmQ+QWxnb3JpdGhtczwva2V5d29yZD48a2V5d29yZD5HZW5lIEV4cHJlc3Npb24gUHJvZmlsaW5n
PC9rZXl3b3JkPjxrZXl3b3JkPlJlc2VhcmNoIERlc2lnbjwva2V5d29yZD48a2V5d29yZD5NaWNl
PC9rZXl3b3JkPjxrZXl3b3JkPlJOQTogTWVzc2VuZ2VyPC9rZXl3b3JkPjxrZXl3b3JkPkxpcG9w
cm90ZWluczogSERMPC9rZXl3b3JkPjxrZXl3b3JkPk1vZGVsczogQW5pbWFsPC9rZXl3b3JkPjwv
a2V5d29yZHM+PGRhdGVzPjx5ZWFyPjIwMDQ8L3llYXI+PHB1Yi1kYXRlcz48ZGF0ZT5BdWcgMjc8
L2RhdGU+PC9wdWItZGF0ZXM+PC9kYXRlcz48YWNjZXNzaW9uLW51bT4xNTMyNzk4MDwvYWNjZXNz
aW9uLW51bT48bGFiZWw+cDAwNTc3PC9sYWJlbD48dXJscz48cmVsYXRlZC11cmxzPjx1cmw+aHR0
cDovL3d3dy5uY2JpLm5sbS5uaWguZ292L2VudHJlei9xdWVyeS5mY2dpP2RiPXB1Ym1lZCZhbXA7
Y21kPVJldHJpZXZlJmFtcDtkb3B0PUFic3RyYWN0UGx1cyZhbXA7bGlzdF91aWRzPTE1MzI3OTgw
PC91cmw+PC9yZWxhdGVkLXVybHM+PHBkZi11cmxzPjx1cmw+ZmlsZTovL2xvY2FsaG9zdC9Vc2Vy
cy9tYXJjL0RvY3VtZW50cy9QYXBlcnMvMjAwNC9CcmVpdGxpbmcvRkVCUyUyMExldHQlMjAyMDA0
JTIwQnJlaXRsaW5nLnBkZjwvdXJsPjwvcGRmLXVybHM+PC91cmxzPjxjdXN0b20zPnBhcGVyczov
LzBGQUFBODdBLUMwQUYtNDMwQy05NDk0LThCMjg3MTk3QzM5RS9QYXBlci9wNTc3PC9jdXN0b20z
PjxlbGVjdHJvbmljLXJlc291cmNlLW51bT4xMC4xMDE2L2ouZmVic2xldC4yMDA0LjA3LjA1NTwv
ZWxlY3Ryb25pYy1yZXNvdXJjZS1udW0+PGxhbmd1YWdlPmVuZzwvbGFuZ3VhZ2U+PC9yZWNvcmQ+
PC9DaXRlPjxDaXRlPjxBdXRob3I+SG9uZzwvQXV0aG9yPjxZZWFyPjIwMDY8L1llYXI+PFJlY051
bT44NzwvUmVjTnVtPjxyZWNvcmQ+PHJlYy1udW1iZXI+ODc8L3JlYy1udW1iZXI+PGZvcmVpZ24t
a2V5cz48a2V5IGFwcD0iRU4iIGRiLWlkPSJ3d3hyNWVld3pkc3dldWUwdnNueHN0ZjA5enRkNXJz
dmFkcjAiPjg3PC9rZXk+PC9mb3JlaWduLWtleXM+PHJlZi10eXBlIG5hbWU9IkpvdXJuYWwgQXJ0
aWNsZSI+MTc8L3JlZi10eXBlPjxjb250cmlidXRvcnM+PGF1dGhvcnM+PGF1dGhvcj5Ib25nLCBG
LjwvYXV0aG9yPjxhdXRob3I+QnJlaXRsaW5nLCBSLjwvYXV0aG9yPjxhdXRob3I+TWNFbnRlZSwg
Qy4gVy48L2F1dGhvcj48YXV0aG9yPldpdHRuZXIsIEIuIFMuPC9hdXRob3I+PGF1dGhvcj5OZW1o
YXVzZXIsIEouIEwuPC9hdXRob3I+PGF1dGhvcj5DaG9yeSwgSi48L2F1dGhvcj48L2F1dGhvcnM+
PC9jb250cmlidXRvcnM+PGF1dGgtYWRkcmVzcz5QbGFudCBCaW9sb2d5IExhYm9yYXRvcnkgTGEg
Sm9sbGEsIENBLCBVU0EuIGZob25nQHNhbGsuZWR1PC9hdXRoLWFkZHJlc3M+PHRpdGxlcz48dGl0
bGU+UmFua1Byb2Q6IGEgYmlvY29uZHVjdG9yIHBhY2thZ2UgZm9yIGRldGVjdGluZyBkaWZmZXJl
bnRpYWxseSBleHByZXNzZWQgZ2VuZXMgaW4gbWV0YS1hbmFseXNpczwvdGl0bGU+PHNlY29uZGFy
eS10aXRsZT5CaW9pbmZvcm1hdGljczwvc2Vjb25kYXJ5LXRpdGxlPjwvdGl0bGVzPjxwZXJpb2Rp
Y2FsPjxmdWxsLXRpdGxlPkJpb2luZm9ybWF0aWNzPC9mdWxsLXRpdGxlPjwvcGVyaW9kaWNhbD48
cGFnZXM+MjgyNS03PC9wYWdlcz48dm9sdW1lPjIyPC92b2x1bWU+PG51bWJlcj4yMjwvbnVtYmVy
PjxrZXl3b3Jkcz48a2V5d29yZD5PbGlnb251Y2xlb3RpZGUgQXJyYXkgU2VxdWVuY2UgQW5hbHlz
aXM8L2tleXdvcmQ+PGtleXdvcmQ+R2VuZSBFeHByZXNzaW9uIFJlZ3VsYXRpb248L2tleXdvcmQ+
PGtleXdvcmQ+UGxhbnQgUHJvdGVpbnM8L2tleXdvcmQ+PGtleXdvcmQ+R2VuZSBFeHByZXNzaW9u
IFByb2ZpbGluZzwva2V5d29yZD48a2V5d29yZD5Db21wdXRhdGlvbmFsIEJpb2xvZ3k8L2tleXdv
cmQ+PGtleXdvcmQ+RE5BOiBDb21wbGVtZW50YXJ5PC9rZXl3b3JkPjxrZXl3b3JkPk1vZGVsczog
U3RhdGlzdGljYWw8L2tleXdvcmQ+PGtleXdvcmQ+UmVwcm9kdWNpYmlsaXR5IG9mIFJlc3VsdHM8
L2tleXdvcmQ+PGtleXdvcmQ+RGF0YSBJbnRlcnByZXRhdGlvbjogU3RhdGlzdGljYWw8L2tleXdv
cmQ+PGtleXdvcmQ+TWV0YWJvbGlzbTwva2V5d29yZD48a2V5d29yZD5Qcm90ZW9taWNzPC9rZXl3
b3JkPjxrZXl3b3JkPlNvZnR3YXJlPC9rZXl3b3JkPjxrZXl3b3JkPkZhbHNlIFBvc2l0aXZlIFJl
YWN0aW9uczwva2V5d29yZD48a2V5d29yZD5NZXRhLUFuYWx5c2lzIGFzIFRvcGljPC9rZXl3b3Jk
PjxrZXl3b3JkPkludGVybmV0PC9rZXl3b3JkPjwva2V5d29yZHM+PGRhdGVzPjx5ZWFyPjIwMDY8
L3llYXI+PHB1Yi1kYXRlcz48ZGF0ZT5Ob3YgMTU8L2RhdGU+PC9wdWItZGF0ZXM+PC9kYXRlcz48
YWNjZXNzaW9uLW51bT4xNjk4MjcwODwvYWNjZXNzaW9uLW51bT48bGFiZWw+cDAwMzIxPC9sYWJl
bD48dXJscz48cmVsYXRlZC11cmxzPjx1cmw+aHR0cDovL3d3dy5uY2JpLm5sbS5uaWguZ292L2Vu
dHJlei9xdWVyeS5mY2dpP2RiPXB1Ym1lZCZhbXA7Y21kPVJldHJpZXZlJmFtcDtkb3B0PUFic3Ry
YWN0UGx1cyZhbXA7bGlzdF91aWRzPTE2OTgyNzA4PC91cmw+PC9yZWxhdGVkLXVybHM+PHBkZi11
cmxzPjx1cmw+ZmlsZTovL2xvY2FsaG9zdC9Vc2Vycy9tYXJjL0RvY3VtZW50cy9QYXBlcnMvMjAw
Ni9Ib25nL0Jpb2luZm9ybWF0aWNzJTIwMjAwNiUyMEhvbmcucGRmPC91cmw+PC9wZGYtdXJscz48
L3VybHM+PGN1c3RvbTM+cGFwZXJzOi8vMEZBQUE4N0EtQzBBRi00MzBDLTk0OTQtOEIyODcxOTdD
MzlFL1BhcGVyL3AzMjE8L2N1c3RvbTM+PGVsZWN0cm9uaWMtcmVzb3VyY2UtbnVtPjEwLjEwOTMv
YmlvaW5mb3JtYXRpY3MvYnRsNDc2PC9lbGVjdHJvbmljLXJlc291cmNlLW51bT48bGFuZ3VhZ2U+
ZW5nPC9sYW5ndWFnZT48L3JlY29yZD48L0NpdGU+PC9FbmROb3RlPgB=
</w:fldData>
          </w:fldChar>
        </w:r>
        <w:r w:rsidR="009A0C87">
          <w:rPr>
            <w:rFonts w:ascii="Arial" w:hAnsi="Arial"/>
            <w:bCs/>
          </w:rPr>
          <w:instrText xml:space="preserve"> ADDIN EN.CITE </w:instrText>
        </w:r>
        <w:r w:rsidR="009A0C87">
          <w:rPr>
            <w:rFonts w:ascii="Arial" w:hAnsi="Arial"/>
            <w:bCs/>
          </w:rPr>
          <w:fldChar w:fldCharType="begin">
            <w:fldData xml:space="preserve">PEVuZE5vdGU+PENpdGU+PEF1dGhvcj5CcmVpdGxpbmc8L0F1dGhvcj48WWVhcj4yMDA0PC9ZZWFy
PjxSZWNOdW0+MTwvUmVjTnVtPjxyZWNvcmQ+PHJlYy1udW1iZXI+MTwvcmVjLW51bWJlcj48Zm9y
ZWlnbi1rZXlzPjxrZXkgYXBwPSJFTiIgZGItaWQ9Ind3eHI1ZWV3emRzd2V1ZTB2c254c3RmMDl6
dGQ1cnN2YWRyMCI+MTwva2V5PjwvZm9yZWlnbi1rZXlzPjxyZWYtdHlwZSBuYW1lPSJKb3VybmFs
IEFydGljbGUiPjE3PC9yZWYtdHlwZT48Y29udHJpYnV0b3JzPjxhdXRob3JzPjxhdXRob3I+QnJl
aXRsaW5nLCBSLjwvYXV0aG9yPjxhdXRob3I+QXJtZW5nYXVkLCBQLjwvYXV0aG9yPjxhdXRob3I+
QW10bWFubiwgQS48L2F1dGhvcj48YXV0aG9yPkhlcnp5aywgUC48L2F1dGhvcj48L2F1dGhvcnM+
PC9jb250cmlidXRvcnM+PGF1dGgtYWRkcmVzcz5QbGFudCBTY2llbmNlIEdyb3VwLCBJbnN0aXR1
dGUgb2YgQmlvbWVkaWNhbCBhbmQgTGlmZSBTY2llbmNlcywgVW5pdmVyc2l0eSBvZiBHbGFzZ293
LCBHbGFzZ293IEcxMiA4UVEsIFVLLiByLmJyZWl0bGluZ0BiaW8uZ2xhLmFjLnVrPC9hdXRoLWFk
ZHJlc3M+PHRpdGxlcz48dGl0bGU+UmFuayBwcm9kdWN0czogYSBzaW1wbGUsIHlldCBwb3dlcmZ1
bCwgbmV3IG1ldGhvZCB0byBkZXRlY3QgZGlmZmVyZW50aWFsbHkgcmVndWxhdGVkIGdlbmVzIGlu
IHJlcGxpY2F0ZWQgbWljcm9hcnJheSBleHBlcmltZW50czwvdGl0bGU+PHNlY29uZGFyeS10aXRs
ZT5GRUJTIExldHQ8L3NlY29uZGFyeS10aXRsZT48L3RpdGxlcz48cGVyaW9kaWNhbD48ZnVsbC10
aXRsZT5GRUJTIExldHQ8L2Z1bGwtdGl0bGU+PC9wZXJpb2RpY2FsPjxwYWdlcz44My05MjwvcGFn
ZXM+PHZvbHVtZT41NzM8L3ZvbHVtZT48bnVtYmVyPjEtMzwvbnVtYmVyPjxrZXl3b3Jkcz48a2V5
d29yZD5MZXVrZW1pYTwva2V5d29yZD48a2V5d29yZD5HZW5lczwva2V5d29yZD48a2V5d29yZD5B
bmltYWxzPC9rZXl3b3JkPjxrZXl3b3JkPkdlbmUgRXhwcmVzc2lvbiBSZWd1bGF0aW9uPC9rZXl3
b3JkPjxrZXl3b3JkPkFjdXRlIERpc2Vhc2U8L2tleXdvcmQ+PGtleXdvcmQ+UG90YXNzaXVtPC9r
ZXl3b3JkPjxrZXl3b3JkPkh1bWFuczwva2V5d29yZD48a2V5d29yZD5BcmFiaWRvcHNpczwva2V5
d29yZD48a2V5d29yZD5PbGlnb251Y2xlb3RpZGUgQXJyYXkgU2VxdWVuY2UgQW5hbHlzaXM8L2tl
eXdvcmQ+PGtleXdvcmQ+UmVwcm9kdWNpYmlsaXR5IG9mIFJlc3VsdHM8L2tleXdvcmQ+PGtleXdv
cmQ+QWxnb3JpdGhtczwva2V5d29yZD48a2V5d29yZD5HZW5lIEV4cHJlc3Npb24gUHJvZmlsaW5n
PC9rZXl3b3JkPjxrZXl3b3JkPlJlc2VhcmNoIERlc2lnbjwva2V5d29yZD48a2V5d29yZD5NaWNl
PC9rZXl3b3JkPjxrZXl3b3JkPlJOQTogTWVzc2VuZ2VyPC9rZXl3b3JkPjxrZXl3b3JkPkxpcG9w
cm90ZWluczogSERMPC9rZXl3b3JkPjxrZXl3b3JkPk1vZGVsczogQW5pbWFsPC9rZXl3b3JkPjwv
a2V5d29yZHM+PGRhdGVzPjx5ZWFyPjIwMDQ8L3llYXI+PHB1Yi1kYXRlcz48ZGF0ZT5BdWcgMjc8
L2RhdGU+PC9wdWItZGF0ZXM+PC9kYXRlcz48YWNjZXNzaW9uLW51bT4xNTMyNzk4MDwvYWNjZXNz
aW9uLW51bT48bGFiZWw+cDAwNTc3PC9sYWJlbD48dXJscz48cmVsYXRlZC11cmxzPjx1cmw+aHR0
cDovL3d3dy5uY2JpLm5sbS5uaWguZ292L2VudHJlei9xdWVyeS5mY2dpP2RiPXB1Ym1lZCZhbXA7
Y21kPVJldHJpZXZlJmFtcDtkb3B0PUFic3RyYWN0UGx1cyZhbXA7bGlzdF91aWRzPTE1MzI3OTgw
PC91cmw+PC9yZWxhdGVkLXVybHM+PHBkZi11cmxzPjx1cmw+ZmlsZTovL2xvY2FsaG9zdC9Vc2Vy
cy9tYXJjL0RvY3VtZW50cy9QYXBlcnMvMjAwNC9CcmVpdGxpbmcvRkVCUyUyMExldHQlMjAyMDA0
JTIwQnJlaXRsaW5nLnBkZjwvdXJsPjwvcGRmLXVybHM+PC91cmxzPjxjdXN0b20zPnBhcGVyczov
LzBGQUFBODdBLUMwQUYtNDMwQy05NDk0LThCMjg3MTk3QzM5RS9QYXBlci9wNTc3PC9jdXN0b20z
PjxlbGVjdHJvbmljLXJlc291cmNlLW51bT4xMC4xMDE2L2ouZmVic2xldC4yMDA0LjA3LjA1NTwv
ZWxlY3Ryb25pYy1yZXNvdXJjZS1udW0+PGxhbmd1YWdlPmVuZzwvbGFuZ3VhZ2U+PC9yZWNvcmQ+
PC9DaXRlPjxDaXRlPjxBdXRob3I+SG9uZzwvQXV0aG9yPjxZZWFyPjIwMDY8L1llYXI+PFJlY051
bT44NzwvUmVjTnVtPjxyZWNvcmQ+PHJlYy1udW1iZXI+ODc8L3JlYy1udW1iZXI+PGZvcmVpZ24t
a2V5cz48a2V5IGFwcD0iRU4iIGRiLWlkPSJ3d3hyNWVld3pkc3dldWUwdnNueHN0ZjA5enRkNXJz
dmFkcjAiPjg3PC9rZXk+PC9mb3JlaWduLWtleXM+PHJlZi10eXBlIG5hbWU9IkpvdXJuYWwgQXJ0
aWNsZSI+MTc8L3JlZi10eXBlPjxjb250cmlidXRvcnM+PGF1dGhvcnM+PGF1dGhvcj5Ib25nLCBG
LjwvYXV0aG9yPjxhdXRob3I+QnJlaXRsaW5nLCBSLjwvYXV0aG9yPjxhdXRob3I+TWNFbnRlZSwg
Qy4gVy48L2F1dGhvcj48YXV0aG9yPldpdHRuZXIsIEIuIFMuPC9hdXRob3I+PGF1dGhvcj5OZW1o
YXVzZXIsIEouIEwuPC9hdXRob3I+PGF1dGhvcj5DaG9yeSwgSi48L2F1dGhvcj48L2F1dGhvcnM+
PC9jb250cmlidXRvcnM+PGF1dGgtYWRkcmVzcz5QbGFudCBCaW9sb2d5IExhYm9yYXRvcnkgTGEg
Sm9sbGEsIENBLCBVU0EuIGZob25nQHNhbGsuZWR1PC9hdXRoLWFkZHJlc3M+PHRpdGxlcz48dGl0
bGU+UmFua1Byb2Q6IGEgYmlvY29uZHVjdG9yIHBhY2thZ2UgZm9yIGRldGVjdGluZyBkaWZmZXJl
bnRpYWxseSBleHByZXNzZWQgZ2VuZXMgaW4gbWV0YS1hbmFseXNpczwvdGl0bGU+PHNlY29uZGFy
eS10aXRsZT5CaW9pbmZvcm1hdGljczwvc2Vjb25kYXJ5LXRpdGxlPjwvdGl0bGVzPjxwZXJpb2Rp
Y2FsPjxmdWxsLXRpdGxlPkJpb2luZm9ybWF0aWNzPC9mdWxsLXRpdGxlPjwvcGVyaW9kaWNhbD48
cGFnZXM+MjgyNS03PC9wYWdlcz48dm9sdW1lPjIyPC92b2x1bWU+PG51bWJlcj4yMjwvbnVtYmVy
PjxrZXl3b3Jkcz48a2V5d29yZD5PbGlnb251Y2xlb3RpZGUgQXJyYXkgU2VxdWVuY2UgQW5hbHlz
aXM8L2tleXdvcmQ+PGtleXdvcmQ+R2VuZSBFeHByZXNzaW9uIFJlZ3VsYXRpb248L2tleXdvcmQ+
PGtleXdvcmQ+UGxhbnQgUHJvdGVpbnM8L2tleXdvcmQ+PGtleXdvcmQ+R2VuZSBFeHByZXNzaW9u
IFByb2ZpbGluZzwva2V5d29yZD48a2V5d29yZD5Db21wdXRhdGlvbmFsIEJpb2xvZ3k8L2tleXdv
cmQ+PGtleXdvcmQ+RE5BOiBDb21wbGVtZW50YXJ5PC9rZXl3b3JkPjxrZXl3b3JkPk1vZGVsczog
U3RhdGlzdGljYWw8L2tleXdvcmQ+PGtleXdvcmQ+UmVwcm9kdWNpYmlsaXR5IG9mIFJlc3VsdHM8
L2tleXdvcmQ+PGtleXdvcmQ+RGF0YSBJbnRlcnByZXRhdGlvbjogU3RhdGlzdGljYWw8L2tleXdv
cmQ+PGtleXdvcmQ+TWV0YWJvbGlzbTwva2V5d29yZD48a2V5d29yZD5Qcm90ZW9taWNzPC9rZXl3
b3JkPjxrZXl3b3JkPlNvZnR3YXJlPC9rZXl3b3JkPjxrZXl3b3JkPkZhbHNlIFBvc2l0aXZlIFJl
YWN0aW9uczwva2V5d29yZD48a2V5d29yZD5NZXRhLUFuYWx5c2lzIGFzIFRvcGljPC9rZXl3b3Jk
PjxrZXl3b3JkPkludGVybmV0PC9rZXl3b3JkPjwva2V5d29yZHM+PGRhdGVzPjx5ZWFyPjIwMDY8
L3llYXI+PHB1Yi1kYXRlcz48ZGF0ZT5Ob3YgMTU8L2RhdGU+PC9wdWItZGF0ZXM+PC9kYXRlcz48
YWNjZXNzaW9uLW51bT4xNjk4MjcwODwvYWNjZXNzaW9uLW51bT48bGFiZWw+cDAwMzIxPC9sYWJl
bD48dXJscz48cmVsYXRlZC11cmxzPjx1cmw+aHR0cDovL3d3dy5uY2JpLm5sbS5uaWguZ292L2Vu
dHJlei9xdWVyeS5mY2dpP2RiPXB1Ym1lZCZhbXA7Y21kPVJldHJpZXZlJmFtcDtkb3B0PUFic3Ry
YWN0UGx1cyZhbXA7bGlzdF91aWRzPTE2OTgyNzA4PC91cmw+PC9yZWxhdGVkLXVybHM+PHBkZi11
cmxzPjx1cmw+ZmlsZTovL2xvY2FsaG9zdC9Vc2Vycy9tYXJjL0RvY3VtZW50cy9QYXBlcnMvMjAw
Ni9Ib25nL0Jpb2luZm9ybWF0aWNzJTIwMjAwNiUyMEhvbmcucGRmPC91cmw+PC9wZGYtdXJscz48
L3VybHM+PGN1c3RvbTM+cGFwZXJzOi8vMEZBQUE4N0EtQzBBRi00MzBDLTk0OTQtOEIyODcxOTdD
MzlFL1BhcGVyL3AzMjE8L2N1c3RvbTM+PGVsZWN0cm9uaWMtcmVzb3VyY2UtbnVtPjEwLjEwOTMv
YmlvaW5mb3JtYXRpY3MvYnRsNDc2PC9lbGVjdHJvbmljLXJlc291cmNlLW51bT48bGFuZ3VhZ2U+
ZW5nPC9sYW5ndWFnZT48L3JlY29yZD48L0NpdGU+PC9FbmROb3RlPgB=
</w:fldData>
          </w:fldChar>
        </w:r>
        <w:r w:rsidR="009A0C87">
          <w:rPr>
            <w:rFonts w:ascii="Arial" w:hAnsi="Arial"/>
            <w:bCs/>
          </w:rPr>
          <w:instrText xml:space="preserve"> ADDIN EN.CITE.DATA </w:instrText>
        </w:r>
        <w:r w:rsidR="009A0C87" w:rsidRPr="009A0C87">
          <w:rPr>
            <w:rStyle w:val="PageNumber"/>
            <w:rFonts w:ascii="Arial" w:hAnsi="Arial"/>
            <w:bCs/>
            <w:rPrChange w:id="190" w:author="Marc Lohse" w:date="2009-11-27T11:27:00Z">
              <w:rPr>
                <w:rStyle w:val="PageNumber"/>
              </w:rPr>
            </w:rPrChange>
          </w:rPr>
        </w:r>
        <w:r w:rsidR="009A0C87">
          <w:rPr>
            <w:rFonts w:ascii="Arial" w:hAnsi="Arial"/>
            <w:bCs/>
          </w:rPr>
          <w:fldChar w:fldCharType="end"/>
        </w:r>
      </w:ins>
      <w:r w:rsidR="009A0C87">
        <w:rPr>
          <w:rFonts w:ascii="Arial" w:hAnsi="Arial"/>
          <w:bCs/>
        </w:rPr>
        <w:fldChar w:fldCharType="separate"/>
      </w:r>
      <w:ins w:id="191" w:author="Marc Lohse" w:date="2009-11-27T11:27:00Z">
        <w:r w:rsidR="009A0C87">
          <w:rPr>
            <w:rFonts w:ascii="Arial" w:hAnsi="Arial"/>
            <w:bCs/>
          </w:rPr>
          <w:t>(Breitling et al., 2004; Hong et al., 2006)</w:t>
        </w:r>
        <w:r w:rsidR="009A0C87">
          <w:rPr>
            <w:rFonts w:ascii="Arial" w:hAnsi="Arial"/>
            <w:bCs/>
          </w:rPr>
          <w:fldChar w:fldCharType="end"/>
        </w:r>
      </w:ins>
      <w:r w:rsidRPr="0089273A">
        <w:rPr>
          <w:rFonts w:ascii="Arial" w:hAnsi="Arial"/>
          <w:bCs/>
        </w:rPr>
        <w:t xml:space="preserve">). When analyzing Affymetrix data, the user can choose between these two options with the restriction that rank product-based inference of differential expression is only available when two groups are to be compared. When working with two-color microarrays rank product-based analysis is not available yet. The two methods differ in that they take two completely different approaches to the detection of differentially expressed genes. While the linear model-based method relies on advanced statistical modeling and bayesian inference, the rank product approach more resembles biological reasoning on the data. </w:t>
      </w:r>
    </w:p>
    <w:p w:rsidR="00F97EB2" w:rsidRPr="000F30E7" w:rsidRDefault="0089273A" w:rsidP="002D12CA">
      <w:pPr>
        <w:spacing w:line="360" w:lineRule="auto"/>
        <w:jc w:val="both"/>
        <w:rPr>
          <w:rFonts w:ascii="Arial" w:hAnsi="Arial"/>
          <w:bCs/>
        </w:rPr>
      </w:pPr>
      <w:r w:rsidRPr="0089273A">
        <w:rPr>
          <w:rFonts w:ascii="Arial" w:hAnsi="Arial"/>
          <w:bCs/>
        </w:rPr>
        <w:t xml:space="preserve">Since rank product-based analysis is limited to comparing two experimental conditions, the linear model based analysis offers far more options and flexibility with respect to the available settings and design of the experiment (e.g. if two factors, like genotype and treatment, are being varied in an experiment and the user is interested in the interaction effect). </w:t>
      </w:r>
    </w:p>
    <w:p w:rsidR="00F97EB2" w:rsidRPr="000F30E7" w:rsidRDefault="0089273A" w:rsidP="002D12CA">
      <w:pPr>
        <w:spacing w:line="360" w:lineRule="auto"/>
        <w:jc w:val="both"/>
        <w:rPr>
          <w:rFonts w:ascii="Arial" w:hAnsi="Arial"/>
          <w:bCs/>
        </w:rPr>
      </w:pPr>
      <w:r w:rsidRPr="0089273A">
        <w:rPr>
          <w:rFonts w:ascii="Arial" w:hAnsi="Arial"/>
          <w:bCs/>
        </w:rPr>
        <w:t xml:space="preserve">After collecting all necessary information from the user, Robin generates an R script that is subsequently executed by the embedded R engine. The script produces a comprehensive set output files that are organized in a folder structure. </w:t>
      </w:r>
    </w:p>
    <w:p w:rsidR="00F97EB2" w:rsidRPr="000F30E7" w:rsidRDefault="0089273A" w:rsidP="002D12CA">
      <w:pPr>
        <w:spacing w:line="360" w:lineRule="auto"/>
        <w:jc w:val="both"/>
        <w:rPr>
          <w:rFonts w:ascii="Arial" w:hAnsi="Arial"/>
        </w:rPr>
      </w:pPr>
      <w:r w:rsidRPr="0089273A">
        <w:rPr>
          <w:rFonts w:ascii="Arial" w:hAnsi="Arial"/>
          <w:bCs/>
        </w:rPr>
        <w:t>The results comprise several informative plots summarizing the statistical analysis: MA plots are created for each contrast showing the genes that are called significantly differentially expressed highlighted in red (</w:t>
      </w:r>
      <w:ins w:id="192" w:author="Marc Lohse" w:date="2009-11-27T09:54:00Z">
        <w:r w:rsidR="000E4A0E">
          <w:rPr>
            <w:rFonts w:ascii="Arial" w:hAnsi="Arial"/>
            <w:bCs/>
          </w:rPr>
          <w:t>see supp. Fig. 2</w:t>
        </w:r>
        <w:r w:rsidR="000E4A0E" w:rsidRPr="000E4A0E">
          <w:rPr>
            <w:rFonts w:ascii="Arial" w:hAnsi="Arial"/>
            <w:bCs/>
          </w:rPr>
          <w:t>)</w:t>
        </w:r>
      </w:ins>
      <w:r w:rsidRPr="0089273A">
        <w:rPr>
          <w:rFonts w:ascii="Arial" w:hAnsi="Arial"/>
          <w:bCs/>
        </w:rPr>
        <w:t xml:space="preserve">. If less than five contrasts have been defined, Robin generates Venn diagrams visualizing the number of genes responding differentially and the overlap of response between </w:t>
      </w:r>
      <w:ins w:id="193" w:author="Marc Lohse" w:date="2009-10-30T16:48:00Z">
        <w:r w:rsidRPr="0089273A">
          <w:rPr>
            <w:rFonts w:ascii="Arial" w:hAnsi="Arial"/>
            <w:bCs/>
          </w:rPr>
          <w:t xml:space="preserve">contrasts </w:t>
        </w:r>
      </w:ins>
      <w:r w:rsidRPr="0089273A">
        <w:rPr>
          <w:rFonts w:ascii="Arial" w:hAnsi="Arial"/>
          <w:bCs/>
        </w:rPr>
        <w:t>(</w:t>
      </w:r>
      <w:ins w:id="194" w:author="Marc Lohse" w:date="2009-11-27T07:49:00Z">
        <w:r w:rsidR="000E4A0E">
          <w:rPr>
            <w:rFonts w:ascii="Arial" w:hAnsi="Arial"/>
            <w:bCs/>
            <w:highlight w:val="yellow"/>
          </w:rPr>
          <w:t>see Fig. 2</w:t>
        </w:r>
      </w:ins>
      <w:r w:rsidRPr="0089273A">
        <w:rPr>
          <w:rFonts w:ascii="Arial" w:hAnsi="Arial"/>
          <w:bCs/>
        </w:rPr>
        <w:t xml:space="preserve">). In addition to this, dendrograms showing the hierarchical clustering of the data based on Pearson correlation of expression and scatter plots of principal components (PCA) give an overview of the </w:t>
      </w:r>
      <w:r w:rsidRPr="000E4A0E">
        <w:rPr>
          <w:rFonts w:ascii="Arial" w:hAnsi="Arial"/>
          <w:bCs/>
        </w:rPr>
        <w:t>internal</w:t>
      </w:r>
      <w:r w:rsidRPr="0089273A">
        <w:rPr>
          <w:rFonts w:ascii="Arial" w:hAnsi="Arial"/>
          <w:bCs/>
        </w:rPr>
        <w:t xml:space="preserve"> structure of the data. Robin automatically saves several tables containing the complete statistics results for </w:t>
      </w:r>
      <w:ins w:id="195" w:author="Marc Lohse" w:date="2009-10-30T16:49:00Z">
        <w:r w:rsidRPr="0089273A">
          <w:rPr>
            <w:rFonts w:ascii="Arial" w:hAnsi="Arial"/>
            <w:bCs/>
          </w:rPr>
          <w:t>all the</w:t>
        </w:r>
      </w:ins>
      <w:r w:rsidRPr="0089273A">
        <w:rPr>
          <w:rFonts w:ascii="Arial" w:hAnsi="Arial"/>
          <w:bCs/>
        </w:rPr>
        <w:t xml:space="preserve"> genes and the top 100 differentially expressed genes for each comparison made. Please note that when a minimal log2-fold change of 1 cut-off is chosen, genes showing a weaker response than a two-fold up- or down regulation will not be listed in the full tables. Summary tables formatted for direct import and visualization in the </w:t>
      </w:r>
      <w:proofErr w:type="gramStart"/>
      <w:r w:rsidRPr="0089273A">
        <w:rPr>
          <w:rFonts w:ascii="Arial" w:hAnsi="Arial"/>
          <w:bCs/>
        </w:rPr>
        <w:t>meta</w:t>
      </w:r>
      <w:proofErr w:type="gramEnd"/>
      <w:r w:rsidRPr="0089273A">
        <w:rPr>
          <w:rFonts w:ascii="Arial" w:hAnsi="Arial"/>
          <w:bCs/>
        </w:rPr>
        <w:t xml:space="preserve"> analysis tools MapMan and PageMan </w:t>
      </w:r>
      <w:ins w:id="196" w:author="Marc Lohse" w:date="2009-11-27T11:27:00Z">
        <w:r w:rsidR="009A0C87">
          <w:rPr>
            <w:rFonts w:ascii="Arial" w:hAnsi="Arial"/>
            <w:bCs/>
          </w:rPr>
          <w:fldChar w:fldCharType="begin">
            <w:fldData xml:space="preserve">PEVuZE5vdGU+PENpdGU+PEF1dGhvcj5Vc2FkZWw8L0F1dGhvcj48WWVhcj4yMDA2PC9ZZWFyPjxS
ZWNOdW0+MTAxPC9SZWNOdW0+PHJlY29yZD48cmVjLW51bWJlcj4xMDE8L3JlYy1udW1iZXI+PGZv
cmVpZ24ta2V5cz48a2V5IGFwcD0iRU4iIGRiLWlkPSJ3d3hyNWVld3pkc3dldWUwdnNueHN0ZjA5
enRkNXJzdmFkcjAiPjEwMTwva2V5PjwvZm9yZWlnbi1rZXlzPjxyZWYtdHlwZSBuYW1lPSJKb3Vy
bmFsIEFydGljbGUiPjE3PC9yZWYtdHlwZT48Y29udHJpYnV0b3JzPjxhdXRob3JzPjxhdXRob3I+
VXNhZGVsLCBCLjwvYXV0aG9yPjxhdXRob3I+TmFnZWwsIEEuPC9hdXRob3I+PGF1dGhvcj5TdGVp
bmhhdXNlciwgRC48L2F1dGhvcj48YXV0aG9yPkdpYm9uLCBZLjwvYXV0aG9yPjxhdXRob3I+QmzD
pHNpbmcsIE8uIEUuPC9hdXRob3I+PGF1dGhvcj5SZWRlc3RpZywgSC48L2F1dGhvcj48YXV0aG9y
PlNyZWVuaXZhc3VsdSwgTi48L2F1dGhvcj48YXV0aG9yPktyYWxsLCBMLjwvYXV0aG9yPjxhdXRo
b3I+SGFubmFoLCBNLiBBLjwvYXV0aG9yPjxhdXRob3I+UG9yZWUsIEYuPC9hdXRob3I+PGF1dGhv
cj5GZXJuaWUsIEEuIFIuPC9hdXRob3I+PGF1dGhvcj5TdGl0dCwgTS48L2F1dGhvcj48L2F1dGhv
cnM+PC9jb250cmlidXRvcnM+PGF1dGgtYWRkcmVzcz5NYXggUGxhbmNrIEluc3RpdHV0ZSBvZiBN
b2xlY3VsYXIgUGxhbnQgUGh5c2lvbG9neSwgQW0gTcO8aGxlbmJlcmcgMSwgMTQ0NzYgUG90c2Rh
bSwgR2VybWFueS4gdXNhZGVsQG1waW1wLWdvbG0ubXBnLmRlPC9hdXRoLWFkZHJlc3M+PHRpdGxl
cz48dGl0bGU+UGFnZU1hbjogYW4gaW50ZXJhY3RpdmUgb250b2xvZ3kgdG9vbCB0byBnZW5lcmF0
ZSwgZGlzcGxheSwgYW5kIGFubm90YXRlIG92ZXJ2aWV3IGdyYXBocyBmb3IgcHJvZmlsaW5nIGV4
cGVyaW1lbnRzPC90aXRsZT48c2Vjb25kYXJ5LXRpdGxlPkJNQyBCaW9pbmZvcm1hdGljczwvc2Vj
b25kYXJ5LXRpdGxlPjwvdGl0bGVzPjxwZXJpb2RpY2FsPjxmdWxsLXRpdGxlPkJNQyBCaW9pbmZv
cm1hdGljczwvZnVsbC10aXRsZT48L3BlcmlvZGljYWw+PHBhZ2VzPjUzNTwvcGFnZXM+PHZvbHVt
ZT43PC92b2x1bWU+PGtleXdvcmRzPjxrZXl3b3JkPkdlbmUgRXhwcmVzc2lvbiBQcm9maWxpbmc8
L2tleXdvcmQ+PGtleXdvcmQ+VXNlci1Db21wdXRlciBJbnRlcmZhY2U8L2tleXdvcmQ+PGtleXdv
cmQ+U29mdHdhcmU8L2tleXdvcmQ+PGtleXdvcmQ+RGF0YWJhc2VzOiBHZW5ldGljPC9rZXl3b3Jk
PjxrZXl3b3JkPkRhdGFiYXNlIE1hbmFnZW1lbnQgU3lzdGVtczwva2V5d29yZD48a2V5d29yZD5P
bGlnb251Y2xlb3RpZGUgQXJyYXkgU2VxdWVuY2UgQW5hbHlzaXM8L2tleXdvcmQ+PC9rZXl3b3Jk
cz48ZGF0ZXM+PHllYXI+MjAwNjwveWVhcj48cHViLWRhdGVzPjxkYXRlPkphbiAxPC9kYXRlPjwv
cHViLWRhdGVzPjwvZGF0ZXM+PGFjY2Vzc2lvbi1udW0+MTcxNzY0NTg8L2FjY2Vzc2lvbi1udW0+
PGxhYmVsPnAwMDA0NzwvbGFiZWw+PHVybHM+PHJlbGF0ZWQtdXJscz48dXJsPmh0dHA6Ly93d3cu
bmNiaS5ubG0ubmloLmdvdi9lbnRyZXovcXVlcnkuZmNnaT9kYj1wdWJtZWQmYW1wO2NtZD1SZXRy
aWV2ZSZhbXA7ZG9wdD1BYnN0cmFjdFBsdXMmYW1wO2xpc3RfdWlkcz0xNzE3NjQ1ODwvdXJsPjwv
cmVsYXRlZC11cmxzPjxwZGYtdXJscz48dXJsPmZpbGU6Ly9sb2NhbGhvc3QvVXNlcnMvbWFyYy9E
b2N1bWVudHMvUGFwZXJzLzIwMDYvVXNhZGVsL0JNQyUyMEJpb2luZm9ybWF0aWNzJTIwMjAwNiUy
MFVzYWRlbC5wZGY8L3VybD48L3BkZi11cmxzPjwvdXJscz48Y3VzdG9tMz5wYXBlcnM6Ly8wRkFB
QTg3QS1DMEFGLTQzMEMtOTQ5NC04QjI4NzE5N0MzOUUvUGFwZXIvcDQ3PC9jdXN0b20zPjxlbGVj
dHJvbmljLXJlc291cmNlLW51bT4xMC4xMTg2LzE0NzEtMjEwNS03LTUzNTwvZWxlY3Ryb25pYy1y
ZXNvdXJjZS1udW0+PGxhbmd1YWdlPmVuZzwvbGFuZ3VhZ2U+PC9yZWNvcmQ+PC9DaXRlPjxDaXRl
PjxBdXRob3I+VXNhZGVsPC9BdXRob3I+PFllYXI+MjAwNTwvWWVhcj48UmVjTnVtPjY2PC9SZWNO
dW0+PHJlY29yZD48cmVjLW51bWJlcj42NjwvcmVjLW51bWJlcj48Zm9yZWlnbi1rZXlzPjxrZXkg
YXBwPSJFTiIgZGItaWQ9Ind3eHI1ZWV3emRzd2V1ZTB2c254c3RmMDl6dGQ1cnN2YWRyMCI+NjY8
L2tleT48L2ZvcmVpZ24ta2V5cz48cmVmLXR5cGUgbmFtZT0iSm91cm5hbCBBcnRpY2xlIj4xNzwv
cmVmLXR5cGU+PGNvbnRyaWJ1dG9ycz48YXV0aG9ycz48YXV0aG9yPlVzYWRlbCwgQi48L2F1dGhv
cj48YXV0aG9yPk5hZ2VsLCBBLjwvYXV0aG9yPjxhdXRob3I+VGhpbW0sIE8uPC9hdXRob3I+PGF1
dGhvcj5SZWRlc3RpZywgSC48L2F1dGhvcj48YXV0aG9yPkJsYWVzaW5nLCBPLiBFLjwvYXV0aG9y
PjxhdXRob3I+UGFsYWNpb3MtUm9qYXMsIE4uPC9hdXRob3I+PGF1dGhvcj5TZWxiaWcsIEouPC9h
dXRob3I+PGF1dGhvcj5IYW5uZW1hbm4sIEouPC9hdXRob3I+PGF1dGhvcj5QaXF1ZXMsIE0uIEMu
PC9hdXRob3I+PGF1dGhvcj5TdGVpbmhhdXNlciwgRC48L2F1dGhvcj48YXV0aG9yPlNjaGVpYmxl
LCBXLiBSLjwvYXV0aG9yPjxhdXRob3I+R2lib24sIFkuPC9hdXRob3I+PGF1dGhvcj5Nb3JjdWVu
ZGUsIFIuPC9hdXRob3I+PGF1dGhvcj5XZWljaHQsIEQuPC9hdXRob3I+PGF1dGhvcj5NZXllciwg
Uy48L2F1dGhvcj48YXV0aG9yPlN0aXR0LCBNLjwvYXV0aG9yPjwvYXV0aG9ycz48L2NvbnRyaWJ1
dG9ycz48YXV0aC1hZGRyZXNzPk1heCBQbGFuY2sgSW5zdGl0dXRlIG9mIE1vbGVjdWxhciBQbGFu
dCBQaHlzaW9sb2d5LCAxNDQ3NiBHb2xtLCBHZXJtYW55LiB1c2FkZWxAbXBpbXAtZ29sbS5tcGcu
ZGU8L2F1dGgtYWRkcmVzcz48dGl0bGVzPjx0aXRsZT5FeHRlbnNpb24gb2YgdGhlIHZpc3VhbGl6
YXRpb24gdG9vbCBNYXBNYW4gdG8gYWxsb3cgc3RhdGlzdGljYWwgYW5hbHlzaXMgb2YgYXJyYXlz
LCBkaXNwbGF5IG9mIGNvcnJlc3BvbmRpbmcgZ2VuZXMsIGFuZCBjb21wYXJpc29uIHdpdGgga25v
d24gcmVzcG9uc2VzPC90aXRsZT48c2Vjb25kYXJ5LXRpdGxlPlBsYW50IFBoeXNpb2w8L3NlY29u
ZGFyeS10aXRsZT48L3RpdGxlcz48cGVyaW9kaWNhbD48ZnVsbC10aXRsZT5QbGFudCBQaHlzaW9s
PC9mdWxsLXRpdGxlPjwvcGVyaW9kaWNhbD48cGFnZXM+MTE5NS0yMDQ8L3BhZ2VzPjx2b2x1bWU+
MTM4PC92b2x1bWU+PG51bWJlcj4zPC9udW1iZXI+PGtleXdvcmRzPjxrZXl3b3JkPk9saWdvbnVj
bGVvdGlkZSBBcnJheSBTZXF1ZW5jZSBBbmFseXNpczwva2V5d29yZD48a2V5d29yZD5HZW5lczog
UGxhbnQ8L2tleXdvcmQ+PGtleXdvcmQ+R2Vub21lOiBQbGFudDwva2V5d29yZD48L2tleXdvcmRz
PjxkYXRlcz48eWVhcj4yMDA1PC95ZWFyPjxwdWItZGF0ZXM+PGRhdGU+SnVsIDE8L2RhdGU+PC9w
dWItZGF0ZXM+PC9kYXRlcz48YWNjZXNzaW9uLW51bT4xNjAwOTk5NTwvYWNjZXNzaW9uLW51bT48
bGFiZWw+cDAwMDU1PC9sYWJlbD48dXJscz48cmVsYXRlZC11cmxzPjx1cmw+aHR0cDovL3d3dy5u
Y2JpLm5sbS5uaWguZ292L2VudHJlei9xdWVyeS5mY2dpP2RiPXB1Ym1lZCZhbXA7Y21kPVJldHJp
ZXZlJmFtcDtkb3B0PUFic3RyYWN0UGx1cyZhbXA7bGlzdF91aWRzPTE2MDA5OTk1PC91cmw+PC9y
ZWxhdGVkLXVybHM+PHBkZi11cmxzPjx1cmw+ZmlsZTovL2xvY2FsaG9zdC9Vc2Vycy9tYXJjL0Rv
Y3VtZW50cy9QYXBlcnMvMjAwNS9Vc2FkZWwvUGxhbnQlMjBQaHlzaW9sJTIwMjAwNSUyMFVzYWRl
bC5wZGY8L3VybD48L3BkZi11cmxzPjwvdXJscz48Y3VzdG9tMz5wYXBlcnM6Ly8wRkFBQTg3QS1D
MEFGLTQzMEMtOTQ5NC04QjI4NzE5N0MzOUUvUGFwZXIvcDU1PC9jdXN0b20zPjxlbGVjdHJvbmlj
LXJlc291cmNlLW51bT4xMC4xMTA0L3BwLjEwNS4wNjA0NTk8L2VsZWN0cm9uaWMtcmVzb3VyY2Ut
bnVtPjxsYW5ndWFnZT5lbmc8L2xhbmd1YWdlPjwvcmVjb3JkPjwvQ2l0ZT48L0VuZE5vdGU+AG==
</w:fldData>
          </w:fldChar>
        </w:r>
        <w:r w:rsidR="009A0C87">
          <w:rPr>
            <w:rFonts w:ascii="Arial" w:hAnsi="Arial"/>
            <w:bCs/>
          </w:rPr>
          <w:instrText xml:space="preserve"> ADDIN EN.CITE </w:instrText>
        </w:r>
        <w:r w:rsidR="009A0C87">
          <w:rPr>
            <w:rFonts w:ascii="Arial" w:hAnsi="Arial"/>
            <w:bCs/>
          </w:rPr>
          <w:fldChar w:fldCharType="begin">
            <w:fldData xml:space="preserve">PEVuZE5vdGU+PENpdGU+PEF1dGhvcj5Vc2FkZWw8L0F1dGhvcj48WWVhcj4yMDA2PC9ZZWFyPjxS
ZWNOdW0+MTAxPC9SZWNOdW0+PHJlY29yZD48cmVjLW51bWJlcj4xMDE8L3JlYy1udW1iZXI+PGZv
cmVpZ24ta2V5cz48a2V5IGFwcD0iRU4iIGRiLWlkPSJ3d3hyNWVld3pkc3dldWUwdnNueHN0ZjA5
enRkNXJzdmFkcjAiPjEwMTwva2V5PjwvZm9yZWlnbi1rZXlzPjxyZWYtdHlwZSBuYW1lPSJKb3Vy
bmFsIEFydGljbGUiPjE3PC9yZWYtdHlwZT48Y29udHJpYnV0b3JzPjxhdXRob3JzPjxhdXRob3I+
VXNhZGVsLCBCLjwvYXV0aG9yPjxhdXRob3I+TmFnZWwsIEEuPC9hdXRob3I+PGF1dGhvcj5TdGVp
bmhhdXNlciwgRC48L2F1dGhvcj48YXV0aG9yPkdpYm9uLCBZLjwvYXV0aG9yPjxhdXRob3I+QmzD
pHNpbmcsIE8uIEUuPC9hdXRob3I+PGF1dGhvcj5SZWRlc3RpZywgSC48L2F1dGhvcj48YXV0aG9y
PlNyZWVuaXZhc3VsdSwgTi48L2F1dGhvcj48YXV0aG9yPktyYWxsLCBMLjwvYXV0aG9yPjxhdXRo
b3I+SGFubmFoLCBNLiBBLjwvYXV0aG9yPjxhdXRob3I+UG9yZWUsIEYuPC9hdXRob3I+PGF1dGhv
cj5GZXJuaWUsIEEuIFIuPC9hdXRob3I+PGF1dGhvcj5TdGl0dCwgTS48L2F1dGhvcj48L2F1dGhv
cnM+PC9jb250cmlidXRvcnM+PGF1dGgtYWRkcmVzcz5NYXggUGxhbmNrIEluc3RpdHV0ZSBvZiBN
b2xlY3VsYXIgUGxhbnQgUGh5c2lvbG9neSwgQW0gTcO8aGxlbmJlcmcgMSwgMTQ0NzYgUG90c2Rh
bSwgR2VybWFueS4gdXNhZGVsQG1waW1wLWdvbG0ubXBnLmRlPC9hdXRoLWFkZHJlc3M+PHRpdGxl
cz48dGl0bGU+UGFnZU1hbjogYW4gaW50ZXJhY3RpdmUgb250b2xvZ3kgdG9vbCB0byBnZW5lcmF0
ZSwgZGlzcGxheSwgYW5kIGFubm90YXRlIG92ZXJ2aWV3IGdyYXBocyBmb3IgcHJvZmlsaW5nIGV4
cGVyaW1lbnRzPC90aXRsZT48c2Vjb25kYXJ5LXRpdGxlPkJNQyBCaW9pbmZvcm1hdGljczwvc2Vj
b25kYXJ5LXRpdGxlPjwvdGl0bGVzPjxwZXJpb2RpY2FsPjxmdWxsLXRpdGxlPkJNQyBCaW9pbmZv
cm1hdGljczwvZnVsbC10aXRsZT48L3BlcmlvZGljYWw+PHBhZ2VzPjUzNTwvcGFnZXM+PHZvbHVt
ZT43PC92b2x1bWU+PGtleXdvcmRzPjxrZXl3b3JkPkdlbmUgRXhwcmVzc2lvbiBQcm9maWxpbmc8
L2tleXdvcmQ+PGtleXdvcmQ+VXNlci1Db21wdXRlciBJbnRlcmZhY2U8L2tleXdvcmQ+PGtleXdv
cmQ+U29mdHdhcmU8L2tleXdvcmQ+PGtleXdvcmQ+RGF0YWJhc2VzOiBHZW5ldGljPC9rZXl3b3Jk
PjxrZXl3b3JkPkRhdGFiYXNlIE1hbmFnZW1lbnQgU3lzdGVtczwva2V5d29yZD48a2V5d29yZD5P
bGlnb251Y2xlb3RpZGUgQXJyYXkgU2VxdWVuY2UgQW5hbHlzaXM8L2tleXdvcmQ+PC9rZXl3b3Jk
cz48ZGF0ZXM+PHllYXI+MjAwNjwveWVhcj48cHViLWRhdGVzPjxkYXRlPkphbiAxPC9kYXRlPjwv
cHViLWRhdGVzPjwvZGF0ZXM+PGFjY2Vzc2lvbi1udW0+MTcxNzY0NTg8L2FjY2Vzc2lvbi1udW0+
PGxhYmVsPnAwMDA0NzwvbGFiZWw+PHVybHM+PHJlbGF0ZWQtdXJscz48dXJsPmh0dHA6Ly93d3cu
bmNiaS5ubG0ubmloLmdvdi9lbnRyZXovcXVlcnkuZmNnaT9kYj1wdWJtZWQmYW1wO2NtZD1SZXRy
aWV2ZSZhbXA7ZG9wdD1BYnN0cmFjdFBsdXMmYW1wO2xpc3RfdWlkcz0xNzE3NjQ1ODwvdXJsPjwv
cmVsYXRlZC11cmxzPjxwZGYtdXJscz48dXJsPmZpbGU6Ly9sb2NhbGhvc3QvVXNlcnMvbWFyYy9E
b2N1bWVudHMvUGFwZXJzLzIwMDYvVXNhZGVsL0JNQyUyMEJpb2luZm9ybWF0aWNzJTIwMjAwNiUy
MFVzYWRlbC5wZGY8L3VybD48L3BkZi11cmxzPjwvdXJscz48Y3VzdG9tMz5wYXBlcnM6Ly8wRkFB
QTg3QS1DMEFGLTQzMEMtOTQ5NC04QjI4NzE5N0MzOUUvUGFwZXIvcDQ3PC9jdXN0b20zPjxlbGVj
dHJvbmljLXJlc291cmNlLW51bT4xMC4xMTg2LzE0NzEtMjEwNS03LTUzNTwvZWxlY3Ryb25pYy1y
ZXNvdXJjZS1udW0+PGxhbmd1YWdlPmVuZzwvbGFuZ3VhZ2U+PC9yZWNvcmQ+PC9DaXRlPjxDaXRl
PjxBdXRob3I+VXNhZGVsPC9BdXRob3I+PFllYXI+MjAwNTwvWWVhcj48UmVjTnVtPjY2PC9SZWNO
dW0+PHJlY29yZD48cmVjLW51bWJlcj42NjwvcmVjLW51bWJlcj48Zm9yZWlnbi1rZXlzPjxrZXkg
YXBwPSJFTiIgZGItaWQ9Ind3eHI1ZWV3emRzd2V1ZTB2c254c3RmMDl6dGQ1cnN2YWRyMCI+NjY8
L2tleT48L2ZvcmVpZ24ta2V5cz48cmVmLXR5cGUgbmFtZT0iSm91cm5hbCBBcnRpY2xlIj4xNzwv
cmVmLXR5cGU+PGNvbnRyaWJ1dG9ycz48YXV0aG9ycz48YXV0aG9yPlVzYWRlbCwgQi48L2F1dGhv
cj48YXV0aG9yPk5hZ2VsLCBBLjwvYXV0aG9yPjxhdXRob3I+VGhpbW0sIE8uPC9hdXRob3I+PGF1
dGhvcj5SZWRlc3RpZywgSC48L2F1dGhvcj48YXV0aG9yPkJsYWVzaW5nLCBPLiBFLjwvYXV0aG9y
PjxhdXRob3I+UGFsYWNpb3MtUm9qYXMsIE4uPC9hdXRob3I+PGF1dGhvcj5TZWxiaWcsIEouPC9h
dXRob3I+PGF1dGhvcj5IYW5uZW1hbm4sIEouPC9hdXRob3I+PGF1dGhvcj5QaXF1ZXMsIE0uIEMu
PC9hdXRob3I+PGF1dGhvcj5TdGVpbmhhdXNlciwgRC48L2F1dGhvcj48YXV0aG9yPlNjaGVpYmxl
LCBXLiBSLjwvYXV0aG9yPjxhdXRob3I+R2lib24sIFkuPC9hdXRob3I+PGF1dGhvcj5Nb3JjdWVu
ZGUsIFIuPC9hdXRob3I+PGF1dGhvcj5XZWljaHQsIEQuPC9hdXRob3I+PGF1dGhvcj5NZXllciwg
Uy48L2F1dGhvcj48YXV0aG9yPlN0aXR0LCBNLjwvYXV0aG9yPjwvYXV0aG9ycz48L2NvbnRyaWJ1
dG9ycz48YXV0aC1hZGRyZXNzPk1heCBQbGFuY2sgSW5zdGl0dXRlIG9mIE1vbGVjdWxhciBQbGFu
dCBQaHlzaW9sb2d5LCAxNDQ3NiBHb2xtLCBHZXJtYW55LiB1c2FkZWxAbXBpbXAtZ29sbS5tcGcu
ZGU8L2F1dGgtYWRkcmVzcz48dGl0bGVzPjx0aXRsZT5FeHRlbnNpb24gb2YgdGhlIHZpc3VhbGl6
YXRpb24gdG9vbCBNYXBNYW4gdG8gYWxsb3cgc3RhdGlzdGljYWwgYW5hbHlzaXMgb2YgYXJyYXlz
LCBkaXNwbGF5IG9mIGNvcnJlc3BvbmRpbmcgZ2VuZXMsIGFuZCBjb21wYXJpc29uIHdpdGgga25v
d24gcmVzcG9uc2VzPC90aXRsZT48c2Vjb25kYXJ5LXRpdGxlPlBsYW50IFBoeXNpb2w8L3NlY29u
ZGFyeS10aXRsZT48L3RpdGxlcz48cGVyaW9kaWNhbD48ZnVsbC10aXRsZT5QbGFudCBQaHlzaW9s
PC9mdWxsLXRpdGxlPjwvcGVyaW9kaWNhbD48cGFnZXM+MTE5NS0yMDQ8L3BhZ2VzPjx2b2x1bWU+
MTM4PC92b2x1bWU+PG51bWJlcj4zPC9udW1iZXI+PGtleXdvcmRzPjxrZXl3b3JkPk9saWdvbnVj
bGVvdGlkZSBBcnJheSBTZXF1ZW5jZSBBbmFseXNpczwva2V5d29yZD48a2V5d29yZD5HZW5lczog
UGxhbnQ8L2tleXdvcmQ+PGtleXdvcmQ+R2Vub21lOiBQbGFudDwva2V5d29yZD48L2tleXdvcmRz
PjxkYXRlcz48eWVhcj4yMDA1PC95ZWFyPjxwdWItZGF0ZXM+PGRhdGU+SnVsIDE8L2RhdGU+PC9w
dWItZGF0ZXM+PC9kYXRlcz48YWNjZXNzaW9uLW51bT4xNjAwOTk5NTwvYWNjZXNzaW9uLW51bT48
bGFiZWw+cDAwMDU1PC9sYWJlbD48dXJscz48cmVsYXRlZC11cmxzPjx1cmw+aHR0cDovL3d3dy5u
Y2JpLm5sbS5uaWguZ292L2VudHJlei9xdWVyeS5mY2dpP2RiPXB1Ym1lZCZhbXA7Y21kPVJldHJp
ZXZlJmFtcDtkb3B0PUFic3RyYWN0UGx1cyZhbXA7bGlzdF91aWRzPTE2MDA5OTk1PC91cmw+PC9y
ZWxhdGVkLXVybHM+PHBkZi11cmxzPjx1cmw+ZmlsZTovL2xvY2FsaG9zdC9Vc2Vycy9tYXJjL0Rv
Y3VtZW50cy9QYXBlcnMvMjAwNS9Vc2FkZWwvUGxhbnQlMjBQaHlzaW9sJTIwMjAwNSUyMFVzYWRl
bC5wZGY8L3VybD48L3BkZi11cmxzPjwvdXJscz48Y3VzdG9tMz5wYXBlcnM6Ly8wRkFBQTg3QS1D
MEFGLTQzMEMtOTQ5NC04QjI4NzE5N0MzOUUvUGFwZXIvcDU1PC9jdXN0b20zPjxlbGVjdHJvbmlj
LXJlc291cmNlLW51bT4xMC4xMTA0L3BwLjEwNS4wNjA0NTk8L2VsZWN0cm9uaWMtcmVzb3VyY2Ut
bnVtPjxsYW5ndWFnZT5lbmc8L2xhbmd1YWdlPjwvcmVjb3JkPjwvQ2l0ZT48L0VuZE5vdGU+AG==
</w:fldData>
          </w:fldChar>
        </w:r>
        <w:r w:rsidR="009A0C87">
          <w:rPr>
            <w:rFonts w:ascii="Arial" w:hAnsi="Arial"/>
            <w:bCs/>
          </w:rPr>
          <w:instrText xml:space="preserve"> ADDIN EN.CITE.DATA </w:instrText>
        </w:r>
        <w:r w:rsidR="009A0C87" w:rsidRPr="009A0C87">
          <w:rPr>
            <w:rStyle w:val="PageNumber"/>
            <w:rFonts w:ascii="Arial" w:hAnsi="Arial"/>
            <w:bCs/>
            <w:rPrChange w:id="197" w:author="Marc Lohse" w:date="2009-11-27T11:27:00Z">
              <w:rPr>
                <w:rStyle w:val="PageNumber"/>
              </w:rPr>
            </w:rPrChange>
          </w:rPr>
        </w:r>
        <w:r w:rsidR="009A0C87">
          <w:rPr>
            <w:rFonts w:ascii="Arial" w:hAnsi="Arial"/>
            <w:bCs/>
          </w:rPr>
          <w:fldChar w:fldCharType="end"/>
        </w:r>
      </w:ins>
      <w:r w:rsidR="009A0C87">
        <w:rPr>
          <w:rFonts w:ascii="Arial" w:hAnsi="Arial"/>
          <w:bCs/>
        </w:rPr>
        <w:fldChar w:fldCharType="separate"/>
      </w:r>
      <w:ins w:id="198" w:author="Marc Lohse" w:date="2009-11-27T11:27:00Z">
        <w:r w:rsidR="009A0C87">
          <w:rPr>
            <w:rFonts w:ascii="Arial" w:hAnsi="Arial"/>
            <w:bCs/>
          </w:rPr>
          <w:t>(Usadel et al., 2005; Usadel et al., 2006)</w:t>
        </w:r>
        <w:r w:rsidR="009A0C87">
          <w:rPr>
            <w:rFonts w:ascii="Arial" w:hAnsi="Arial"/>
            <w:bCs/>
          </w:rPr>
          <w:fldChar w:fldCharType="end"/>
        </w:r>
      </w:ins>
      <w:r w:rsidRPr="0089273A">
        <w:rPr>
          <w:rFonts w:ascii="Arial" w:hAnsi="Arial"/>
          <w:bCs/>
        </w:rPr>
        <w:t xml:space="preserve"> allow for a simple integration of Robin with downstream analyses. These files contain the log2 fold change in expression for each gene in each contrast plus a flag denoting the results of the statistical testing (0 = not significant</w:t>
      </w:r>
      <w:ins w:id="199" w:author="Marc Lohse" w:date="2009-10-30T17:09:00Z">
        <w:r w:rsidRPr="0089273A">
          <w:rPr>
            <w:rFonts w:ascii="Arial" w:hAnsi="Arial"/>
            <w:bCs/>
          </w:rPr>
          <w:t>ly regulated</w:t>
        </w:r>
      </w:ins>
      <w:r w:rsidRPr="0089273A">
        <w:rPr>
          <w:rFonts w:ascii="Arial" w:hAnsi="Arial"/>
          <w:bCs/>
        </w:rPr>
        <w:t>, 1 = significantly up regulated, -1 = significantly down regulated). These flags can be used for convenient filtering in MapMan (see</w:t>
      </w:r>
      <w:ins w:id="200" w:author="Marc Lohse" w:date="2009-10-30T17:08:00Z">
        <w:r w:rsidRPr="0089273A">
          <w:rPr>
            <w:rFonts w:ascii="Arial" w:hAnsi="Arial"/>
            <w:bCs/>
          </w:rPr>
          <w:t xml:space="preserve"> </w:t>
        </w:r>
      </w:ins>
      <w:ins w:id="201" w:author="Marc Lohse" w:date="2009-11-27T11:27:00Z">
        <w:r w:rsidR="009A0C87">
          <w:rPr>
            <w:rFonts w:ascii="Arial" w:hAnsi="Arial"/>
            <w:bCs/>
          </w:rPr>
          <w:fldChar w:fldCharType="begin"/>
        </w:r>
        <w:r w:rsidR="009A0C87">
          <w:rPr>
            <w:rFonts w:ascii="Arial" w:hAnsi="Arial"/>
            <w:bCs/>
          </w:rPr>
          <w:instrText xml:space="preserve"> ADDIN EN.CITE &lt;EndNote&gt;&lt;Cite&gt;&lt;Author&gt;Usadel&lt;/Author&gt;&lt;Year&gt;2009&lt;/Year&gt;&lt;RecNum&gt;116&lt;/RecNum&gt;&lt;record&gt;&lt;rec-number&gt;116&lt;/rec-number&gt;&lt;foreign-keys&gt;&lt;key app="EN" db-id="wwxr5eewzdsweue0vsnxstf09ztd5rsvadr0"&gt;116&lt;/key&gt;&lt;/foreign-keys&gt;&lt;ref-type name="Journal Article"&gt;17&lt;/ref-type&gt;&lt;contributors&gt;&lt;authors&gt;&lt;author&gt;Usadel, B.&lt;/author&gt;&lt;author&gt;Poree, F.&lt;/author&gt;&lt;author&gt;Nagel, A.&lt;/author&gt;&lt;author&gt;Lohse, M.&lt;/author&gt;&lt;author&gt;Czedik-Eysenberg, A.&lt;/author&gt;&lt;author&gt;Stitt, M.&lt;/author&gt;&lt;/authors&gt;&lt;/contributors&gt;&lt;auth-address&gt;Max Planck Institute of Molecular Plant Physiology, Am Muhlenberg 1, Potsdam-Golm 14476, Germany. usadel@mpimp-golm.mpg.de&lt;/auth-address&gt;&lt;titles&gt;&lt;title&gt;A guide to using MapMan to visualize and compare Omics data in plants: a case study in the crop species, Maize&lt;/title&gt;&lt;secondary-title&gt;Plant Cell Environ&lt;/secondary-title&gt;&lt;/titles&gt;&lt;periodical&gt;&lt;full-title&gt;Plant Cell Environ&lt;/full-title&gt;&lt;/periodical&gt;&lt;pages&gt;1211-29&lt;/pages&gt;&lt;volume&gt;32&lt;/volume&gt;&lt;number&gt;9&lt;/number&gt;&lt;edition&gt;2009/04/25&lt;/edition&gt;&lt;keywords&gt;&lt;keyword&gt;Arabidopsis/genetics/metabolism&lt;/keyword&gt;&lt;keyword&gt;Chromosome Mapping&lt;/keyword&gt;&lt;keyword&gt;*Genome, Plant&lt;/keyword&gt;&lt;keyword&gt;Genomics/*methods&lt;/keyword&gt;&lt;keyword&gt;Photoperiod&lt;/keyword&gt;&lt;keyword&gt;RNA, Plant/genetics&lt;/keyword&gt;&lt;keyword&gt;*Software&lt;/keyword&gt;&lt;keyword&gt;Transcription, Genetic&lt;/keyword&gt;&lt;keyword&gt;Zea mays/*genetics/metabolism&lt;/keyword&gt;&lt;/keywords&gt;&lt;dates&gt;&lt;year&gt;2009&lt;/year&gt;&lt;pub-dates&gt;&lt;date&gt;Sep&lt;/date&gt;&lt;/pub-dates&gt;&lt;/dates&gt;&lt;isbn&gt;1365-3040 (Electronic)&lt;/isbn&gt;&lt;accession-num&gt;19389052&lt;/accession-num&gt;&lt;urls&gt;&lt;related-urls&gt;&lt;url&gt;http://www.ncbi.nlm.nih.gov/entrez/query.fcgi?cmd=Retrieve&amp;amp;db=PubMed&amp;amp;dopt=Citation&amp;amp;list_uids=19389052&lt;/url&gt;&lt;/related-urls&gt;&lt;/urls&gt;&lt;electronic-resource-num&gt;PCE1978 [pii]&amp;#xD;10.1111/j.1365-3040.2009.01978.x&lt;/electronic-resource-num&gt;&lt;language&gt;eng&lt;/language&gt;&lt;/record&gt;&lt;/Cite&gt;&lt;/EndNote&gt;</w:instrText>
        </w:r>
      </w:ins>
      <w:r w:rsidR="009A0C87">
        <w:rPr>
          <w:rFonts w:ascii="Arial" w:hAnsi="Arial"/>
          <w:bCs/>
        </w:rPr>
        <w:fldChar w:fldCharType="separate"/>
      </w:r>
      <w:ins w:id="202" w:author="Marc Lohse" w:date="2009-11-27T11:27:00Z">
        <w:r w:rsidR="009A0C87">
          <w:rPr>
            <w:rFonts w:ascii="Arial" w:hAnsi="Arial"/>
            <w:bCs/>
          </w:rPr>
          <w:t>(Usadel et al., 2009)</w:t>
        </w:r>
        <w:r w:rsidR="009A0C87">
          <w:rPr>
            <w:rFonts w:ascii="Arial" w:hAnsi="Arial"/>
            <w:bCs/>
          </w:rPr>
          <w:fldChar w:fldCharType="end"/>
        </w:r>
      </w:ins>
      <w:ins w:id="203" w:author="Marc Lohse" w:date="2009-10-30T17:09:00Z">
        <w:r w:rsidRPr="0089273A">
          <w:rPr>
            <w:rFonts w:ascii="Arial" w:hAnsi="Arial"/>
            <w:bCs/>
          </w:rPr>
          <w:t xml:space="preserve"> </w:t>
        </w:r>
      </w:ins>
      <w:r w:rsidRPr="0089273A">
        <w:rPr>
          <w:rFonts w:ascii="Arial" w:hAnsi="Arial"/>
          <w:bCs/>
        </w:rPr>
        <w:t xml:space="preserve">for further details). For Affymetrix data, present and absent calls are calculated using the mas5calls implementation provided by the affy BioConductor package </w:t>
      </w:r>
      <w:ins w:id="204" w:author="Marc Lohse" w:date="2009-11-27T11:27:00Z">
        <w:r w:rsidR="009A0C87">
          <w:rPr>
            <w:rFonts w:ascii="Arial" w:hAnsi="Arial"/>
            <w:bCs/>
          </w:rPr>
          <w:fldChar w:fldCharType="begin"/>
        </w:r>
        <w:r w:rsidR="009A0C87">
          <w:rPr>
            <w:rFonts w:ascii="Arial" w:hAnsi="Arial"/>
            <w:bCs/>
          </w:rPr>
          <w:instrText xml:space="preserve"> ADDIN EN.CITE &lt;EndNote&gt;&lt;Cite&gt;&lt;Author&gt;Gautier&lt;/Author&gt;&lt;Year&gt;2004&lt;/Year&gt;&lt;RecNum&gt;15&lt;/RecNum&gt;&lt;record&gt;&lt;rec-number&gt;15&lt;/rec-number&gt;&lt;foreign-keys&gt;&lt;key app="EN" db-id="wwxr5eewzdsweue0vsnxstf09ztd5rsvadr0"&gt;15&lt;/key&gt;&lt;/foreign-keys&gt;&lt;ref-type name="Journal Article"&gt;17&lt;/ref-type&gt;&lt;contributors&gt;&lt;authors&gt;&lt;author&gt;Gautier, L.&lt;/author&gt;&lt;author&gt;Cope, L.&lt;/author&gt;&lt;author&gt;Bolstad, B. M.&lt;/author&gt;&lt;author&gt;Irizarry, R. A.&lt;/author&gt;&lt;/authors&gt;&lt;/contributors&gt;&lt;auth-address&gt;Center for Biological Sequence Analysis (CBS), Technical University of Denmark, Building 208, 2800 Lyngby, Denmark. laurent@cbs.dtu.dk&lt;/auth-address&gt;&lt;titles&gt;&lt;title&gt;affy--analysis of Affymetrix GeneChip data at the probe level&lt;/title&gt;&lt;secondary-title&gt;Bioinformatics&lt;/secondary-title&gt;&lt;/titles&gt;&lt;periodical&gt;&lt;full-title&gt;Bioinformatics&lt;/full-title&gt;&lt;/periodical&gt;&lt;pages&gt;307-15&lt;/pages&gt;&lt;volume&gt;20&lt;/volume&gt;&lt;number&gt;3&lt;/number&gt;&lt;keywords&gt;&lt;keyword&gt;Algorithms&lt;/keyword&gt;&lt;keyword&gt;DNA Probes&lt;/keyword&gt;&lt;keyword&gt;Gene Expression Profiling&lt;/keyword&gt;&lt;keyword&gt;Software&lt;/keyword&gt;&lt;keyword&gt;Databases: Genetic&lt;/keyword&gt;&lt;keyword&gt;Sequence Alignment&lt;/keyword&gt;&lt;keyword&gt;Information Storage and Retrieval&lt;/keyword&gt;&lt;keyword&gt;Databases: Bibliographic&lt;/keyword&gt;&lt;keyword&gt;Oligonucleotide Array Sequence Analysis&lt;/keyword&gt;&lt;keyword&gt;Sequence Analysis: DNA&lt;/keyword&gt;&lt;keyword&gt;User-Computer Interface&lt;/keyword&gt;&lt;/keywords&gt;&lt;dates&gt;&lt;year&gt;2004&lt;/year&gt;&lt;pub-dates&gt;&lt;date&gt;Feb 12&lt;/date&gt;&lt;/pub-dates&gt;&lt;/dates&gt;&lt;accession-num&gt;14960456&lt;/accession-num&gt;&lt;label&gt;p00323&lt;/label&gt;&lt;urls&gt;&lt;related-urls&gt;&lt;url&gt;http://www.ncbi.nlm.nih.gov/entrez/query.fcgi?db=pubmed&amp;amp;cmd=Retrieve&amp;amp;dopt=AbstractPlus&amp;amp;list_uids=14960456&lt;/url&gt;&lt;/related-urls&gt;&lt;pdf-urls&gt;&lt;url&gt;file://localhost/Users/marc/Documents/Papers/2004/Gautier/Bioinformatics%202004%20Gautier.pdf&lt;/url&gt;&lt;/pdf-urls&gt;&lt;/urls&gt;&lt;custom3&gt;papers://0FAAA87A-C0AF-430C-9494-8B287197C39E/Paper/p323&lt;/custom3&gt;&lt;electronic-resource-num&gt;10.1093/bioinformatics/btg405&lt;/electronic-resource-num&gt;&lt;language&gt;eng&lt;/language&gt;&lt;/record&gt;&lt;/Cite&gt;&lt;/EndNote&gt;</w:instrText>
        </w:r>
      </w:ins>
      <w:r w:rsidR="009A0C87">
        <w:rPr>
          <w:rFonts w:ascii="Arial" w:hAnsi="Arial"/>
          <w:bCs/>
        </w:rPr>
        <w:fldChar w:fldCharType="separate"/>
      </w:r>
      <w:ins w:id="205" w:author="Marc Lohse" w:date="2009-11-27T11:27:00Z">
        <w:r w:rsidR="009A0C87">
          <w:rPr>
            <w:rFonts w:ascii="Arial" w:hAnsi="Arial"/>
            <w:bCs/>
          </w:rPr>
          <w:t>(Gautier et al., 2004)</w:t>
        </w:r>
        <w:r w:rsidR="009A0C87">
          <w:rPr>
            <w:rFonts w:ascii="Arial" w:hAnsi="Arial"/>
            <w:bCs/>
          </w:rPr>
          <w:fldChar w:fldCharType="end"/>
        </w:r>
      </w:ins>
      <w:r w:rsidRPr="0089273A">
        <w:rPr>
          <w:rFonts w:ascii="Arial" w:hAnsi="Arial"/>
          <w:bCs/>
        </w:rPr>
        <w:t xml:space="preserve">. All plots generated in the quality analyses, processed input files, the generated R source code and a short text file summarizing the analysis are written to the output folder to completely document the analysis workflow and ensure reproducibility of the results. </w:t>
      </w:r>
    </w:p>
    <w:p w:rsidR="00F97EB2" w:rsidRPr="000F30E7" w:rsidRDefault="00F97EB2" w:rsidP="002D12CA">
      <w:pPr>
        <w:spacing w:line="360" w:lineRule="auto"/>
        <w:jc w:val="both"/>
        <w:rPr>
          <w:rFonts w:ascii="Arial" w:hAnsi="Arial"/>
        </w:rPr>
      </w:pPr>
    </w:p>
    <w:p w:rsidR="00F97EB2" w:rsidRPr="000F30E7" w:rsidRDefault="00F97EB2" w:rsidP="002D12CA">
      <w:pPr>
        <w:spacing w:line="360" w:lineRule="auto"/>
        <w:jc w:val="both"/>
        <w:rPr>
          <w:rFonts w:ascii="Arial" w:hAnsi="Arial"/>
        </w:rPr>
      </w:pPr>
    </w:p>
    <w:p w:rsidR="00F97EB2" w:rsidRPr="000F30E7" w:rsidRDefault="00244E62" w:rsidP="002D12CA">
      <w:pPr>
        <w:spacing w:line="360" w:lineRule="auto"/>
        <w:jc w:val="both"/>
        <w:rPr>
          <w:rFonts w:ascii="Arial" w:hAnsi="Arial"/>
          <w:i/>
        </w:rPr>
      </w:pPr>
      <w:r w:rsidRPr="00244E62">
        <w:rPr>
          <w:rFonts w:ascii="Arial" w:hAnsi="Arial"/>
          <w:i/>
        </w:rPr>
        <w:t xml:space="preserve">Case study – </w:t>
      </w:r>
      <w:ins w:id="206" w:author="Marc Lohse" w:date="2009-11-23T12:01:00Z">
        <w:r w:rsidR="00A27FCD">
          <w:rPr>
            <w:rFonts w:ascii="Arial" w:hAnsi="Arial"/>
            <w:i/>
          </w:rPr>
          <w:t>Comparison of t</w:t>
        </w:r>
      </w:ins>
      <w:r w:rsidRPr="00244E62">
        <w:rPr>
          <w:rFonts w:ascii="Arial" w:hAnsi="Arial"/>
          <w:i/>
        </w:rPr>
        <w:t>omato tissues</w:t>
      </w:r>
    </w:p>
    <w:p w:rsidR="009D3723" w:rsidRDefault="00ED36D6" w:rsidP="002D12CA">
      <w:pPr>
        <w:numPr>
          <w:ins w:id="207" w:author="Marc Lohse" w:date="2009-11-25T15:19:00Z"/>
        </w:numPr>
        <w:spacing w:line="360" w:lineRule="auto"/>
        <w:jc w:val="both"/>
        <w:rPr>
          <w:ins w:id="208" w:author="Marc Lohse" w:date="2009-11-25T15:19:00Z"/>
          <w:rFonts w:ascii="Arial" w:hAnsi="Arial"/>
        </w:rPr>
      </w:pPr>
      <w:ins w:id="209" w:author="Marc Lohse" w:date="2009-11-20T15:03:00Z">
        <w:r>
          <w:rPr>
            <w:rFonts w:ascii="Arial" w:hAnsi="Arial"/>
          </w:rPr>
          <w:t>Robin was used to analyse differential gene expression in tomato flowers, roots and leaves</w:t>
        </w:r>
      </w:ins>
      <w:ins w:id="210" w:author="Marc Lohse" w:date="2009-11-20T15:05:00Z">
        <w:r>
          <w:rPr>
            <w:rFonts w:ascii="Arial" w:hAnsi="Arial"/>
          </w:rPr>
          <w:t xml:space="preserve">. Tomato plants were </w:t>
        </w:r>
        <w:r w:rsidR="00601478">
          <w:rPr>
            <w:rFonts w:ascii="Arial" w:hAnsi="Arial"/>
          </w:rPr>
          <w:t xml:space="preserve">grown and samples prepared as described and subsequently hybridized to TOM2 microarrays in a </w:t>
        </w:r>
        <w:proofErr w:type="gramStart"/>
        <w:r w:rsidR="00601478">
          <w:rPr>
            <w:rFonts w:ascii="Arial" w:hAnsi="Arial"/>
          </w:rPr>
          <w:t>two color</w:t>
        </w:r>
        <w:proofErr w:type="gramEnd"/>
        <w:r w:rsidR="00601478">
          <w:rPr>
            <w:rFonts w:ascii="Arial" w:hAnsi="Arial"/>
          </w:rPr>
          <w:t xml:space="preserve"> </w:t>
        </w:r>
      </w:ins>
      <w:ins w:id="211" w:author="Marc Lohse" w:date="2009-11-23T11:39:00Z">
        <w:r w:rsidR="00342D97">
          <w:rPr>
            <w:rFonts w:ascii="Arial" w:hAnsi="Arial"/>
          </w:rPr>
          <w:t xml:space="preserve">microarray experiment setup. </w:t>
        </w:r>
      </w:ins>
      <w:ins w:id="212" w:author="Marc Lohse" w:date="2009-11-24T11:08:00Z">
        <w:r w:rsidR="006519D8">
          <w:rPr>
            <w:rFonts w:ascii="Arial" w:hAnsi="Arial"/>
          </w:rPr>
          <w:t xml:space="preserve">Quality assessment showed that there were no </w:t>
        </w:r>
      </w:ins>
      <w:ins w:id="213" w:author="Marc Lohse" w:date="2009-11-24T11:09:00Z">
        <w:r w:rsidR="006519D8">
          <w:rPr>
            <w:rFonts w:ascii="Arial" w:hAnsi="Arial"/>
          </w:rPr>
          <w:t xml:space="preserve">obvious and </w:t>
        </w:r>
      </w:ins>
      <w:ins w:id="214" w:author="Marc Lohse" w:date="2009-11-24T11:08:00Z">
        <w:r w:rsidR="006519D8">
          <w:rPr>
            <w:rFonts w:ascii="Arial" w:hAnsi="Arial"/>
          </w:rPr>
          <w:t>severe technical artifacts</w:t>
        </w:r>
      </w:ins>
      <w:ins w:id="215" w:author="Marc Lohse" w:date="2009-11-24T11:10:00Z">
        <w:r w:rsidR="000A2328">
          <w:rPr>
            <w:rFonts w:ascii="Arial" w:hAnsi="Arial"/>
          </w:rPr>
          <w:t xml:space="preserve"> visible on the chips when investigating the </w:t>
        </w:r>
      </w:ins>
      <w:ins w:id="216" w:author="Marc Lohse" w:date="2009-11-24T16:24:00Z">
        <w:r w:rsidR="00234444">
          <w:rPr>
            <w:rFonts w:ascii="Arial" w:hAnsi="Arial"/>
          </w:rPr>
          <w:t>background</w:t>
        </w:r>
      </w:ins>
      <w:ins w:id="217" w:author="Marc Lohse" w:date="2009-11-24T11:10:00Z">
        <w:r w:rsidR="000A2328">
          <w:rPr>
            <w:rFonts w:ascii="Arial" w:hAnsi="Arial"/>
          </w:rPr>
          <w:t xml:space="preserve"> intensity images and the signal intensity distributions plots (</w:t>
        </w:r>
      </w:ins>
      <w:ins w:id="218" w:author="Marc Lohse" w:date="2009-11-27T11:15:00Z">
        <w:r w:rsidR="005F63C9" w:rsidRPr="005F63C9">
          <w:rPr>
            <w:rFonts w:ascii="Arial" w:hAnsi="Arial"/>
          </w:rPr>
          <w:t>supp. Fig. 1).</w:t>
        </w:r>
        <w:r w:rsidR="005F63C9">
          <w:rPr>
            <w:rFonts w:ascii="Arial" w:hAnsi="Arial"/>
          </w:rPr>
          <w:t xml:space="preserve"> </w:t>
        </w:r>
      </w:ins>
      <w:ins w:id="219" w:author="Marc Lohse" w:date="2009-11-24T11:11:00Z">
        <w:r w:rsidR="000A2328">
          <w:rPr>
            <w:rFonts w:ascii="Arial" w:hAnsi="Arial"/>
          </w:rPr>
          <w:t>H</w:t>
        </w:r>
      </w:ins>
      <w:ins w:id="220" w:author="Marc Lohse" w:date="2009-11-24T11:09:00Z">
        <w:r w:rsidR="006519D8">
          <w:rPr>
            <w:rFonts w:ascii="Arial" w:hAnsi="Arial"/>
          </w:rPr>
          <w:t xml:space="preserve">owever, warnings were generated </w:t>
        </w:r>
      </w:ins>
      <w:ins w:id="221" w:author="Marc Lohse" w:date="2009-11-24T11:11:00Z">
        <w:r w:rsidR="000A2328">
          <w:rPr>
            <w:rFonts w:ascii="Arial" w:hAnsi="Arial"/>
          </w:rPr>
          <w:t xml:space="preserve">for all MA plots </w:t>
        </w:r>
      </w:ins>
      <w:ins w:id="222" w:author="Marc Lohse" w:date="2009-11-24T16:26:00Z">
        <w:r w:rsidR="00234444">
          <w:rPr>
            <w:rFonts w:ascii="Arial" w:hAnsi="Arial"/>
          </w:rPr>
          <w:t>of</w:t>
        </w:r>
      </w:ins>
      <w:ins w:id="223" w:author="Marc Lohse" w:date="2009-11-24T11:11:00Z">
        <w:r w:rsidR="000A2328">
          <w:rPr>
            <w:rFonts w:ascii="Arial" w:hAnsi="Arial"/>
          </w:rPr>
          <w:t xml:space="preserve"> the individual chips because of a slightly elevated percentage</w:t>
        </w:r>
      </w:ins>
      <w:ins w:id="224" w:author="Marc Lohse" w:date="2009-11-24T11:12:00Z">
        <w:r w:rsidR="000A2328">
          <w:rPr>
            <w:rFonts w:ascii="Arial" w:hAnsi="Arial"/>
          </w:rPr>
          <w:t xml:space="preserve"> (between </w:t>
        </w:r>
      </w:ins>
      <w:ins w:id="225" w:author="Marc Lohse" w:date="2009-11-24T11:13:00Z">
        <w:r w:rsidR="000A2328">
          <w:rPr>
            <w:rFonts w:ascii="Arial" w:hAnsi="Arial"/>
          </w:rPr>
          <w:t>10.141% and 13.43%</w:t>
        </w:r>
      </w:ins>
      <w:ins w:id="226" w:author="Marc Lohse" w:date="2009-11-24T11:12:00Z">
        <w:r w:rsidR="000A2328">
          <w:rPr>
            <w:rFonts w:ascii="Arial" w:hAnsi="Arial"/>
          </w:rPr>
          <w:t>)</w:t>
        </w:r>
      </w:ins>
      <w:ins w:id="227" w:author="Marc Lohse" w:date="2009-11-24T11:11:00Z">
        <w:r w:rsidR="000A2328">
          <w:rPr>
            <w:rFonts w:ascii="Arial" w:hAnsi="Arial"/>
          </w:rPr>
          <w:t xml:space="preserve"> of genes that showed a more than two fold change in expression</w:t>
        </w:r>
      </w:ins>
      <w:ins w:id="228" w:author="Marc Lohse" w:date="2009-11-24T11:13:00Z">
        <w:r w:rsidR="000A2328">
          <w:rPr>
            <w:rFonts w:ascii="Arial" w:hAnsi="Arial"/>
          </w:rPr>
          <w:t xml:space="preserve">. These warnings are based on the assumption that most of the genes will not show differential expression in any given experiment </w:t>
        </w:r>
      </w:ins>
      <w:ins w:id="229" w:author="Marc Lohse" w:date="2009-11-24T11:15:00Z">
        <w:r w:rsidR="000A2328">
          <w:rPr>
            <w:rFonts w:ascii="Arial" w:hAnsi="Arial"/>
          </w:rPr>
          <w:t>and are issued if the percentage exceeds 5%. This value might be too strictly chosen when com</w:t>
        </w:r>
        <w:r w:rsidR="005D0801">
          <w:rPr>
            <w:rFonts w:ascii="Arial" w:hAnsi="Arial"/>
          </w:rPr>
          <w:t xml:space="preserve">paring very different </w:t>
        </w:r>
        <w:proofErr w:type="gramStart"/>
        <w:r w:rsidR="005D0801">
          <w:rPr>
            <w:rFonts w:ascii="Arial" w:hAnsi="Arial"/>
          </w:rPr>
          <w:t>tissues</w:t>
        </w:r>
        <w:proofErr w:type="gramEnd"/>
        <w:r w:rsidR="005D0801">
          <w:rPr>
            <w:rFonts w:ascii="Arial" w:hAnsi="Arial"/>
          </w:rPr>
          <w:t xml:space="preserve"> </w:t>
        </w:r>
        <w:r w:rsidR="000A2328">
          <w:rPr>
            <w:rFonts w:ascii="Arial" w:hAnsi="Arial"/>
          </w:rPr>
          <w:t xml:space="preserve">as it is the case in the experiment </w:t>
        </w:r>
      </w:ins>
      <w:ins w:id="230" w:author="Marc Lohse" w:date="2009-11-24T11:21:00Z">
        <w:r w:rsidR="005D0801">
          <w:rPr>
            <w:rFonts w:ascii="Arial" w:hAnsi="Arial"/>
          </w:rPr>
          <w:t>described</w:t>
        </w:r>
      </w:ins>
      <w:ins w:id="231" w:author="Marc Lohse" w:date="2009-11-24T11:15:00Z">
        <w:r w:rsidR="000A2328">
          <w:rPr>
            <w:rFonts w:ascii="Arial" w:hAnsi="Arial"/>
          </w:rPr>
          <w:t xml:space="preserve"> in </w:t>
        </w:r>
      </w:ins>
      <w:ins w:id="232" w:author="Marc Lohse" w:date="2009-11-24T11:16:00Z">
        <w:r w:rsidR="000A2328">
          <w:rPr>
            <w:rFonts w:ascii="Arial" w:hAnsi="Arial"/>
          </w:rPr>
          <w:t>this</w:t>
        </w:r>
      </w:ins>
      <w:ins w:id="233" w:author="Marc Lohse" w:date="2009-11-24T11:15:00Z">
        <w:r w:rsidR="000A2328">
          <w:rPr>
            <w:rFonts w:ascii="Arial" w:hAnsi="Arial"/>
          </w:rPr>
          <w:t xml:space="preserve"> </w:t>
        </w:r>
      </w:ins>
      <w:ins w:id="234" w:author="Marc Lohse" w:date="2009-11-24T11:16:00Z">
        <w:r w:rsidR="000A2328">
          <w:rPr>
            <w:rFonts w:ascii="Arial" w:hAnsi="Arial"/>
          </w:rPr>
          <w:t xml:space="preserve">study. Another reason might be an overestimation of expression values due to an </w:t>
        </w:r>
      </w:ins>
      <w:ins w:id="235" w:author="Marc Lohse" w:date="2009-11-24T11:21:00Z">
        <w:r w:rsidR="005D0801">
          <w:rPr>
            <w:rFonts w:ascii="Arial" w:hAnsi="Arial"/>
          </w:rPr>
          <w:t xml:space="preserve">elevated </w:t>
        </w:r>
      </w:ins>
      <w:ins w:id="236" w:author="Marc Lohse" w:date="2009-11-24T11:18:00Z">
        <w:r w:rsidR="000A2328">
          <w:rPr>
            <w:rFonts w:ascii="Arial" w:hAnsi="Arial"/>
          </w:rPr>
          <w:t>signal to noise ratio.</w:t>
        </w:r>
      </w:ins>
      <w:ins w:id="237" w:author="Marc Lohse" w:date="2009-11-24T11:28:00Z">
        <w:r w:rsidR="003842AE">
          <w:rPr>
            <w:rFonts w:ascii="Arial" w:hAnsi="Arial"/>
          </w:rPr>
          <w:t xml:space="preserve"> As </w:t>
        </w:r>
      </w:ins>
      <w:ins w:id="238" w:author="Marc Lohse" w:date="2009-11-24T13:25:00Z">
        <w:r w:rsidR="00EA7A49">
          <w:rPr>
            <w:rFonts w:ascii="Arial" w:hAnsi="Arial"/>
          </w:rPr>
          <w:t>often</w:t>
        </w:r>
      </w:ins>
      <w:ins w:id="239" w:author="Marc Lohse" w:date="2009-11-24T11:28:00Z">
        <w:r w:rsidR="003842AE">
          <w:rPr>
            <w:rFonts w:ascii="Arial" w:hAnsi="Arial"/>
          </w:rPr>
          <w:t xml:space="preserve"> observed in two color microarray experiments, the </w:t>
        </w:r>
      </w:ins>
      <w:ins w:id="240" w:author="Marc Lohse" w:date="2009-11-24T11:29:00Z">
        <w:r w:rsidR="003842AE">
          <w:rPr>
            <w:rFonts w:ascii="Arial" w:hAnsi="Arial"/>
          </w:rPr>
          <w:t>normalized</w:t>
        </w:r>
      </w:ins>
      <w:ins w:id="241" w:author="Marc Lohse" w:date="2009-11-24T11:28:00Z">
        <w:r w:rsidR="003842AE">
          <w:rPr>
            <w:rFonts w:ascii="Arial" w:hAnsi="Arial"/>
          </w:rPr>
          <w:t xml:space="preserve"> signal intensities </w:t>
        </w:r>
      </w:ins>
      <w:ins w:id="242" w:author="Marc Lohse" w:date="2009-11-24T13:25:00Z">
        <w:r w:rsidR="00EA7A49">
          <w:rPr>
            <w:rFonts w:ascii="Arial" w:hAnsi="Arial"/>
          </w:rPr>
          <w:t>differ</w:t>
        </w:r>
      </w:ins>
      <w:ins w:id="243" w:author="Marc Lohse" w:date="2009-11-24T11:28:00Z">
        <w:r w:rsidR="003842AE">
          <w:rPr>
            <w:rFonts w:ascii="Arial" w:hAnsi="Arial"/>
          </w:rPr>
          <w:t xml:space="preserve"> in the red and green channel</w:t>
        </w:r>
      </w:ins>
      <w:ins w:id="244" w:author="Marc Lohse" w:date="2009-11-24T13:23:00Z">
        <w:r w:rsidR="00EA7A49">
          <w:rPr>
            <w:rFonts w:ascii="Arial" w:hAnsi="Arial"/>
          </w:rPr>
          <w:t xml:space="preserve"> (</w:t>
        </w:r>
        <w:r w:rsidR="00EA7A49" w:rsidRPr="005F63C9">
          <w:rPr>
            <w:rFonts w:ascii="Arial" w:hAnsi="Arial"/>
          </w:rPr>
          <w:t xml:space="preserve">see </w:t>
        </w:r>
      </w:ins>
      <w:ins w:id="245" w:author="Marc Lohse" w:date="2009-11-27T09:55:00Z">
        <w:r w:rsidR="000E4A0E" w:rsidRPr="005F63C9">
          <w:rPr>
            <w:rFonts w:ascii="Arial" w:hAnsi="Arial"/>
          </w:rPr>
          <w:t>supp. Fig. 1</w:t>
        </w:r>
      </w:ins>
      <w:ins w:id="246" w:author="Marc Lohse" w:date="2009-11-24T13:23:00Z">
        <w:r w:rsidR="00EA7A49">
          <w:rPr>
            <w:rFonts w:ascii="Arial" w:hAnsi="Arial"/>
          </w:rPr>
          <w:t>)</w:t>
        </w:r>
      </w:ins>
      <w:ins w:id="247" w:author="Marc Lohse" w:date="2009-11-24T13:25:00Z">
        <w:r w:rsidR="00EA7A49">
          <w:rPr>
            <w:rFonts w:ascii="Arial" w:hAnsi="Arial"/>
          </w:rPr>
          <w:t xml:space="preserve">. </w:t>
        </w:r>
        <w:proofErr w:type="gramStart"/>
        <w:r w:rsidR="00EA7A49">
          <w:rPr>
            <w:rFonts w:ascii="Arial" w:hAnsi="Arial"/>
          </w:rPr>
          <w:t xml:space="preserve">This technical bias could </w:t>
        </w:r>
      </w:ins>
      <w:ins w:id="248" w:author="Marc Lohse" w:date="2009-11-24T13:27:00Z">
        <w:r w:rsidR="008B69D8">
          <w:rPr>
            <w:rFonts w:ascii="Arial" w:hAnsi="Arial"/>
          </w:rPr>
          <w:t>largely</w:t>
        </w:r>
      </w:ins>
      <w:ins w:id="249" w:author="Marc Lohse" w:date="2009-11-24T13:25:00Z">
        <w:r w:rsidR="00EA7A49">
          <w:rPr>
            <w:rFonts w:ascii="Arial" w:hAnsi="Arial"/>
          </w:rPr>
          <w:t xml:space="preserve"> be </w:t>
        </w:r>
      </w:ins>
      <w:ins w:id="250" w:author="Marc Lohse" w:date="2009-11-24T13:26:00Z">
        <w:r w:rsidR="008B69D8">
          <w:rPr>
            <w:rFonts w:ascii="Arial" w:hAnsi="Arial"/>
          </w:rPr>
          <w:t xml:space="preserve">eliminated </w:t>
        </w:r>
      </w:ins>
      <w:ins w:id="251" w:author="Marc Lohse" w:date="2009-11-24T16:27:00Z">
        <w:r w:rsidR="00234444">
          <w:rPr>
            <w:rFonts w:ascii="Arial" w:hAnsi="Arial"/>
          </w:rPr>
          <w:t xml:space="preserve">by using </w:t>
        </w:r>
      </w:ins>
      <w:ins w:id="252" w:author="Marc Lohse" w:date="2009-11-24T13:26:00Z">
        <w:r w:rsidR="008B69D8">
          <w:rPr>
            <w:rFonts w:ascii="Arial" w:hAnsi="Arial"/>
          </w:rPr>
          <w:t xml:space="preserve">the </w:t>
        </w:r>
      </w:ins>
      <w:ins w:id="253" w:author="Marc Lohse" w:date="2009-11-24T13:27:00Z">
        <w:r w:rsidR="008B69D8">
          <w:rPr>
            <w:rFonts w:ascii="Arial" w:hAnsi="Arial"/>
          </w:rPr>
          <w:t xml:space="preserve">standard </w:t>
        </w:r>
      </w:ins>
      <w:ins w:id="254" w:author="Marc Lohse" w:date="2009-11-24T13:26:00Z">
        <w:r w:rsidR="008B69D8">
          <w:rPr>
            <w:rFonts w:ascii="Arial" w:hAnsi="Arial"/>
          </w:rPr>
          <w:t xml:space="preserve">background subtraction and scaling normalization approach </w:t>
        </w:r>
      </w:ins>
      <w:ins w:id="255" w:author="Marc Lohse" w:date="2009-11-24T13:27:00Z">
        <w:r w:rsidR="000948C6">
          <w:rPr>
            <w:rFonts w:ascii="Arial" w:hAnsi="Arial"/>
          </w:rPr>
          <w:t xml:space="preserve">in Robin as shown on </w:t>
        </w:r>
      </w:ins>
      <w:ins w:id="256" w:author="Marc Lohse" w:date="2009-11-27T09:55:00Z">
        <w:r w:rsidR="000E4A0E">
          <w:rPr>
            <w:rFonts w:ascii="Arial" w:hAnsi="Arial"/>
          </w:rPr>
          <w:t>supplementary figure 1</w:t>
        </w:r>
      </w:ins>
      <w:proofErr w:type="gramEnd"/>
      <w:ins w:id="257" w:author="Marc Lohse" w:date="2009-11-24T14:40:00Z">
        <w:r w:rsidR="000948C6">
          <w:rPr>
            <w:rFonts w:ascii="Arial" w:hAnsi="Arial"/>
          </w:rPr>
          <w:t>.</w:t>
        </w:r>
      </w:ins>
      <w:ins w:id="258" w:author="Marc Lohse" w:date="2009-11-24T14:41:00Z">
        <w:r w:rsidR="000948C6">
          <w:rPr>
            <w:rFonts w:ascii="Arial" w:hAnsi="Arial"/>
          </w:rPr>
          <w:t xml:space="preserve"> </w:t>
        </w:r>
      </w:ins>
      <w:ins w:id="259" w:author="Marc Lohse" w:date="2009-11-24T14:43:00Z">
        <w:r w:rsidR="000948C6">
          <w:rPr>
            <w:rFonts w:ascii="Arial" w:hAnsi="Arial"/>
          </w:rPr>
          <w:t>Since n</w:t>
        </w:r>
      </w:ins>
      <w:ins w:id="260" w:author="Marc Lohse" w:date="2009-11-24T14:42:00Z">
        <w:r w:rsidR="000948C6">
          <w:rPr>
            <w:rFonts w:ascii="Arial" w:hAnsi="Arial"/>
          </w:rPr>
          <w:t xml:space="preserve">one of the chips showed strongly outlying </w:t>
        </w:r>
      </w:ins>
      <w:ins w:id="261" w:author="Marc Lohse" w:date="2009-11-24T16:27:00Z">
        <w:r w:rsidR="00234444">
          <w:rPr>
            <w:rFonts w:ascii="Arial" w:hAnsi="Arial"/>
          </w:rPr>
          <w:t>behavior</w:t>
        </w:r>
      </w:ins>
      <w:ins w:id="262" w:author="Marc Lohse" w:date="2009-11-24T14:42:00Z">
        <w:r w:rsidR="000948C6">
          <w:rPr>
            <w:rFonts w:ascii="Arial" w:hAnsi="Arial"/>
          </w:rPr>
          <w:t xml:space="preserve"> in </w:t>
        </w:r>
      </w:ins>
      <w:ins w:id="263" w:author="Marc Lohse" w:date="2009-11-24T14:43:00Z">
        <w:r w:rsidR="000948C6">
          <w:rPr>
            <w:rFonts w:ascii="Arial" w:hAnsi="Arial"/>
          </w:rPr>
          <w:t xml:space="preserve">the quality assessment step, all were included in the </w:t>
        </w:r>
      </w:ins>
      <w:ins w:id="264" w:author="Marc Lohse" w:date="2009-11-24T16:05:00Z">
        <w:r w:rsidR="00FA7FED">
          <w:rPr>
            <w:rFonts w:ascii="Arial" w:hAnsi="Arial"/>
          </w:rPr>
          <w:t xml:space="preserve">statistical </w:t>
        </w:r>
      </w:ins>
      <w:ins w:id="265" w:author="Marc Lohse" w:date="2009-11-24T14:43:00Z">
        <w:r w:rsidR="000948C6">
          <w:rPr>
            <w:rFonts w:ascii="Arial" w:hAnsi="Arial"/>
          </w:rPr>
          <w:t>analysis of differential gene expression.</w:t>
        </w:r>
      </w:ins>
      <w:ins w:id="266" w:author="Marc Lohse" w:date="2009-11-24T16:05:00Z">
        <w:r w:rsidR="00FA7FED">
          <w:rPr>
            <w:rFonts w:ascii="Arial" w:hAnsi="Arial"/>
          </w:rPr>
          <w:t xml:space="preserve"> </w:t>
        </w:r>
      </w:ins>
      <w:ins w:id="267" w:author="Marc Lohse" w:date="2009-11-24T16:10:00Z">
        <w:r w:rsidR="00FA7FED">
          <w:rPr>
            <w:rFonts w:ascii="Arial" w:hAnsi="Arial"/>
          </w:rPr>
          <w:t>The three tomato tissues were compared against each other using a direct design</w:t>
        </w:r>
      </w:ins>
      <w:ins w:id="268" w:author="Marc Lohse" w:date="2009-11-27T07:54:00Z">
        <w:r w:rsidR="001E6247">
          <w:rPr>
            <w:rFonts w:ascii="Arial" w:hAnsi="Arial"/>
          </w:rPr>
          <w:t xml:space="preserve"> with three biological replicats and dye swaps</w:t>
        </w:r>
      </w:ins>
      <w:ins w:id="269" w:author="Marc Lohse" w:date="2009-11-24T16:10:00Z">
        <w:r w:rsidR="00FA7FED">
          <w:rPr>
            <w:rFonts w:ascii="Arial" w:hAnsi="Arial"/>
          </w:rPr>
          <w:t>.</w:t>
        </w:r>
      </w:ins>
      <w:ins w:id="270" w:author="Marc Lohse" w:date="2009-11-24T14:44:00Z">
        <w:r w:rsidR="000948C6">
          <w:rPr>
            <w:rFonts w:ascii="Arial" w:hAnsi="Arial"/>
          </w:rPr>
          <w:t xml:space="preserve"> </w:t>
        </w:r>
      </w:ins>
      <w:ins w:id="271" w:author="Marc Lohse" w:date="2009-11-25T15:20:00Z">
        <w:r w:rsidR="009D3723">
          <w:rPr>
            <w:rFonts w:ascii="Arial" w:hAnsi="Arial"/>
          </w:rPr>
          <w:t xml:space="preserve">In total, </w:t>
        </w:r>
      </w:ins>
      <w:ins w:id="272" w:author="Marc Lohse" w:date="2009-11-25T15:30:00Z">
        <w:r w:rsidR="00252CE4">
          <w:rPr>
            <w:rFonts w:ascii="Arial" w:hAnsi="Arial"/>
          </w:rPr>
          <w:t xml:space="preserve">418 genes </w:t>
        </w:r>
        <w:proofErr w:type="gramStart"/>
        <w:r w:rsidR="00252CE4">
          <w:rPr>
            <w:rFonts w:ascii="Arial" w:hAnsi="Arial"/>
          </w:rPr>
          <w:t xml:space="preserve">were found to be </w:t>
        </w:r>
      </w:ins>
      <w:ins w:id="273" w:author="Marc Lohse" w:date="2009-11-25T15:32:00Z">
        <w:r w:rsidR="00252CE4">
          <w:rPr>
            <w:rFonts w:ascii="Arial" w:hAnsi="Arial"/>
          </w:rPr>
          <w:t xml:space="preserve">specifically </w:t>
        </w:r>
      </w:ins>
      <w:ins w:id="274" w:author="Marc Lohse" w:date="2009-11-25T15:30:00Z">
        <w:r w:rsidR="00252CE4">
          <w:rPr>
            <w:rFonts w:ascii="Arial" w:hAnsi="Arial"/>
          </w:rPr>
          <w:t xml:space="preserve">significantly </w:t>
        </w:r>
      </w:ins>
      <w:ins w:id="275" w:author="Marc Lohse" w:date="2009-11-25T15:31:00Z">
        <w:r w:rsidR="00252CE4">
          <w:rPr>
            <w:rFonts w:ascii="Arial" w:hAnsi="Arial"/>
          </w:rPr>
          <w:t xml:space="preserve">differentially </w:t>
        </w:r>
      </w:ins>
      <w:ins w:id="276" w:author="Marc Lohse" w:date="2009-11-25T15:30:00Z">
        <w:r w:rsidR="00252CE4">
          <w:rPr>
            <w:rFonts w:ascii="Arial" w:hAnsi="Arial"/>
          </w:rPr>
          <w:t>regulated</w:t>
        </w:r>
      </w:ins>
      <w:proofErr w:type="gramEnd"/>
      <w:ins w:id="277" w:author="Marc Lohse" w:date="2009-11-25T15:31:00Z">
        <w:r w:rsidR="00252CE4">
          <w:rPr>
            <w:rFonts w:ascii="Arial" w:hAnsi="Arial"/>
          </w:rPr>
          <w:t xml:space="preserve"> between leaves and roots, 200 w</w:t>
        </w:r>
        <w:r w:rsidR="00640BD7">
          <w:rPr>
            <w:rFonts w:ascii="Arial" w:hAnsi="Arial"/>
          </w:rPr>
          <w:t>hen comparing leaves to flowers</w:t>
        </w:r>
      </w:ins>
      <w:ins w:id="278" w:author="Marc Lohse" w:date="2009-11-25T15:30:00Z">
        <w:r w:rsidR="00252CE4">
          <w:rPr>
            <w:rFonts w:ascii="Arial" w:hAnsi="Arial"/>
          </w:rPr>
          <w:t xml:space="preserve"> </w:t>
        </w:r>
      </w:ins>
      <w:ins w:id="279" w:author="Marc Lohse" w:date="2009-11-25T15:32:00Z">
        <w:r w:rsidR="00252CE4">
          <w:rPr>
            <w:rFonts w:ascii="Arial" w:hAnsi="Arial"/>
          </w:rPr>
          <w:t>and 234 in the comparison of flowers to roots. As indicated on the Venn diagram (</w:t>
        </w:r>
      </w:ins>
      <w:ins w:id="280" w:author="Marc Lohse" w:date="2009-11-27T09:56:00Z">
        <w:r w:rsidR="000E4A0E">
          <w:rPr>
            <w:rFonts w:ascii="Arial" w:hAnsi="Arial"/>
          </w:rPr>
          <w:t>Fig. 2</w:t>
        </w:r>
      </w:ins>
      <w:ins w:id="281" w:author="Marc Lohse" w:date="2009-11-25T15:32:00Z">
        <w:r w:rsidR="00252CE4">
          <w:rPr>
            <w:rFonts w:ascii="Arial" w:hAnsi="Arial"/>
          </w:rPr>
          <w:t>)</w:t>
        </w:r>
      </w:ins>
      <w:ins w:id="282" w:author="Marc Lohse" w:date="2009-11-25T15:33:00Z">
        <w:r w:rsidR="00252CE4">
          <w:rPr>
            <w:rFonts w:ascii="Arial" w:hAnsi="Arial"/>
          </w:rPr>
          <w:t xml:space="preserve"> there was also a substantial number</w:t>
        </w:r>
      </w:ins>
      <w:ins w:id="283" w:author="Marc Lohse" w:date="2009-11-27T07:55:00Z">
        <w:r w:rsidR="004C243C">
          <w:rPr>
            <w:rFonts w:ascii="Arial" w:hAnsi="Arial"/>
          </w:rPr>
          <w:t>s</w:t>
        </w:r>
      </w:ins>
      <w:ins w:id="284" w:author="Marc Lohse" w:date="2009-11-25T15:33:00Z">
        <w:r w:rsidR="00252CE4">
          <w:rPr>
            <w:rFonts w:ascii="Arial" w:hAnsi="Arial"/>
          </w:rPr>
          <w:t xml:space="preserve"> of genes showing differential </w:t>
        </w:r>
      </w:ins>
      <w:ins w:id="285" w:author="Marc Lohse" w:date="2009-11-27T07:55:00Z">
        <w:r w:rsidR="004C243C">
          <w:rPr>
            <w:rFonts w:ascii="Arial" w:hAnsi="Arial"/>
          </w:rPr>
          <w:t>expression</w:t>
        </w:r>
      </w:ins>
      <w:ins w:id="286" w:author="Marc Lohse" w:date="2009-11-25T15:33:00Z">
        <w:r w:rsidR="00252CE4">
          <w:rPr>
            <w:rFonts w:ascii="Arial" w:hAnsi="Arial"/>
          </w:rPr>
          <w:t xml:space="preserve"> levels in more than one comparison</w:t>
        </w:r>
      </w:ins>
      <w:ins w:id="287" w:author="Marc Lohse" w:date="2009-11-25T15:34:00Z">
        <w:r w:rsidR="00252CE4">
          <w:rPr>
            <w:rFonts w:ascii="Arial" w:hAnsi="Arial"/>
          </w:rPr>
          <w:t>.</w:t>
        </w:r>
      </w:ins>
    </w:p>
    <w:p w:rsidR="00455EB2" w:rsidRDefault="00455EB2" w:rsidP="002D12CA">
      <w:pPr>
        <w:numPr>
          <w:ins w:id="288" w:author="Marc Lohse" w:date="2009-11-27T07:57:00Z"/>
        </w:numPr>
        <w:spacing w:line="360" w:lineRule="auto"/>
        <w:jc w:val="both"/>
        <w:rPr>
          <w:ins w:id="289" w:author="Marc Lohse" w:date="2009-11-27T07:58:00Z"/>
          <w:rFonts w:ascii="Arial" w:hAnsi="Arial"/>
        </w:rPr>
      </w:pPr>
      <w:ins w:id="290" w:author="Marc Lohse" w:date="2009-11-27T07:56:00Z">
        <w:r>
          <w:rPr>
            <w:rFonts w:ascii="Arial" w:hAnsi="Arial"/>
          </w:rPr>
          <w:t xml:space="preserve">The </w:t>
        </w:r>
      </w:ins>
      <w:ins w:id="291" w:author="Marc Lohse" w:date="2009-11-24T16:13:00Z">
        <w:r>
          <w:rPr>
            <w:rFonts w:ascii="Arial" w:hAnsi="Arial"/>
          </w:rPr>
          <w:t>r</w:t>
        </w:r>
      </w:ins>
      <w:ins w:id="292" w:author="Marc Lohse" w:date="2009-11-23T11:52:00Z">
        <w:r w:rsidR="00072EE7">
          <w:rPr>
            <w:rFonts w:ascii="Arial" w:hAnsi="Arial"/>
          </w:rPr>
          <w:t>esults obtained</w:t>
        </w:r>
      </w:ins>
      <w:ins w:id="293" w:author="Marc Lohse" w:date="2009-11-27T07:56:00Z">
        <w:r>
          <w:rPr>
            <w:rFonts w:ascii="Arial" w:hAnsi="Arial"/>
          </w:rPr>
          <w:t xml:space="preserve"> in Robin</w:t>
        </w:r>
      </w:ins>
      <w:ins w:id="294" w:author="Marc Lohse" w:date="2009-11-23T11:52:00Z">
        <w:r w:rsidR="00072EE7">
          <w:rPr>
            <w:rFonts w:ascii="Arial" w:hAnsi="Arial"/>
          </w:rPr>
          <w:t xml:space="preserve"> were</w:t>
        </w:r>
      </w:ins>
      <w:ins w:id="295" w:author="Marc Lohse" w:date="2009-11-24T09:57:00Z">
        <w:r w:rsidR="00C308A3">
          <w:rPr>
            <w:rFonts w:ascii="Arial" w:hAnsi="Arial"/>
          </w:rPr>
          <w:t xml:space="preserve"> subsequently</w:t>
        </w:r>
      </w:ins>
      <w:ins w:id="296" w:author="Marc Lohse" w:date="2009-11-23T11:52:00Z">
        <w:r w:rsidR="00072EE7">
          <w:rPr>
            <w:rFonts w:ascii="Arial" w:hAnsi="Arial"/>
          </w:rPr>
          <w:t xml:space="preserve"> analyzed using MapMan </w:t>
        </w:r>
      </w:ins>
      <w:ins w:id="297" w:author="Marc Lohse" w:date="2009-11-27T11:27:00Z">
        <w:r w:rsidR="009A0C87">
          <w:rPr>
            <w:rFonts w:ascii="Arial" w:hAnsi="Arial"/>
          </w:rPr>
          <w:fldChar w:fldCharType="begin"/>
        </w:r>
        <w:r w:rsidR="009A0C87">
          <w:rPr>
            <w:rFonts w:ascii="Arial" w:hAnsi="Arial"/>
          </w:rPr>
          <w:instrText xml:space="preserve"> ADDIN EN.CITE &lt;EndNote&gt;&lt;Cite&gt;&lt;Author&gt;Usadel&lt;/Author&gt;&lt;Year&gt;2009&lt;/Year&gt;&lt;RecNum&gt;116&lt;/RecNum&gt;&lt;record&gt;&lt;rec-number&gt;116&lt;/rec-number&gt;&lt;foreign-keys&gt;&lt;key app="EN" db-id="wwxr5eewzdsweue0vsnxstf09ztd5rsvadr0"&gt;116&lt;/key&gt;&lt;/foreign-keys&gt;&lt;ref-type name="Journal Article"&gt;17&lt;/ref-type&gt;&lt;contributors&gt;&lt;authors&gt;&lt;author&gt;Usadel, B.&lt;/author&gt;&lt;author&gt;Poree, F.&lt;/author&gt;&lt;author&gt;Nagel, A.&lt;/author&gt;&lt;author&gt;Lohse, M.&lt;/author&gt;&lt;author&gt;Czedik-Eysenberg, A.&lt;/author&gt;&lt;author&gt;Stitt, M.&lt;/author&gt;&lt;/authors&gt;&lt;/contributors&gt;&lt;auth-address&gt;Max Planck Institute of Molecular Plant Physiology, Am Muhlenberg 1, Potsdam-Golm 14476, Germany. usadel@mpimp-golm.mpg.de&lt;/auth-address&gt;&lt;titles&gt;&lt;title&gt;A guide to using MapMan to visualize and compare Omics data in plants: a case study in the crop species, Maize&lt;/title&gt;&lt;secondary-title&gt;Plant Cell Environ&lt;/secondary-title&gt;&lt;/titles&gt;&lt;periodical&gt;&lt;full-title&gt;Plant Cell Environ&lt;/full-title&gt;&lt;/periodical&gt;&lt;pages&gt;1211-29&lt;/pages&gt;&lt;volume&gt;32&lt;/volume&gt;&lt;number&gt;9&lt;/number&gt;&lt;edition&gt;2009/04/25&lt;/edition&gt;&lt;keywords&gt;&lt;keyword&gt;Arabidopsis/genetics/metabolism&lt;/keyword&gt;&lt;keyword&gt;Chromosome Mapping&lt;/keyword&gt;&lt;keyword&gt;*Genome, Plant&lt;/keyword&gt;&lt;keyword&gt;Genomics/*methods&lt;/keyword&gt;&lt;keyword&gt;Photoperiod&lt;/keyword&gt;&lt;keyword&gt;RNA, Plant/genetics&lt;/keyword&gt;&lt;keyword&gt;*Software&lt;/keyword&gt;&lt;keyword&gt;Transcription, Genetic&lt;/keyword&gt;&lt;keyword&gt;Zea mays/*genetics/metabolism&lt;/keyword&gt;&lt;/keywords&gt;&lt;dates&gt;&lt;year&gt;2009&lt;/year&gt;&lt;pub-dates&gt;&lt;date&gt;Sep&lt;/date&gt;&lt;/pub-dates&gt;&lt;/dates&gt;&lt;isbn&gt;1365-3040 (Electronic)&lt;/isbn&gt;&lt;accession-num&gt;19389052&lt;/accession-num&gt;&lt;urls&gt;&lt;related-urls&gt;&lt;url&gt;http://www.ncbi.nlm.nih.gov/entrez/query.fcgi?cmd=Retrieve&amp;amp;db=PubMed&amp;amp;dopt=Citation&amp;amp;list_uids=19389052&lt;/url&gt;&lt;/related-urls&gt;&lt;/urls&gt;&lt;electronic-resource-num&gt;PCE1978 [pii]&amp;#xD;10.1111/j.1365-3040.2009.01978.x&lt;/electronic-resource-num&gt;&lt;language&gt;eng&lt;/language&gt;&lt;/record&gt;&lt;/Cite&gt;&lt;/EndNote&gt;</w:instrText>
        </w:r>
      </w:ins>
      <w:r w:rsidR="009A0C87">
        <w:rPr>
          <w:rFonts w:ascii="Arial" w:hAnsi="Arial"/>
        </w:rPr>
        <w:fldChar w:fldCharType="separate"/>
      </w:r>
      <w:ins w:id="298" w:author="Marc Lohse" w:date="2009-11-27T11:27:00Z">
        <w:r w:rsidR="009A0C87">
          <w:rPr>
            <w:rFonts w:ascii="Arial" w:hAnsi="Arial"/>
          </w:rPr>
          <w:t>(Usadel et al., 2009)</w:t>
        </w:r>
        <w:r w:rsidR="009A0C87">
          <w:rPr>
            <w:rFonts w:ascii="Arial" w:hAnsi="Arial"/>
          </w:rPr>
          <w:fldChar w:fldCharType="end"/>
        </w:r>
      </w:ins>
      <w:ins w:id="299" w:author="Marc Lohse" w:date="2009-11-23T11:54:00Z">
        <w:r w:rsidR="00072EE7">
          <w:rPr>
            <w:rFonts w:ascii="Arial" w:hAnsi="Arial"/>
          </w:rPr>
          <w:t xml:space="preserve"> to gain </w:t>
        </w:r>
      </w:ins>
      <w:ins w:id="300" w:author="Marc Lohse" w:date="2009-11-23T11:55:00Z">
        <w:r w:rsidR="00072EE7">
          <w:rPr>
            <w:rFonts w:ascii="Arial" w:hAnsi="Arial"/>
          </w:rPr>
          <w:t xml:space="preserve">insights into </w:t>
        </w:r>
      </w:ins>
      <w:ins w:id="301" w:author="Marc Lohse" w:date="2009-11-23T11:54:00Z">
        <w:r w:rsidR="00072EE7">
          <w:rPr>
            <w:rFonts w:ascii="Arial" w:hAnsi="Arial"/>
          </w:rPr>
          <w:t xml:space="preserve">the biological context of relevant differences </w:t>
        </w:r>
      </w:ins>
      <w:ins w:id="302" w:author="Marc Lohse" w:date="2009-11-23T11:55:00Z">
        <w:r w:rsidR="00072EE7">
          <w:rPr>
            <w:rFonts w:ascii="Arial" w:hAnsi="Arial"/>
          </w:rPr>
          <w:t xml:space="preserve">in gene expression. </w:t>
        </w:r>
      </w:ins>
      <w:ins w:id="303" w:author="Marc Lohse" w:date="2009-11-23T11:58:00Z">
        <w:r w:rsidR="002D7B83">
          <w:rPr>
            <w:rFonts w:ascii="Arial" w:hAnsi="Arial"/>
          </w:rPr>
          <w:t xml:space="preserve">Using the </w:t>
        </w:r>
      </w:ins>
      <w:ins w:id="304" w:author="Marc Lohse" w:date="2009-11-25T15:35:00Z">
        <w:r w:rsidR="00252CE4">
          <w:rPr>
            <w:rFonts w:ascii="Arial" w:hAnsi="Arial"/>
          </w:rPr>
          <w:t>biological</w:t>
        </w:r>
      </w:ins>
      <w:ins w:id="305" w:author="Marc Lohse" w:date="2009-11-23T11:58:00Z">
        <w:r w:rsidR="002D7B83">
          <w:rPr>
            <w:rFonts w:ascii="Arial" w:hAnsi="Arial"/>
          </w:rPr>
          <w:t xml:space="preserve"> pathway vis</w:t>
        </w:r>
      </w:ins>
      <w:ins w:id="306" w:author="Marc Lohse" w:date="2009-11-23T11:59:00Z">
        <w:r w:rsidR="00A27FCD">
          <w:rPr>
            <w:rFonts w:ascii="Arial" w:hAnsi="Arial"/>
          </w:rPr>
          <w:t>ualization</w:t>
        </w:r>
      </w:ins>
      <w:ins w:id="307" w:author="Marc Lohse" w:date="2009-11-25T15:35:00Z">
        <w:r w:rsidR="00252CE4">
          <w:rPr>
            <w:rFonts w:ascii="Arial" w:hAnsi="Arial"/>
          </w:rPr>
          <w:t xml:space="preserve"> capabilities of MapMan</w:t>
        </w:r>
      </w:ins>
      <w:ins w:id="308" w:author="Marc Lohse" w:date="2009-11-23T11:59:00Z">
        <w:r w:rsidR="00A27FCD">
          <w:rPr>
            <w:rFonts w:ascii="Arial" w:hAnsi="Arial"/>
          </w:rPr>
          <w:t xml:space="preserve">, </w:t>
        </w:r>
      </w:ins>
      <w:ins w:id="309" w:author="Marc Lohse" w:date="2009-11-23T15:12:00Z">
        <w:r w:rsidR="00446D5B">
          <w:rPr>
            <w:rFonts w:ascii="Arial" w:hAnsi="Arial"/>
          </w:rPr>
          <w:t>general</w:t>
        </w:r>
      </w:ins>
      <w:ins w:id="310" w:author="Marc Lohse" w:date="2009-11-23T11:59:00Z">
        <w:r w:rsidR="00A27FCD">
          <w:rPr>
            <w:rFonts w:ascii="Arial" w:hAnsi="Arial"/>
          </w:rPr>
          <w:t xml:space="preserve"> differences could be observed when comparing </w:t>
        </w:r>
      </w:ins>
      <w:ins w:id="311" w:author="Marc Lohse" w:date="2009-11-23T12:00:00Z">
        <w:r w:rsidR="00A27FCD">
          <w:rPr>
            <w:rFonts w:ascii="Arial" w:hAnsi="Arial"/>
          </w:rPr>
          <w:t xml:space="preserve">the </w:t>
        </w:r>
      </w:ins>
      <w:ins w:id="312" w:author="Marc Lohse" w:date="2009-11-25T15:36:00Z">
        <w:r w:rsidR="00252CE4">
          <w:rPr>
            <w:rFonts w:ascii="Arial" w:hAnsi="Arial"/>
          </w:rPr>
          <w:t>aboveground</w:t>
        </w:r>
      </w:ins>
      <w:ins w:id="313" w:author="Marc Lohse" w:date="2009-11-23T11:59:00Z">
        <w:r w:rsidR="00A27FCD">
          <w:rPr>
            <w:rFonts w:ascii="Arial" w:hAnsi="Arial"/>
          </w:rPr>
          <w:t xml:space="preserve"> organs</w:t>
        </w:r>
      </w:ins>
      <w:ins w:id="314" w:author="Marc Lohse" w:date="2009-11-23T12:00:00Z">
        <w:r w:rsidR="00234444">
          <w:rPr>
            <w:rFonts w:ascii="Arial" w:hAnsi="Arial"/>
          </w:rPr>
          <w:t xml:space="preserve"> </w:t>
        </w:r>
        <w:r w:rsidR="00A27FCD">
          <w:rPr>
            <w:rFonts w:ascii="Arial" w:hAnsi="Arial"/>
          </w:rPr>
          <w:t xml:space="preserve">with roots. </w:t>
        </w:r>
      </w:ins>
      <w:ins w:id="315" w:author="Marc Lohse" w:date="2009-11-24T09:43:00Z">
        <w:r w:rsidR="004A28F4">
          <w:rPr>
            <w:rFonts w:ascii="Arial" w:hAnsi="Arial"/>
          </w:rPr>
          <w:t>The most prominent changes were</w:t>
        </w:r>
      </w:ins>
      <w:ins w:id="316" w:author="Marc Lohse" w:date="2009-11-24T09:44:00Z">
        <w:r w:rsidR="004A28F4">
          <w:rPr>
            <w:rFonts w:ascii="Arial" w:hAnsi="Arial"/>
          </w:rPr>
          <w:t xml:space="preserve">, as </w:t>
        </w:r>
      </w:ins>
      <w:ins w:id="317" w:author="Marc Lohse" w:date="2009-11-27T07:57:00Z">
        <w:r>
          <w:rPr>
            <w:rFonts w:ascii="Arial" w:hAnsi="Arial"/>
          </w:rPr>
          <w:t xml:space="preserve">could be </w:t>
        </w:r>
      </w:ins>
      <w:ins w:id="318" w:author="Marc Lohse" w:date="2009-11-24T09:44:00Z">
        <w:r w:rsidR="004A28F4">
          <w:rPr>
            <w:rFonts w:ascii="Arial" w:hAnsi="Arial"/>
          </w:rPr>
          <w:t>expected,</w:t>
        </w:r>
      </w:ins>
      <w:ins w:id="319" w:author="Marc Lohse" w:date="2009-11-24T09:43:00Z">
        <w:r w:rsidR="004A28F4">
          <w:rPr>
            <w:rFonts w:ascii="Arial" w:hAnsi="Arial"/>
          </w:rPr>
          <w:t xml:space="preserve"> present in </w:t>
        </w:r>
      </w:ins>
      <w:ins w:id="320" w:author="Marc Lohse" w:date="2009-11-23T12:00:00Z">
        <w:r w:rsidR="00A27FCD">
          <w:rPr>
            <w:rFonts w:ascii="Arial" w:hAnsi="Arial"/>
          </w:rPr>
          <w:t>genes related to photosynthesis</w:t>
        </w:r>
      </w:ins>
      <w:ins w:id="321" w:author="Marc Lohse" w:date="2009-11-24T09:44:00Z">
        <w:r w:rsidR="004A28F4">
          <w:rPr>
            <w:rFonts w:ascii="Arial" w:hAnsi="Arial"/>
          </w:rPr>
          <w:t>.</w:t>
        </w:r>
      </w:ins>
      <w:ins w:id="322" w:author="Marc Lohse" w:date="2009-11-23T12:03:00Z">
        <w:r w:rsidR="009E69BE">
          <w:rPr>
            <w:rFonts w:ascii="Arial" w:hAnsi="Arial"/>
          </w:rPr>
          <w:t xml:space="preserve"> </w:t>
        </w:r>
      </w:ins>
      <w:ins w:id="323" w:author="Marc Lohse" w:date="2009-11-24T09:45:00Z">
        <w:r w:rsidR="004A28F4">
          <w:rPr>
            <w:rFonts w:ascii="Arial" w:hAnsi="Arial"/>
          </w:rPr>
          <w:t xml:space="preserve">The </w:t>
        </w:r>
      </w:ins>
      <w:ins w:id="324" w:author="Marc Lohse" w:date="2009-11-24T09:53:00Z">
        <w:r w:rsidR="00FE1714">
          <w:rPr>
            <w:rFonts w:ascii="Arial" w:hAnsi="Arial"/>
          </w:rPr>
          <w:t xml:space="preserve">corresponding </w:t>
        </w:r>
      </w:ins>
      <w:ins w:id="325" w:author="Marc Lohse" w:date="2009-11-24T09:45:00Z">
        <w:r w:rsidR="004A28F4">
          <w:rPr>
            <w:rFonts w:ascii="Arial" w:hAnsi="Arial"/>
          </w:rPr>
          <w:t>MapMan bins</w:t>
        </w:r>
      </w:ins>
      <w:ins w:id="326" w:author="Marc Lohse" w:date="2009-11-24T09:53:00Z">
        <w:r w:rsidR="00FE1714">
          <w:rPr>
            <w:rFonts w:ascii="Arial" w:hAnsi="Arial"/>
          </w:rPr>
          <w:t xml:space="preserve"> (1.1</w:t>
        </w:r>
      </w:ins>
      <w:ins w:id="327" w:author="Marc Lohse" w:date="2009-11-24T09:55:00Z">
        <w:r w:rsidR="00FE1714">
          <w:rPr>
            <w:rFonts w:ascii="Arial" w:hAnsi="Arial"/>
          </w:rPr>
          <w:t xml:space="preserve"> PS.light reaction</w:t>
        </w:r>
      </w:ins>
      <w:ins w:id="328" w:author="Marc Lohse" w:date="2009-11-24T09:53:00Z">
        <w:r w:rsidR="00FE1714">
          <w:rPr>
            <w:rFonts w:ascii="Arial" w:hAnsi="Arial"/>
          </w:rPr>
          <w:t xml:space="preserve">, </w:t>
        </w:r>
      </w:ins>
      <w:ins w:id="329" w:author="Marc Lohse" w:date="2009-11-24T09:54:00Z">
        <w:r w:rsidR="00FE1714">
          <w:rPr>
            <w:rFonts w:ascii="Arial" w:hAnsi="Arial"/>
          </w:rPr>
          <w:t>1.2</w:t>
        </w:r>
      </w:ins>
      <w:ins w:id="330" w:author="Marc Lohse" w:date="2009-11-24T09:55:00Z">
        <w:r w:rsidR="00FE1714">
          <w:rPr>
            <w:rFonts w:ascii="Arial" w:hAnsi="Arial"/>
          </w:rPr>
          <w:t xml:space="preserve"> PS.photorespiration</w:t>
        </w:r>
      </w:ins>
      <w:ins w:id="331" w:author="Marc Lohse" w:date="2009-11-24T09:54:00Z">
        <w:r w:rsidR="00FE1714">
          <w:rPr>
            <w:rFonts w:ascii="Arial" w:hAnsi="Arial"/>
          </w:rPr>
          <w:t>, 1.3</w:t>
        </w:r>
      </w:ins>
      <w:ins w:id="332" w:author="Marc Lohse" w:date="2009-11-24T09:55:00Z">
        <w:r w:rsidR="00FE1714">
          <w:rPr>
            <w:rFonts w:ascii="Arial" w:hAnsi="Arial"/>
          </w:rPr>
          <w:t xml:space="preserve"> PS.calvin cycle, 19 tetrapyrrole synthesis</w:t>
        </w:r>
      </w:ins>
      <w:ins w:id="333" w:author="Marc Lohse" w:date="2009-11-24T09:53:00Z">
        <w:r w:rsidR="00FE1714">
          <w:rPr>
            <w:rFonts w:ascii="Arial" w:hAnsi="Arial"/>
          </w:rPr>
          <w:t>)</w:t>
        </w:r>
      </w:ins>
      <w:ins w:id="334" w:author="Marc Lohse" w:date="2009-11-24T09:49:00Z">
        <w:r w:rsidR="00FE1714">
          <w:rPr>
            <w:rFonts w:ascii="Arial" w:hAnsi="Arial"/>
          </w:rPr>
          <w:t xml:space="preserve"> </w:t>
        </w:r>
      </w:ins>
      <w:ins w:id="335" w:author="Marc Lohse" w:date="2009-11-24T09:53:00Z">
        <w:r w:rsidR="00FE1714">
          <w:rPr>
            <w:rFonts w:ascii="Arial" w:hAnsi="Arial"/>
          </w:rPr>
          <w:t>were</w:t>
        </w:r>
      </w:ins>
      <w:ins w:id="336" w:author="Marc Lohse" w:date="2009-11-23T12:00:00Z">
        <w:r w:rsidR="00A27FCD">
          <w:rPr>
            <w:rFonts w:ascii="Arial" w:hAnsi="Arial"/>
          </w:rPr>
          <w:t xml:space="preserve"> strongly and very consistently upregulated in leaf and flower tissue (</w:t>
        </w:r>
      </w:ins>
      <w:ins w:id="337" w:author="Marc Lohse" w:date="2009-11-27T09:59:00Z">
        <w:r w:rsidR="000E4A0E">
          <w:rPr>
            <w:rFonts w:ascii="Arial" w:hAnsi="Arial"/>
          </w:rPr>
          <w:t xml:space="preserve">Fig. 3, </w:t>
        </w:r>
      </w:ins>
      <w:ins w:id="338" w:author="Marc Lohse" w:date="2009-11-27T09:56:00Z">
        <w:r w:rsidR="000E4A0E">
          <w:rPr>
            <w:rFonts w:ascii="Arial" w:hAnsi="Arial"/>
          </w:rPr>
          <w:t xml:space="preserve">supp. Table </w:t>
        </w:r>
      </w:ins>
      <w:ins w:id="339" w:author="Marc Lohse" w:date="2009-11-27T09:58:00Z">
        <w:r w:rsidR="000E4A0E">
          <w:rPr>
            <w:rFonts w:ascii="Arial" w:hAnsi="Arial"/>
          </w:rPr>
          <w:t>2</w:t>
        </w:r>
      </w:ins>
      <w:ins w:id="340" w:author="Marc Lohse" w:date="2009-11-27T09:59:00Z">
        <w:r w:rsidR="000E4A0E">
          <w:rPr>
            <w:rFonts w:ascii="Arial" w:hAnsi="Arial"/>
          </w:rPr>
          <w:t xml:space="preserve"> and supp. Fig. 3</w:t>
        </w:r>
      </w:ins>
      <w:ins w:id="341" w:author="Marc Lohse" w:date="2009-11-23T12:00:00Z">
        <w:r w:rsidR="00A27FCD">
          <w:rPr>
            <w:rFonts w:ascii="Arial" w:hAnsi="Arial"/>
          </w:rPr>
          <w:t>)</w:t>
        </w:r>
      </w:ins>
      <w:ins w:id="342" w:author="Marc Lohse" w:date="2009-11-23T13:52:00Z">
        <w:r w:rsidR="00BF7D6B">
          <w:rPr>
            <w:rFonts w:ascii="Arial" w:hAnsi="Arial"/>
          </w:rPr>
          <w:t xml:space="preserve"> when compared to roots</w:t>
        </w:r>
      </w:ins>
      <w:ins w:id="343" w:author="Marc Lohse" w:date="2009-11-23T13:53:00Z">
        <w:r w:rsidR="00BF7D6B">
          <w:rPr>
            <w:rFonts w:ascii="Arial" w:hAnsi="Arial"/>
          </w:rPr>
          <w:t xml:space="preserve"> while the difference was much less pronounced</w:t>
        </w:r>
      </w:ins>
      <w:ins w:id="344" w:author="Marc Lohse" w:date="2009-11-23T13:54:00Z">
        <w:r w:rsidR="00BF7D6B">
          <w:rPr>
            <w:rFonts w:ascii="Arial" w:hAnsi="Arial"/>
          </w:rPr>
          <w:t xml:space="preserve"> </w:t>
        </w:r>
      </w:ins>
      <w:ins w:id="345" w:author="Marc Lohse" w:date="2009-11-24T09:58:00Z">
        <w:r w:rsidR="00C308A3">
          <w:rPr>
            <w:rFonts w:ascii="Arial" w:hAnsi="Arial"/>
          </w:rPr>
          <w:t>although</w:t>
        </w:r>
      </w:ins>
      <w:ins w:id="346" w:author="Marc Lohse" w:date="2009-11-23T13:54:00Z">
        <w:r w:rsidR="00BF7D6B">
          <w:rPr>
            <w:rFonts w:ascii="Arial" w:hAnsi="Arial"/>
          </w:rPr>
          <w:t xml:space="preserve"> still significant</w:t>
        </w:r>
      </w:ins>
      <w:ins w:id="347" w:author="Marc Lohse" w:date="2009-11-23T13:53:00Z">
        <w:r w:rsidR="00BF7D6B">
          <w:rPr>
            <w:rFonts w:ascii="Arial" w:hAnsi="Arial"/>
          </w:rPr>
          <w:t xml:space="preserve"> between leaves and flowers</w:t>
        </w:r>
      </w:ins>
      <w:ins w:id="348" w:author="Marc Lohse" w:date="2009-11-23T13:54:00Z">
        <w:r w:rsidR="00BF7D6B">
          <w:rPr>
            <w:rFonts w:ascii="Arial" w:hAnsi="Arial"/>
          </w:rPr>
          <w:t xml:space="preserve">. </w:t>
        </w:r>
      </w:ins>
      <w:ins w:id="349" w:author="Marc Lohse" w:date="2009-11-23T15:14:00Z">
        <w:r w:rsidR="00446D5B">
          <w:rPr>
            <w:rFonts w:ascii="Arial" w:hAnsi="Arial"/>
          </w:rPr>
          <w:t xml:space="preserve">This result can clearly be attributed to the fact that leaves </w:t>
        </w:r>
      </w:ins>
      <w:ins w:id="350" w:author="Marc Lohse" w:date="2009-11-23T15:15:00Z">
        <w:r w:rsidR="00446D5B">
          <w:rPr>
            <w:rFonts w:ascii="Arial" w:hAnsi="Arial"/>
          </w:rPr>
          <w:t>as the primary site</w:t>
        </w:r>
      </w:ins>
      <w:ins w:id="351" w:author="Marc Lohse" w:date="2009-11-23T15:16:00Z">
        <w:r w:rsidR="00446D5B">
          <w:rPr>
            <w:rFonts w:ascii="Arial" w:hAnsi="Arial"/>
          </w:rPr>
          <w:t>s</w:t>
        </w:r>
      </w:ins>
      <w:ins w:id="352" w:author="Marc Lohse" w:date="2009-11-23T15:15:00Z">
        <w:r w:rsidR="00446D5B">
          <w:rPr>
            <w:rFonts w:ascii="Arial" w:hAnsi="Arial"/>
          </w:rPr>
          <w:t xml:space="preserve"> of </w:t>
        </w:r>
      </w:ins>
      <w:ins w:id="353" w:author="Marc Lohse" w:date="2009-11-23T15:16:00Z">
        <w:r w:rsidR="00446D5B">
          <w:rPr>
            <w:rFonts w:ascii="Arial" w:hAnsi="Arial"/>
          </w:rPr>
          <w:t>photosynthesis</w:t>
        </w:r>
      </w:ins>
      <w:ins w:id="354" w:author="Marc Lohse" w:date="2009-11-23T15:15:00Z">
        <w:r w:rsidR="00446D5B">
          <w:rPr>
            <w:rFonts w:ascii="Arial" w:hAnsi="Arial"/>
          </w:rPr>
          <w:t xml:space="preserve"> </w:t>
        </w:r>
      </w:ins>
      <w:ins w:id="355" w:author="Marc Lohse" w:date="2009-11-23T15:14:00Z">
        <w:r w:rsidR="00446D5B">
          <w:rPr>
            <w:rFonts w:ascii="Arial" w:hAnsi="Arial"/>
          </w:rPr>
          <w:t xml:space="preserve">supply </w:t>
        </w:r>
      </w:ins>
      <w:ins w:id="356" w:author="Marc Lohse" w:date="2009-11-23T15:15:00Z">
        <w:r w:rsidR="00446D5B">
          <w:rPr>
            <w:rFonts w:ascii="Arial" w:hAnsi="Arial"/>
          </w:rPr>
          <w:t xml:space="preserve">sink organs like roots and flowers with </w:t>
        </w:r>
      </w:ins>
      <w:ins w:id="357" w:author="Marc Lohse" w:date="2009-11-23T15:16:00Z">
        <w:r w:rsidR="00446D5B">
          <w:rPr>
            <w:rFonts w:ascii="Arial" w:hAnsi="Arial"/>
          </w:rPr>
          <w:t>assimilates</w:t>
        </w:r>
      </w:ins>
      <w:ins w:id="358" w:author="Marc Lohse" w:date="2009-11-23T15:20:00Z">
        <w:r w:rsidR="00446D5B">
          <w:rPr>
            <w:rFonts w:ascii="Arial" w:hAnsi="Arial"/>
          </w:rPr>
          <w:t xml:space="preserve"> and hence need to maintain the photosynthetic machinery</w:t>
        </w:r>
      </w:ins>
      <w:ins w:id="359" w:author="Marc Lohse" w:date="2009-11-23T15:21:00Z">
        <w:r w:rsidR="00446D5B">
          <w:rPr>
            <w:rFonts w:ascii="Arial" w:hAnsi="Arial"/>
          </w:rPr>
          <w:t xml:space="preserve"> in a functional state</w:t>
        </w:r>
      </w:ins>
      <w:ins w:id="360" w:author="Marc Lohse" w:date="2009-11-23T15:16:00Z">
        <w:r w:rsidR="00446D5B">
          <w:rPr>
            <w:rFonts w:ascii="Arial" w:hAnsi="Arial"/>
          </w:rPr>
          <w:t>.</w:t>
        </w:r>
      </w:ins>
      <w:ins w:id="361" w:author="Marc Lohse" w:date="2009-11-23T15:18:00Z">
        <w:r w:rsidR="00446D5B">
          <w:rPr>
            <w:rFonts w:ascii="Arial" w:hAnsi="Arial"/>
          </w:rPr>
          <w:t xml:space="preserve"> </w:t>
        </w:r>
      </w:ins>
    </w:p>
    <w:p w:rsidR="00B702C1" w:rsidRDefault="00455EB2" w:rsidP="002D12CA">
      <w:pPr>
        <w:numPr>
          <w:ins w:id="362" w:author="Marc Lohse" w:date="2009-11-27T07:58:00Z"/>
        </w:numPr>
        <w:spacing w:line="360" w:lineRule="auto"/>
        <w:jc w:val="both"/>
        <w:rPr>
          <w:ins w:id="363" w:author="Marc Lohse" w:date="2009-11-25T11:42:00Z"/>
          <w:rFonts w:ascii="Arial" w:hAnsi="Arial"/>
        </w:rPr>
      </w:pPr>
      <w:ins w:id="364" w:author="Marc Lohse" w:date="2009-11-27T07:58:00Z">
        <w:r>
          <w:rPr>
            <w:rFonts w:ascii="Arial" w:hAnsi="Arial"/>
          </w:rPr>
          <w:t xml:space="preserve">In addition to the visual inspection of pathways provided by MapMan, the built-in wilcoxon rank sum test function was used on all three comparisons to identify significantly changed MapMan bins (see </w:t>
        </w:r>
      </w:ins>
      <w:ins w:id="365" w:author="Marc Lohse" w:date="2009-11-27T09:58:00Z">
        <w:r w:rsidR="000E4A0E">
          <w:rPr>
            <w:rFonts w:ascii="Arial" w:hAnsi="Arial"/>
          </w:rPr>
          <w:t>supp. Table 2</w:t>
        </w:r>
      </w:ins>
      <w:ins w:id="366" w:author="Marc Lohse" w:date="2009-11-27T07:58:00Z">
        <w:r>
          <w:rPr>
            <w:rFonts w:ascii="Arial" w:hAnsi="Arial"/>
          </w:rPr>
          <w:t>).</w:t>
        </w:r>
      </w:ins>
      <w:ins w:id="367" w:author="Marc Lohse" w:date="2009-11-27T07:59:00Z">
        <w:r>
          <w:rPr>
            <w:rFonts w:ascii="Arial" w:hAnsi="Arial"/>
          </w:rPr>
          <w:t xml:space="preserve"> </w:t>
        </w:r>
      </w:ins>
      <w:ins w:id="368" w:author="Marc Lohse" w:date="2009-11-25T11:25:00Z">
        <w:r w:rsidR="0095307F">
          <w:rPr>
            <w:rFonts w:ascii="Arial" w:hAnsi="Arial"/>
          </w:rPr>
          <w:t xml:space="preserve">Other </w:t>
        </w:r>
      </w:ins>
      <w:ins w:id="369" w:author="Marc Lohse" w:date="2009-11-25T11:26:00Z">
        <w:r w:rsidR="0095307F">
          <w:rPr>
            <w:rFonts w:ascii="Arial" w:hAnsi="Arial"/>
          </w:rPr>
          <w:t xml:space="preserve">general </w:t>
        </w:r>
      </w:ins>
      <w:ins w:id="370" w:author="Marc Lohse" w:date="2009-11-25T11:25:00Z">
        <w:r w:rsidR="0095307F">
          <w:rPr>
            <w:rFonts w:ascii="Arial" w:hAnsi="Arial"/>
          </w:rPr>
          <w:t>processes that were found</w:t>
        </w:r>
      </w:ins>
      <w:ins w:id="371" w:author="Marc Lohse" w:date="2009-11-25T11:26:00Z">
        <w:r w:rsidR="0095307F">
          <w:rPr>
            <w:rFonts w:ascii="Arial" w:hAnsi="Arial"/>
          </w:rPr>
          <w:t xml:space="preserve"> to be significantly </w:t>
        </w:r>
      </w:ins>
      <w:ins w:id="372" w:author="Marc Lohse" w:date="2009-11-25T11:41:00Z">
        <w:r w:rsidR="00B702C1">
          <w:rPr>
            <w:rFonts w:ascii="Arial" w:hAnsi="Arial"/>
          </w:rPr>
          <w:t>upregulated</w:t>
        </w:r>
      </w:ins>
      <w:ins w:id="373" w:author="Marc Lohse" w:date="2009-11-25T11:26:00Z">
        <w:r w:rsidR="0095307F">
          <w:rPr>
            <w:rFonts w:ascii="Arial" w:hAnsi="Arial"/>
          </w:rPr>
          <w:t xml:space="preserve"> in leave</w:t>
        </w:r>
        <w:r w:rsidR="00DD0070">
          <w:rPr>
            <w:rFonts w:ascii="Arial" w:hAnsi="Arial"/>
          </w:rPr>
          <w:t>s include starch synthesis (</w:t>
        </w:r>
        <w:r w:rsidR="0095307F">
          <w:rPr>
            <w:rFonts w:ascii="Arial" w:hAnsi="Arial"/>
          </w:rPr>
          <w:t>2.1.2)</w:t>
        </w:r>
      </w:ins>
      <w:ins w:id="374" w:author="Marc Lohse" w:date="2009-11-25T11:30:00Z">
        <w:r w:rsidR="00DD0070">
          <w:rPr>
            <w:rFonts w:ascii="Arial" w:hAnsi="Arial"/>
          </w:rPr>
          <w:t xml:space="preserve"> </w:t>
        </w:r>
      </w:ins>
      <w:ins w:id="375" w:author="Marc Lohse" w:date="2009-11-25T11:39:00Z">
        <w:r w:rsidR="00DD0070">
          <w:rPr>
            <w:rFonts w:ascii="Arial" w:hAnsi="Arial"/>
          </w:rPr>
          <w:t>and degradation (</w:t>
        </w:r>
      </w:ins>
      <w:ins w:id="376" w:author="Marc Lohse" w:date="2009-11-25T11:40:00Z">
        <w:r w:rsidR="00B702C1">
          <w:rPr>
            <w:rFonts w:ascii="Arial" w:hAnsi="Arial"/>
          </w:rPr>
          <w:t>2.2.2</w:t>
        </w:r>
      </w:ins>
      <w:ins w:id="377" w:author="Marc Lohse" w:date="2009-11-25T11:39:00Z">
        <w:r w:rsidR="00DD0070">
          <w:rPr>
            <w:rFonts w:ascii="Arial" w:hAnsi="Arial"/>
          </w:rPr>
          <w:t xml:space="preserve">) </w:t>
        </w:r>
      </w:ins>
      <w:ins w:id="378" w:author="Marc Lohse" w:date="2009-11-25T11:30:00Z">
        <w:r w:rsidR="00DD0070">
          <w:rPr>
            <w:rFonts w:ascii="Arial" w:hAnsi="Arial"/>
          </w:rPr>
          <w:t>while sucrose breakdown-related genes (</w:t>
        </w:r>
      </w:ins>
      <w:ins w:id="379" w:author="Marc Lohse" w:date="2009-11-25T11:31:00Z">
        <w:r w:rsidR="00DD0070">
          <w:rPr>
            <w:rFonts w:ascii="Arial" w:hAnsi="Arial"/>
          </w:rPr>
          <w:t>2.2.1</w:t>
        </w:r>
      </w:ins>
      <w:ins w:id="380" w:author="Marc Lohse" w:date="2009-11-25T11:30:00Z">
        <w:r w:rsidR="00DD0070">
          <w:rPr>
            <w:rFonts w:ascii="Arial" w:hAnsi="Arial"/>
          </w:rPr>
          <w:t>)</w:t>
        </w:r>
      </w:ins>
      <w:ins w:id="381" w:author="Marc Lohse" w:date="2009-11-25T11:31:00Z">
        <w:r w:rsidR="00DD0070">
          <w:rPr>
            <w:rFonts w:ascii="Arial" w:hAnsi="Arial"/>
          </w:rPr>
          <w:t xml:space="preserve"> showe</w:t>
        </w:r>
        <w:r w:rsidR="00A27634">
          <w:rPr>
            <w:rFonts w:ascii="Arial" w:hAnsi="Arial"/>
          </w:rPr>
          <w:t>d increased expression in roots. Since sucrose is the carbohydrate species that is primarily transported via the phloem, this obs</w:t>
        </w:r>
      </w:ins>
      <w:ins w:id="382" w:author="Marc Lohse" w:date="2009-11-27T08:02:00Z">
        <w:r w:rsidR="00A27634">
          <w:rPr>
            <w:rFonts w:ascii="Arial" w:hAnsi="Arial"/>
          </w:rPr>
          <w:t>er</w:t>
        </w:r>
      </w:ins>
      <w:ins w:id="383" w:author="Marc Lohse" w:date="2009-11-25T11:31:00Z">
        <w:r w:rsidR="00A27634">
          <w:rPr>
            <w:rFonts w:ascii="Arial" w:hAnsi="Arial"/>
          </w:rPr>
          <w:t>vation</w:t>
        </w:r>
        <w:r w:rsidR="00DD0070">
          <w:rPr>
            <w:rFonts w:ascii="Arial" w:hAnsi="Arial"/>
          </w:rPr>
          <w:t xml:space="preserve"> again </w:t>
        </w:r>
      </w:ins>
      <w:ins w:id="384" w:author="Marc Lohse" w:date="2009-11-27T07:59:00Z">
        <w:r w:rsidR="00A27634">
          <w:rPr>
            <w:rFonts w:ascii="Arial" w:hAnsi="Arial"/>
          </w:rPr>
          <w:t>supports</w:t>
        </w:r>
      </w:ins>
      <w:ins w:id="385" w:author="Marc Lohse" w:date="2009-11-25T11:32:00Z">
        <w:r w:rsidR="00DD0070">
          <w:rPr>
            <w:rFonts w:ascii="Arial" w:hAnsi="Arial"/>
          </w:rPr>
          <w:t xml:space="preserve"> the sink-source relation between leaves and roots.</w:t>
        </w:r>
      </w:ins>
      <w:ins w:id="386" w:author="Marc Lohse" w:date="2009-11-25T11:36:00Z">
        <w:r w:rsidR="00DD0070">
          <w:rPr>
            <w:rFonts w:ascii="Arial" w:hAnsi="Arial"/>
          </w:rPr>
          <w:t xml:space="preserve"> Sucrose synthase is presumably involved in sucrose breakdown to provide for carbon supply in sink organs </w:t>
        </w:r>
      </w:ins>
      <w:ins w:id="387" w:author="Marc Lohse" w:date="2009-11-27T11:27:00Z">
        <w:r w:rsidR="009A0C87">
          <w:rPr>
            <w:rFonts w:ascii="Arial" w:hAnsi="Arial"/>
          </w:rPr>
          <w:fldChar w:fldCharType="begin">
            <w:fldData xml:space="preserve">PEVuZE5vdGU+PENpdGU+PEF1dGhvcj5TdW48L0F1dGhvcj48WWVhcj4xOTkyPC9ZZWFyPjxSZWNO
dW0+MTI0PC9SZWNOdW0+PHJlY29yZD48cmVjLW51bWJlcj4xMjQ8L3JlYy1udW1iZXI+PGZvcmVp
Z24ta2V5cz48a2V5IGFwcD0iRU4iIGRiLWlkPSJ3d3hyNWVld3pkc3dldWUwdnNueHN0ZjA5enRk
NXJzdmFkcjAiPjEyNDwva2V5PjwvZm9yZWlnbi1rZXlzPjxyZWYtdHlwZSBuYW1lPSJKb3VybmFs
IEFydGljbGUiPjE3PC9yZWYtdHlwZT48Y29udHJpYnV0b3JzPjxhdXRob3JzPjxhdXRob3I+U3Vu
LCBKLjwvYXV0aG9yPjxhdXRob3I+TG9ib2RhLCBULjwvYXV0aG9yPjxhdXRob3I+U3VuZywgUy4g
Si48L2F1dGhvcj48YXV0aG9yPkJsYWNrLCBDLiBDLjwvYXV0aG9yPjwvYXV0aG9ycz48L2NvbnRy
aWJ1dG9ycz48YXV0aC1hZGRyZXNzPlRoZSBVbml2ZXJzaXR5IG9mIEdlb3JnaWEsIERlcGFydG1l
bnQgb2YgQmlvY2hlbWlzdHJ5LCBMaWZlIFNjaWVuY2UgQnVpbGRpbmcsIEF0aGVucywgR2Vvcmdp
YSAzMDYwMi48L2F1dGgtYWRkcmVzcz48dGl0bGVzPjx0aXRsZT5TdWNyb3NlIFN5bnRoYXNlIGlu
IFdpbGQgVG9tYXRvLCBMeWNvcGVyc2ljb24gY2htaWVsZXdza2lpLCBhbmQgVG9tYXRvIEZydWl0
IFNpbmsgU3RyZW5ndGg8L3RpdGxlPjxzZWNvbmRhcnktdGl0bGU+UGxhbnQgUGh5c2lvbDwvc2Vj
b25kYXJ5LXRpdGxlPjwvdGl0bGVzPjxwZXJpb2RpY2FsPjxmdWxsLXRpdGxlPlBsYW50IFBoeXNp
b2w8L2Z1bGwtdGl0bGU+PC9wZXJpb2RpY2FsPjxwYWdlcz4xMTYzLTExNjk8L3BhZ2VzPjx2b2x1
bWU+OTg8L3ZvbHVtZT48bnVtYmVyPjM8L251bWJlcj48ZWRpdGlvbj4xOTkyLzAzLzAxPC9lZGl0
aW9uPjxkYXRlcz48eWVhcj4xOTkyPC95ZWFyPjxwdWItZGF0ZXM+PGRhdGU+TWFyPC9kYXRlPjwv
cHViLWRhdGVzPjwvZGF0ZXM+PGlzYm4+MDAzMi0wODg5IChQcmludCk8L2lzYm4+PGFjY2Vzc2lv
bi1udW0+MTY2Njg3NDE8L2FjY2Vzc2lvbi1udW0+PHVybHM+PHJlbGF0ZWQtdXJscz48dXJsPmh0
dHA6Ly93d3cubmNiaS5ubG0ubmloLmdvdi9lbnRyZXovcXVlcnkuZmNnaT9jbWQ9UmV0cmlldmUm
YW1wO2RiPVB1Yk1lZCZhbXA7ZG9wdD1DaXRhdGlvbiZhbXA7bGlzdF91aWRzPTE2NjY4NzQxPC91
cmw+PC9yZWxhdGVkLXVybHM+PC91cmxzPjxsYW5ndWFnZT5Fbmc8L2xhbmd1YWdlPjwvcmVjb3Jk
PjwvQ2l0ZT48Q2l0ZT48QXV0aG9yPlpyZW5uZXI8L0F1dGhvcj48WWVhcj4xOTk1PC9ZZWFyPjxS
ZWNOdW0+MTI1PC9SZWNOdW0+PHJlY29yZD48cmVjLW51bWJlcj4xMjU8L3JlYy1udW1iZXI+PGZv
cmVpZ24ta2V5cz48a2V5IGFwcD0iRU4iIGRiLWlkPSJ3d3hyNWVld3pkc3dldWUwdnNueHN0ZjA5
enRkNXJzdmFkcjAiPjEyNTwva2V5PjwvZm9yZWlnbi1rZXlzPjxyZWYtdHlwZSBuYW1lPSJKb3Vy
bmFsIEFydGljbGUiPjE3PC9yZWYtdHlwZT48Y29udHJpYnV0b3JzPjxhdXRob3JzPjxhdXRob3I+
WnJlbm5lciwgUi48L2F1dGhvcj48YXV0aG9yPlNhbGFub3ViYXQsIE0uPC9hdXRob3I+PGF1dGhv
cj5XaWxsbWl0emVyLCBMLjwvYXV0aG9yPjxhdXRob3I+U29ubmV3YWxkLCBVLjwvYXV0aG9yPjwv
YXV0aG9ycz48L2NvbnRyaWJ1dG9ycz48YXV0aC1hZGRyZXNzPkluc3RpdHV0IGZ1ciBQZmxhbnpl
bmdlbmV0aWsgdW5kIEt1bHR1cnBmbGFuemVuZm9yc2NodW5nLCBHYXRlcnNsZWJlbiwgR2VybWFu
eS48L2F1dGgtYWRkcmVzcz48dGl0bGVzPjx0aXRsZT5FdmlkZW5jZSBvZiB0aGUgY3J1Y2lhbCBy
b2xlIG9mIHN1Y3Jvc2Ugc3ludGhhc2UgZm9yIHNpbmsgc3RyZW5ndGggdXNpbmcgdHJhbnNnZW5p
YyBwb3RhdG8gcGxhbnRzIChTb2xhbnVtIHR1YmVyb3N1bSBMLik8L3RpdGxlPjxzZWNvbmRhcnkt
dGl0bGU+UGxhbnQgSjwvc2Vjb25kYXJ5LXRpdGxlPjwvdGl0bGVzPjxwZXJpb2RpY2FsPjxmdWxs
LXRpdGxlPlBsYW50IEo8L2Z1bGwtdGl0bGU+PC9wZXJpb2RpY2FsPjxwYWdlcz45Ny0xMDc8L3Bh
Z2VzPjx2b2x1bWU+Nzwvdm9sdW1lPjxudW1iZXI+MTwvbnVtYmVyPjxlZGl0aW9uPjE5OTUvMDEv
MDE8L2VkaXRpb24+PGtleXdvcmRzPjxrZXl3b3JkPkJhc2UgU2VxdWVuY2U8L2tleXdvcmQ+PGtl
eXdvcmQ+RE5BLCBDb21wbGVtZW50YXJ5PC9rZXl3b3JkPjxrZXl3b3JkPkdsdWNvc3lsdHJhbnNm
ZXJhc2VzL2FudGFnb25pc3RzICZhbXA7IGluaGliaXRvcnMvZ2VuZXRpY3MvKm1ldGFib2xpc208
L2tleXdvcmQ+PGtleXdvcmQ+SGV4b3Nlcy9tZXRhYm9saXNtPC9rZXl3b3JkPjxrZXl3b3JkPk1v
bGVjdWxhciBTZXF1ZW5jZSBEYXRhPC9rZXl3b3JkPjxrZXl3b3JkPlBsYW50IFByb3RlaW5zL21l
dGFib2xpc208L2tleXdvcmQ+PGtleXdvcmQ+UGxhbnRzLCBHZW5ldGljYWxseSBNb2RpZmllZDwv
a2V5d29yZD48a2V5d29yZD5Tb2xhbnVtIHR1YmVyb3N1bS8qZW56eW1vbG9neS9ncm93dGggJmFt
cDsgZGV2ZWxvcG1lbnQvbWV0YWJvbGlzbTwva2V5d29yZD48a2V5d29yZD5TdGFyY2gvbWV0YWJv
bGlzbTwva2V5d29yZD48L2tleXdvcmRzPjxkYXRlcz48eWVhcj4xOTk1PC95ZWFyPjxwdWItZGF0
ZXM+PGRhdGU+SmFuPC9kYXRlPjwvcHViLWRhdGVzPjwvZGF0ZXM+PGlzYm4+MDk2MC03NDEyIChQ
cmludCk8L2lzYm4+PGFjY2Vzc2lvbi1udW0+Nzg5NDUxNDwvYWNjZXNzaW9uLW51bT48dXJscz48
cmVsYXRlZC11cmxzPjx1cmw+aHR0cDovL3d3dy5uY2JpLm5sbS5uaWguZ292L2VudHJlei9xdWVy
eS5mY2dpP2NtZD1SZXRyaWV2ZSZhbXA7ZGI9UHViTWVkJmFtcDtkb3B0PUNpdGF0aW9uJmFtcDts
aXN0X3VpZHM9Nzg5NDUxNDwvdXJsPjwvcmVsYXRlZC11cmxzPjwvdXJscz48bGFuZ3VhZ2U+ZW5n
PC9sYW5ndWFnZT48L3JlY29yZD48L0NpdGU+PC9FbmROb3RlPgB=
</w:fldData>
          </w:fldChar>
        </w:r>
        <w:r w:rsidR="009A0C87">
          <w:rPr>
            <w:rFonts w:ascii="Arial" w:hAnsi="Arial"/>
          </w:rPr>
          <w:instrText xml:space="preserve"> ADDIN EN.CITE </w:instrText>
        </w:r>
        <w:r w:rsidR="009A0C87">
          <w:rPr>
            <w:rFonts w:ascii="Arial" w:hAnsi="Arial"/>
          </w:rPr>
          <w:fldChar w:fldCharType="begin">
            <w:fldData xml:space="preserve">PEVuZE5vdGU+PENpdGU+PEF1dGhvcj5TdW48L0F1dGhvcj48WWVhcj4xOTkyPC9ZZWFyPjxSZWNO
dW0+MTI0PC9SZWNOdW0+PHJlY29yZD48cmVjLW51bWJlcj4xMjQ8L3JlYy1udW1iZXI+PGZvcmVp
Z24ta2V5cz48a2V5IGFwcD0iRU4iIGRiLWlkPSJ3d3hyNWVld3pkc3dldWUwdnNueHN0ZjA5enRk
NXJzdmFkcjAiPjEyNDwva2V5PjwvZm9yZWlnbi1rZXlzPjxyZWYtdHlwZSBuYW1lPSJKb3VybmFs
IEFydGljbGUiPjE3PC9yZWYtdHlwZT48Y29udHJpYnV0b3JzPjxhdXRob3JzPjxhdXRob3I+U3Vu
LCBKLjwvYXV0aG9yPjxhdXRob3I+TG9ib2RhLCBULjwvYXV0aG9yPjxhdXRob3I+U3VuZywgUy4g
Si48L2F1dGhvcj48YXV0aG9yPkJsYWNrLCBDLiBDLjwvYXV0aG9yPjwvYXV0aG9ycz48L2NvbnRy
aWJ1dG9ycz48YXV0aC1hZGRyZXNzPlRoZSBVbml2ZXJzaXR5IG9mIEdlb3JnaWEsIERlcGFydG1l
bnQgb2YgQmlvY2hlbWlzdHJ5LCBMaWZlIFNjaWVuY2UgQnVpbGRpbmcsIEF0aGVucywgR2Vvcmdp
YSAzMDYwMi48L2F1dGgtYWRkcmVzcz48dGl0bGVzPjx0aXRsZT5TdWNyb3NlIFN5bnRoYXNlIGlu
IFdpbGQgVG9tYXRvLCBMeWNvcGVyc2ljb24gY2htaWVsZXdza2lpLCBhbmQgVG9tYXRvIEZydWl0
IFNpbmsgU3RyZW5ndGg8L3RpdGxlPjxzZWNvbmRhcnktdGl0bGU+UGxhbnQgUGh5c2lvbDwvc2Vj
b25kYXJ5LXRpdGxlPjwvdGl0bGVzPjxwZXJpb2RpY2FsPjxmdWxsLXRpdGxlPlBsYW50IFBoeXNp
b2w8L2Z1bGwtdGl0bGU+PC9wZXJpb2RpY2FsPjxwYWdlcz4xMTYzLTExNjk8L3BhZ2VzPjx2b2x1
bWU+OTg8L3ZvbHVtZT48bnVtYmVyPjM8L251bWJlcj48ZWRpdGlvbj4xOTkyLzAzLzAxPC9lZGl0
aW9uPjxkYXRlcz48eWVhcj4xOTkyPC95ZWFyPjxwdWItZGF0ZXM+PGRhdGU+TWFyPC9kYXRlPjwv
cHViLWRhdGVzPjwvZGF0ZXM+PGlzYm4+MDAzMi0wODg5IChQcmludCk8L2lzYm4+PGFjY2Vzc2lv
bi1udW0+MTY2Njg3NDE8L2FjY2Vzc2lvbi1udW0+PHVybHM+PHJlbGF0ZWQtdXJscz48dXJsPmh0
dHA6Ly93d3cubmNiaS5ubG0ubmloLmdvdi9lbnRyZXovcXVlcnkuZmNnaT9jbWQ9UmV0cmlldmUm
YW1wO2RiPVB1Yk1lZCZhbXA7ZG9wdD1DaXRhdGlvbiZhbXA7bGlzdF91aWRzPTE2NjY4NzQxPC91
cmw+PC9yZWxhdGVkLXVybHM+PC91cmxzPjxsYW5ndWFnZT5Fbmc8L2xhbmd1YWdlPjwvcmVjb3Jk
PjwvQ2l0ZT48Q2l0ZT48QXV0aG9yPlpyZW5uZXI8L0F1dGhvcj48WWVhcj4xOTk1PC9ZZWFyPjxS
ZWNOdW0+MTI1PC9SZWNOdW0+PHJlY29yZD48cmVjLW51bWJlcj4xMjU8L3JlYy1udW1iZXI+PGZv
cmVpZ24ta2V5cz48a2V5IGFwcD0iRU4iIGRiLWlkPSJ3d3hyNWVld3pkc3dldWUwdnNueHN0ZjA5
enRkNXJzdmFkcjAiPjEyNTwva2V5PjwvZm9yZWlnbi1rZXlzPjxyZWYtdHlwZSBuYW1lPSJKb3Vy
bmFsIEFydGljbGUiPjE3PC9yZWYtdHlwZT48Y29udHJpYnV0b3JzPjxhdXRob3JzPjxhdXRob3I+
WnJlbm5lciwgUi48L2F1dGhvcj48YXV0aG9yPlNhbGFub3ViYXQsIE0uPC9hdXRob3I+PGF1dGhv
cj5XaWxsbWl0emVyLCBMLjwvYXV0aG9yPjxhdXRob3I+U29ubmV3YWxkLCBVLjwvYXV0aG9yPjwv
YXV0aG9ycz48L2NvbnRyaWJ1dG9ycz48YXV0aC1hZGRyZXNzPkluc3RpdHV0IGZ1ciBQZmxhbnpl
bmdlbmV0aWsgdW5kIEt1bHR1cnBmbGFuemVuZm9yc2NodW5nLCBHYXRlcnNsZWJlbiwgR2VybWFu
eS48L2F1dGgtYWRkcmVzcz48dGl0bGVzPjx0aXRsZT5FdmlkZW5jZSBvZiB0aGUgY3J1Y2lhbCBy
b2xlIG9mIHN1Y3Jvc2Ugc3ludGhhc2UgZm9yIHNpbmsgc3RyZW5ndGggdXNpbmcgdHJhbnNnZW5p
YyBwb3RhdG8gcGxhbnRzIChTb2xhbnVtIHR1YmVyb3N1bSBMLik8L3RpdGxlPjxzZWNvbmRhcnkt
dGl0bGU+UGxhbnQgSjwvc2Vjb25kYXJ5LXRpdGxlPjwvdGl0bGVzPjxwZXJpb2RpY2FsPjxmdWxs
LXRpdGxlPlBsYW50IEo8L2Z1bGwtdGl0bGU+PC9wZXJpb2RpY2FsPjxwYWdlcz45Ny0xMDc8L3Bh
Z2VzPjx2b2x1bWU+Nzwvdm9sdW1lPjxudW1iZXI+MTwvbnVtYmVyPjxlZGl0aW9uPjE5OTUvMDEv
MDE8L2VkaXRpb24+PGtleXdvcmRzPjxrZXl3b3JkPkJhc2UgU2VxdWVuY2U8L2tleXdvcmQ+PGtl
eXdvcmQ+RE5BLCBDb21wbGVtZW50YXJ5PC9rZXl3b3JkPjxrZXl3b3JkPkdsdWNvc3lsdHJhbnNm
ZXJhc2VzL2FudGFnb25pc3RzICZhbXA7IGluaGliaXRvcnMvZ2VuZXRpY3MvKm1ldGFib2xpc208
L2tleXdvcmQ+PGtleXdvcmQ+SGV4b3Nlcy9tZXRhYm9saXNtPC9rZXl3b3JkPjxrZXl3b3JkPk1v
bGVjdWxhciBTZXF1ZW5jZSBEYXRhPC9rZXl3b3JkPjxrZXl3b3JkPlBsYW50IFByb3RlaW5zL21l
dGFib2xpc208L2tleXdvcmQ+PGtleXdvcmQ+UGxhbnRzLCBHZW5ldGljYWxseSBNb2RpZmllZDwv
a2V5d29yZD48a2V5d29yZD5Tb2xhbnVtIHR1YmVyb3N1bS8qZW56eW1vbG9neS9ncm93dGggJmFt
cDsgZGV2ZWxvcG1lbnQvbWV0YWJvbGlzbTwva2V5d29yZD48a2V5d29yZD5TdGFyY2gvbWV0YWJv
bGlzbTwva2V5d29yZD48L2tleXdvcmRzPjxkYXRlcz48eWVhcj4xOTk1PC95ZWFyPjxwdWItZGF0
ZXM+PGRhdGU+SmFuPC9kYXRlPjwvcHViLWRhdGVzPjwvZGF0ZXM+PGlzYm4+MDk2MC03NDEyIChQ
cmludCk8L2lzYm4+PGFjY2Vzc2lvbi1udW0+Nzg5NDUxNDwvYWNjZXNzaW9uLW51bT48dXJscz48
cmVsYXRlZC11cmxzPjx1cmw+aHR0cDovL3d3dy5uY2JpLm5sbS5uaWguZ292L2VudHJlei9xdWVy
eS5mY2dpP2NtZD1SZXRyaWV2ZSZhbXA7ZGI9UHViTWVkJmFtcDtkb3B0PUNpdGF0aW9uJmFtcDts
aXN0X3VpZHM9Nzg5NDUxNDwvdXJsPjwvcmVsYXRlZC11cmxzPjwvdXJscz48bGFuZ3VhZ2U+ZW5n
PC9sYW5ndWFnZT48L3JlY29yZD48L0NpdGU+PC9FbmROb3RlPgB=
</w:fldData>
          </w:fldChar>
        </w:r>
        <w:r w:rsidR="009A0C87">
          <w:rPr>
            <w:rFonts w:ascii="Arial" w:hAnsi="Arial"/>
          </w:rPr>
          <w:instrText xml:space="preserve"> ADDIN EN.CITE.DATA </w:instrText>
        </w:r>
        <w:r w:rsidR="009A0C87" w:rsidRPr="009A0C87">
          <w:rPr>
            <w:rStyle w:val="PageNumber"/>
            <w:rFonts w:ascii="Arial" w:hAnsi="Arial"/>
            <w:rPrChange w:id="388" w:author="Marc Lohse" w:date="2009-11-27T11:27:00Z">
              <w:rPr>
                <w:rStyle w:val="PageNumber"/>
              </w:rPr>
            </w:rPrChange>
          </w:rPr>
        </w:r>
        <w:r w:rsidR="009A0C87">
          <w:rPr>
            <w:rFonts w:ascii="Arial" w:hAnsi="Arial"/>
          </w:rPr>
          <w:fldChar w:fldCharType="end"/>
        </w:r>
      </w:ins>
      <w:r w:rsidR="009A0C87">
        <w:rPr>
          <w:rFonts w:ascii="Arial" w:hAnsi="Arial"/>
        </w:rPr>
        <w:fldChar w:fldCharType="separate"/>
      </w:r>
      <w:ins w:id="389" w:author="Marc Lohse" w:date="2009-11-27T11:27:00Z">
        <w:r w:rsidR="009A0C87">
          <w:rPr>
            <w:rFonts w:ascii="Arial" w:hAnsi="Arial"/>
          </w:rPr>
          <w:t>(Sun et al., 1992; Zrenner et al., 1995)</w:t>
        </w:r>
        <w:r w:rsidR="009A0C87">
          <w:rPr>
            <w:rFonts w:ascii="Arial" w:hAnsi="Arial"/>
          </w:rPr>
          <w:fldChar w:fldCharType="end"/>
        </w:r>
      </w:ins>
      <w:ins w:id="390" w:author="Marc Lohse" w:date="2009-11-25T11:36:00Z">
        <w:r w:rsidR="00DD0070">
          <w:rPr>
            <w:rFonts w:ascii="Arial" w:hAnsi="Arial"/>
          </w:rPr>
          <w:t>. Surprisingly, invertase</w:t>
        </w:r>
      </w:ins>
      <w:ins w:id="391" w:author="Marc Lohse" w:date="2009-11-25T11:41:00Z">
        <w:r w:rsidR="00B702C1">
          <w:rPr>
            <w:rFonts w:ascii="Arial" w:hAnsi="Arial"/>
          </w:rPr>
          <w:t>s</w:t>
        </w:r>
      </w:ins>
      <w:ins w:id="392" w:author="Marc Lohse" w:date="2009-11-25T11:36:00Z">
        <w:r w:rsidR="00DD0070">
          <w:rPr>
            <w:rFonts w:ascii="Arial" w:hAnsi="Arial"/>
          </w:rPr>
          <w:t xml:space="preserve">, that </w:t>
        </w:r>
      </w:ins>
      <w:ins w:id="393" w:author="Marc Lohse" w:date="2009-11-25T11:41:00Z">
        <w:r w:rsidR="00B702C1">
          <w:rPr>
            <w:rFonts w:ascii="Arial" w:hAnsi="Arial"/>
          </w:rPr>
          <w:t>are</w:t>
        </w:r>
      </w:ins>
      <w:ins w:id="394" w:author="Marc Lohse" w:date="2009-11-25T11:36:00Z">
        <w:r w:rsidR="00DD0070">
          <w:rPr>
            <w:rFonts w:ascii="Arial" w:hAnsi="Arial"/>
          </w:rPr>
          <w:t xml:space="preserve"> required for normal root growth in </w:t>
        </w:r>
        <w:r w:rsidR="00DD0070">
          <w:rPr>
            <w:rFonts w:ascii="Arial" w:hAnsi="Arial"/>
            <w:i/>
          </w:rPr>
          <w:t xml:space="preserve">Arabidopsis </w:t>
        </w:r>
      </w:ins>
      <w:ins w:id="395" w:author="Marc Lohse" w:date="2009-11-27T11:27:00Z">
        <w:r w:rsidR="009A0C87">
          <w:rPr>
            <w:rFonts w:ascii="Arial" w:hAnsi="Arial"/>
          </w:rPr>
          <w:fldChar w:fldCharType="begin"/>
        </w:r>
        <w:r w:rsidR="009A0C87">
          <w:rPr>
            <w:rFonts w:ascii="Arial" w:hAnsi="Arial"/>
          </w:rPr>
          <w:instrText xml:space="preserve"> ADDIN EN.CITE &lt;EndNote&gt;&lt;Cite&gt;&lt;Author&gt;Barratt&lt;/Author&gt;&lt;Year&gt;2009&lt;/Year&gt;&lt;RecNum&gt;123&lt;/RecNum&gt;&lt;record&gt;&lt;rec-number&gt;123&lt;/rec-number&gt;&lt;foreign-keys&gt;&lt;key app="EN" db-id="wwxr5eewzdsweue0vsnxstf09ztd5rsvadr0"&gt;123&lt;/key&gt;&lt;/foreign-keys&gt;&lt;ref-type name="Journal Article"&gt;17&lt;/ref-type&gt;&lt;contributors&gt;&lt;authors&gt;&lt;author&gt;Barratt, D. H.&lt;/author&gt;&lt;author&gt;Derbyshire, P.&lt;/author&gt;&lt;author&gt;Findlay, K.&lt;/author&gt;&lt;author&gt;Pike, M.&lt;/author&gt;&lt;author&gt;Wellner, N.&lt;/author&gt;&lt;author&gt;Lunn, J.&lt;/author&gt;&lt;author&gt;Feil, R.&lt;/author&gt;&lt;author&gt;Simpson, C.&lt;/author&gt;&lt;author&gt;Maule, A. J.&lt;/author&gt;&lt;author&gt;Smith, A. M.&lt;/author&gt;&lt;/authors&gt;&lt;/contributors&gt;&lt;auth-address&gt;John Innes Centre and Institute of Food Research, Norwich Research Park, Norwich NR4 7UH, United Kingdom.&lt;/auth-address&gt;&lt;titles&gt;&lt;title&gt;Normal growth of Arabidopsis requires cytosolic invertase but not sucrose synthase&lt;/title&gt;&lt;secondary-title&gt;Proc Natl Acad Sci U S A&lt;/secondary-title&gt;&lt;/titles&gt;&lt;periodical&gt;&lt;full-title&gt;Proc Natl Acad Sci U S A&lt;/full-title&gt;&lt;/periodical&gt;&lt;pages&gt;13124-9&lt;/pages&gt;&lt;volume&gt;106&lt;/volume&gt;&lt;number&gt;31&lt;/number&gt;&lt;edition&gt;2009/05/28&lt;/edition&gt;&lt;keywords&gt;&lt;keyword&gt;Arabidopsis/enzymology/*growth &amp;amp; development&lt;/keyword&gt;&lt;keyword&gt;Arabidopsis Proteins/*physiology&lt;/keyword&gt;&lt;keyword&gt;Cellulose/biosynthesis&lt;/keyword&gt;&lt;keyword&gt;Cytosol/enzymology&lt;/keyword&gt;&lt;keyword&gt;Glucosyltransferases/analysis/genetics/*physiology&lt;/keyword&gt;&lt;keyword&gt;Isoenzymes/analysis&lt;/keyword&gt;&lt;keyword&gt;Phenotype&lt;/keyword&gt;&lt;keyword&gt;beta-Fructofuranosidase/*physiology&lt;/keyword&gt;&lt;/keywords&gt;&lt;dates&gt;&lt;year&gt;2009&lt;/year&gt;&lt;pub-dates&gt;&lt;date&gt;Aug 4&lt;/date&gt;&lt;/pub-dates&gt;&lt;/dates&gt;&lt;isbn&gt;1091-6490 (Electronic)&lt;/isbn&gt;&lt;accession-num&gt;19470642&lt;/accession-num&gt;&lt;urls&gt;&lt;related-urls&gt;&lt;url&gt;http://www.ncbi.nlm.nih.gov/entrez/query.fcgi?cmd=Retrieve&amp;amp;db=PubMed&amp;amp;dopt=Citation&amp;amp;list_uids=19470642&lt;/url&gt;&lt;/related-urls&gt;&lt;/urls&gt;&lt;electronic-resource-num&gt;0900689106 [pii]&amp;#xD;10.1073/pnas.0900689106&lt;/electronic-resource-num&gt;&lt;language&gt;eng&lt;/language&gt;&lt;/record&gt;&lt;/Cite&gt;&lt;/EndNote&gt;</w:instrText>
        </w:r>
      </w:ins>
      <w:r w:rsidR="009A0C87">
        <w:rPr>
          <w:rFonts w:ascii="Arial" w:hAnsi="Arial"/>
        </w:rPr>
        <w:fldChar w:fldCharType="separate"/>
      </w:r>
      <w:ins w:id="396" w:author="Marc Lohse" w:date="2009-11-27T11:27:00Z">
        <w:r w:rsidR="009A0C87">
          <w:rPr>
            <w:rFonts w:ascii="Arial" w:hAnsi="Arial"/>
          </w:rPr>
          <w:t>(Barratt et al., 2009)</w:t>
        </w:r>
        <w:r w:rsidR="009A0C87">
          <w:rPr>
            <w:rFonts w:ascii="Arial" w:hAnsi="Arial"/>
          </w:rPr>
          <w:fldChar w:fldCharType="end"/>
        </w:r>
      </w:ins>
      <w:ins w:id="397" w:author="Marc Lohse" w:date="2009-11-25T11:42:00Z">
        <w:r w:rsidR="00B702C1">
          <w:rPr>
            <w:rFonts w:ascii="Arial" w:hAnsi="Arial"/>
          </w:rPr>
          <w:t>,</w:t>
        </w:r>
      </w:ins>
      <w:ins w:id="398" w:author="Marc Lohse" w:date="2009-11-25T11:36:00Z">
        <w:r w:rsidR="00DD0070">
          <w:rPr>
            <w:rFonts w:ascii="Arial" w:hAnsi="Arial"/>
          </w:rPr>
          <w:t xml:space="preserve"> showed </w:t>
        </w:r>
      </w:ins>
      <w:ins w:id="399" w:author="Marc Lohse" w:date="2009-11-25T11:41:00Z">
        <w:r w:rsidR="00B702C1">
          <w:rPr>
            <w:rFonts w:ascii="Arial" w:hAnsi="Arial"/>
          </w:rPr>
          <w:t xml:space="preserve">slightly </w:t>
        </w:r>
      </w:ins>
      <w:ins w:id="400" w:author="Marc Lohse" w:date="2009-11-25T11:36:00Z">
        <w:r w:rsidR="00DD0070">
          <w:rPr>
            <w:rFonts w:ascii="Arial" w:hAnsi="Arial"/>
          </w:rPr>
          <w:t xml:space="preserve">stronger expression in leaves. </w:t>
        </w:r>
      </w:ins>
    </w:p>
    <w:p w:rsidR="00384465" w:rsidRDefault="00B702C1" w:rsidP="002D12CA">
      <w:pPr>
        <w:numPr>
          <w:ins w:id="401" w:author="Marc Lohse" w:date="2009-11-27T10:06:00Z"/>
        </w:numPr>
        <w:spacing w:line="360" w:lineRule="auto"/>
        <w:jc w:val="both"/>
        <w:rPr>
          <w:ins w:id="402" w:author="Marc Lohse" w:date="2009-11-24T18:09:00Z"/>
          <w:rFonts w:ascii="Arial" w:hAnsi="Arial"/>
        </w:rPr>
      </w:pPr>
      <w:ins w:id="403" w:author="Marc Lohse" w:date="2009-11-25T11:43:00Z">
        <w:r>
          <w:rPr>
            <w:rFonts w:ascii="Arial" w:hAnsi="Arial"/>
          </w:rPr>
          <w:t>YABBY transcription factors</w:t>
        </w:r>
      </w:ins>
      <w:ins w:id="404" w:author="Marc Lohse" w:date="2009-11-25T11:59:00Z">
        <w:r w:rsidR="00D63D27">
          <w:rPr>
            <w:rFonts w:ascii="Arial" w:hAnsi="Arial"/>
          </w:rPr>
          <w:t xml:space="preserve"> (27.3.10)</w:t>
        </w:r>
      </w:ins>
      <w:ins w:id="405" w:author="Marc Lohse" w:date="2009-11-25T11:43:00Z">
        <w:r>
          <w:rPr>
            <w:rFonts w:ascii="Arial" w:hAnsi="Arial"/>
          </w:rPr>
          <w:t xml:space="preserve">, that </w:t>
        </w:r>
      </w:ins>
      <w:ins w:id="406" w:author="Marc Lohse" w:date="2009-11-25T11:51:00Z">
        <w:r w:rsidR="00D63D27">
          <w:rPr>
            <w:rFonts w:ascii="Arial" w:hAnsi="Arial"/>
          </w:rPr>
          <w:t xml:space="preserve">have </w:t>
        </w:r>
      </w:ins>
      <w:ins w:id="407" w:author="Marc Lohse" w:date="2009-11-25T13:18:00Z">
        <w:r w:rsidR="006374C1">
          <w:rPr>
            <w:rFonts w:ascii="Arial" w:hAnsi="Arial"/>
          </w:rPr>
          <w:t xml:space="preserve">previously </w:t>
        </w:r>
      </w:ins>
      <w:ins w:id="408" w:author="Marc Lohse" w:date="2009-11-25T11:51:00Z">
        <w:r w:rsidR="00D63D27">
          <w:rPr>
            <w:rFonts w:ascii="Arial" w:hAnsi="Arial"/>
          </w:rPr>
          <w:t xml:space="preserve">been shown to </w:t>
        </w:r>
      </w:ins>
      <w:ins w:id="409" w:author="Marc Lohse" w:date="2009-11-25T13:19:00Z">
        <w:r w:rsidR="006374C1">
          <w:rPr>
            <w:rFonts w:ascii="Arial" w:hAnsi="Arial"/>
          </w:rPr>
          <w:t xml:space="preserve">be involved in the </w:t>
        </w:r>
      </w:ins>
      <w:ins w:id="410" w:author="Marc Lohse" w:date="2009-11-25T11:51:00Z">
        <w:r w:rsidR="00D63D27">
          <w:rPr>
            <w:rFonts w:ascii="Arial" w:hAnsi="Arial"/>
          </w:rPr>
          <w:t>r</w:t>
        </w:r>
      </w:ins>
      <w:ins w:id="411" w:author="Marc Lohse" w:date="2009-11-25T11:52:00Z">
        <w:r w:rsidR="00D63D27">
          <w:rPr>
            <w:rFonts w:ascii="Arial" w:hAnsi="Arial"/>
          </w:rPr>
          <w:t>e</w:t>
        </w:r>
      </w:ins>
      <w:ins w:id="412" w:author="Marc Lohse" w:date="2009-11-25T11:51:00Z">
        <w:r w:rsidR="006374C1">
          <w:rPr>
            <w:rFonts w:ascii="Arial" w:hAnsi="Arial"/>
          </w:rPr>
          <w:t>gulation of</w:t>
        </w:r>
        <w:r w:rsidR="00D63D27">
          <w:rPr>
            <w:rFonts w:ascii="Arial" w:hAnsi="Arial"/>
          </w:rPr>
          <w:t xml:space="preserve"> lateral organ development </w:t>
        </w:r>
      </w:ins>
      <w:ins w:id="413" w:author="Marc Lohse" w:date="2009-11-27T11:27:00Z">
        <w:r w:rsidR="009A0C87">
          <w:rPr>
            <w:rFonts w:ascii="Arial" w:hAnsi="Arial"/>
          </w:rPr>
          <w:fldChar w:fldCharType="begin">
            <w:fldData xml:space="preserve">PEVuZE5vdGU+PENpdGU+PEF1dGhvcj5TdGFobGU8L0F1dGhvcj48WWVhcj4yMDA5PC9ZZWFyPjxS
ZWNOdW0+MTI3PC9SZWNOdW0+PHJlY29yZD48cmVjLW51bWJlcj4xMjc8L3JlYy1udW1iZXI+PGZv
cmVpZ24ta2V5cz48a2V5IGFwcD0iRU4iIGRiLWlkPSJ3d3hyNWVld3pkc3dldWUwdnNueHN0ZjA5
enRkNXJzdmFkcjAiPjEyNzwva2V5PjwvZm9yZWlnbi1rZXlzPjxyZWYtdHlwZSBuYW1lPSJKb3Vy
bmFsIEFydGljbGUiPjE3PC9yZWYtdHlwZT48Y29udHJpYnV0b3JzPjxhdXRob3JzPjxhdXRob3I+
U3RhaGxlLCBNLiBJLjwvYXV0aG9yPjxhdXRob3I+S3VlaGxpY2gsIEouPC9hdXRob3I+PGF1dGhv
cj5TdGFyb24sIEwuPC9hdXRob3I+PGF1dGhvcj52b24gQXJuaW0sIEEuIEcuPC9hdXRob3I+PGF1
dGhvcj5Hb2x6LCBKLiBGLjwvYXV0aG9yPjwvYXV0aG9ycz48L2NvbnRyaWJ1dG9ycz48YXV0aC1h
ZGRyZXNzPkdlbmV0aWNzIERlcGFydG1lbnQsIFVuaXZlcnNpdHkgb2YgTWVsYm91cm5lLCBQYXJr
dmlsbGUsIFZJQyAzMDEwLCBBdXN0cmFsaWEuPC9hdXRoLWFkZHJlc3M+PHRpdGxlcz48dGl0bGU+
WUFCQllzIGFuZCB0aGUgVHJhbnNjcmlwdGlvbmFsIENvcmVwcmVzc29ycyBMRVVOSUcgYW5kIExF
VU5JR19IT01PTE9HIE1haW50YWluIExlYWYgUG9sYXJpdHkgYW5kIE1lcmlzdGVtIEFjdGl2aXR5
IGluIEFyYWJpZG9wc2lzPC90aXRsZT48c2Vjb25kYXJ5LXRpdGxlPlBsYW50IENlbGw8L3NlY29u
ZGFyeS10aXRsZT48L3RpdGxlcz48cGVyaW9kaWNhbD48ZnVsbC10aXRsZT5QbGFudCBDZWxsPC9m
dWxsLXRpdGxlPjwvcGVyaW9kaWNhbD48ZWRpdGlvbj4yMDA5LzEwLzIwPC9lZGl0aW9uPjxkYXRl
cz48eWVhcj4yMDA5PC95ZWFyPjxwdWItZGF0ZXM+PGRhdGU+T2N0IDE2PC9kYXRlPjwvcHViLWRh
dGVzPjwvZGF0ZXM+PGlzYm4+MTA0MC00NjUxIChQcmludCk8L2lzYm4+PGFjY2Vzc2lvbi1udW0+
MTk4Mzc4Njk8L2FjY2Vzc2lvbi1udW0+PHVybHM+PHJlbGF0ZWQtdXJscz48dXJsPmh0dHA6Ly93
d3cubmNiaS5ubG0ubmloLmdvdi9lbnRyZXovcXVlcnkuZmNnaT9jbWQ9UmV0cmlldmUmYW1wO2Ri
PVB1Yk1lZCZhbXA7ZG9wdD1DaXRhdGlvbiZhbXA7bGlzdF91aWRzPTE5ODM3ODY5PC91cmw+PC9y
ZWxhdGVkLXVybHM+PC91cmxzPjxlbGVjdHJvbmljLXJlc291cmNlLW51bT50cGMuMTA5LjA3MDQ1
OCBbcGlpXSYjeEQ7MTAuMTEwNS90cGMuMTA5LjA3MDQ1ODwvZWxlY3Ryb25pYy1yZXNvdXJjZS1u
dW0+PGxhbmd1YWdlPkVuZzwvbGFuZ3VhZ2U+PC9yZWNvcmQ+PC9DaXRlPjxDaXRlPjxBdXRob3I+
U3RyZWV0PC9BdXRob3I+PFllYXI+MjAwODwvWWVhcj48UmVjTnVtPjEyNjwvUmVjTnVtPjxyZWNv
cmQ+PHJlYy1udW1iZXI+MTI2PC9yZWMtbnVtYmVyPjxmb3JlaWduLWtleXM+PGtleSBhcHA9IkVO
IiBkYi1pZD0id3d4cjVlZXd6ZHN3ZXVlMHZzbnhzdGYwOXp0ZDVyc3ZhZHIwIj4xMjY8L2tleT48
L2ZvcmVpZ24ta2V5cz48cmVmLXR5cGUgbmFtZT0iSm91cm5hbCBBcnRpY2xlIj4xNzwvcmVmLXR5
cGU+PGNvbnRyaWJ1dG9ycz48YXV0aG9ycz48YXV0aG9yPlN0cmVldCwgTi4gUi48L2F1dGhvcj48
YXV0aG9yPlNqb2RpbiwgQS48L2F1dGhvcj48YXV0aG9yPkJ5bGVzam8sIE0uPC9hdXRob3I+PGF1
dGhvcj5HdXN0YWZzc29uLCBQLjwvYXV0aG9yPjxhdXRob3I+VHJ5Z2csIEouPC9hdXRob3I+PGF1
dGhvcj5KYW5zc29uLCBTLjwvYXV0aG9yPjwvYXV0aG9ycz48L2NvbnRyaWJ1dG9ycz48YXV0aC1h
ZGRyZXNzPlVtZWEgUGxhbnQgU2NpZW5jZSBDZW50cmUsIERlcGFydG1lbnQgb2YgUGxhbnQgUGh5
c2lvbG9neSwgVW1lYSBVbml2ZXJzaXR5LCBVbWVhLCBTd2VkZW4uIG5hdGhhbmllbC5zdHJlZXRA
cGxhbnRwaHlzLnVtdS5zZTwvYXV0aC1hZGRyZXNzPjx0aXRsZXM+PHRpdGxlPkEgY3Jvc3Mtc3Bl
Y2llcyB0cmFuc2NyaXB0b21pY3MgYXBwcm9hY2ggdG8gaWRlbnRpZnkgZ2VuZXMgaW52b2x2ZWQg
aW4gbGVhZiBkZXZlbG9wbWVudDwvdGl0bGU+PHNlY29uZGFyeS10aXRsZT5CTUMgR2Vub21pY3M8
L3NlY29uZGFyeS10aXRsZT48L3RpdGxlcz48cGVyaW9kaWNhbD48ZnVsbC10aXRsZT5CTUMgR2Vu
b21pY3M8L2Z1bGwtdGl0bGU+PC9wZXJpb2RpY2FsPjxwYWdlcz41ODk8L3BhZ2VzPjx2b2x1bWU+
OTwvdm9sdW1lPjxlZGl0aW9uPjIwMDgvMTIvMDk8L2VkaXRpb24+PGtleXdvcmRzPjxrZXl3b3Jk
PkFyYWJpZG9wc2lzL2dlbmV0aWNzPC9rZXl3b3JkPjxrZXl3b3JkPkNsdXN0ZXIgQW5hbHlzaXM8
L2tleXdvcmQ+PGtleXdvcmQ+RXhwcmVzc2VkIFNlcXVlbmNlIFRhZ3M8L2tleXdvcmQ+PGtleXdv
cmQ+KkdlbmUgRXhwcmVzc2lvbiBQcm9maWxpbmc8L2tleXdvcmQ+PGtleXdvcmQ+KkdlbmUgRXhw
cmVzc2lvbiBSZWd1bGF0aW9uLCBQbGFudDwva2V5d29yZD48a2V5d29yZD5HZW5lcywgUGxhbnQ8
L2tleXdvcmQ+PGtleXdvcmQ+T2xpZ29udWNsZW90aWRlIEFycmF5IFNlcXVlbmNlIEFuYWx5c2lz
PC9rZXl3b3JkPjxrZXl3b3JkPlBsYW50IExlYXZlcy8qZ2VuZXRpY3M8L2tleXdvcmQ+PGtleXdv
cmQ+UG9wdWx1cy8qZ2VuZXRpY3M8L2tleXdvcmQ+PGtleXdvcmQ+UHJpbmNpcGFsIENvbXBvbmVu
dCBBbmFseXNpczwva2V5d29yZD48a2V5d29yZD5RdWFudGl0YXRpdmUgVHJhaXQgTG9jaTwva2V5
d29yZD48a2V5d29yZD5TcGVjaWVzIFNwZWNpZmljaXR5PC9rZXl3b3JkPjxrZXl3b3JkPlRyYW5z
Y3JpcHRpb24gRmFjdG9ycy9nZW5ldGljczwva2V5d29yZD48L2tleXdvcmRzPjxkYXRlcz48eWVh
cj4yMDA4PC95ZWFyPjwvZGF0ZXM+PGlzYm4+MTQ3MS0yMTY0IChFbGVjdHJvbmljKTwvaXNibj48
YWNjZXNzaW9uLW51bT4xOTA2MTUwNDwvYWNjZXNzaW9uLW51bT48dXJscz48cmVsYXRlZC11cmxz
Pjx1cmw+aHR0cDovL3d3dy5uY2JpLm5sbS5uaWguZ292L2VudHJlei9xdWVyeS5mY2dpP2NtZD1S
ZXRyaWV2ZSZhbXA7ZGI9UHViTWVkJmFtcDtkb3B0PUNpdGF0aW9uJmFtcDtsaXN0X3VpZHM9MTkw
NjE1MDQ8L3VybD48L3JlbGF0ZWQtdXJscz48L3VybHM+PGVsZWN0cm9uaWMtcmVzb3VyY2UtbnVt
PjE0NzEtMjE2NC05LTU4OSBbcGlpXSYjeEQ7MTAuMTE4Ni8xNDcxLTIxNjQtOS01ODk8L2VsZWN0
cm9uaWMtcmVzb3VyY2UtbnVtPjxsYW5ndWFnZT5lbmc8L2xhbmd1YWdlPjwvcmVjb3JkPjwvQ2l0
ZT48L0VuZE5vdGU+
</w:fldData>
          </w:fldChar>
        </w:r>
        <w:r w:rsidR="009A0C87">
          <w:rPr>
            <w:rFonts w:ascii="Arial" w:hAnsi="Arial"/>
          </w:rPr>
          <w:instrText xml:space="preserve"> ADDIN EN.CITE </w:instrText>
        </w:r>
        <w:r w:rsidR="009A0C87">
          <w:rPr>
            <w:rFonts w:ascii="Arial" w:hAnsi="Arial"/>
          </w:rPr>
          <w:fldChar w:fldCharType="begin">
            <w:fldData xml:space="preserve">PEVuZE5vdGU+PENpdGU+PEF1dGhvcj5TdGFobGU8L0F1dGhvcj48WWVhcj4yMDA5PC9ZZWFyPjxS
ZWNOdW0+MTI3PC9SZWNOdW0+PHJlY29yZD48cmVjLW51bWJlcj4xMjc8L3JlYy1udW1iZXI+PGZv
cmVpZ24ta2V5cz48a2V5IGFwcD0iRU4iIGRiLWlkPSJ3d3hyNWVld3pkc3dldWUwdnNueHN0ZjA5
enRkNXJzdmFkcjAiPjEyNzwva2V5PjwvZm9yZWlnbi1rZXlzPjxyZWYtdHlwZSBuYW1lPSJKb3Vy
bmFsIEFydGljbGUiPjE3PC9yZWYtdHlwZT48Y29udHJpYnV0b3JzPjxhdXRob3JzPjxhdXRob3I+
U3RhaGxlLCBNLiBJLjwvYXV0aG9yPjxhdXRob3I+S3VlaGxpY2gsIEouPC9hdXRob3I+PGF1dGhv
cj5TdGFyb24sIEwuPC9hdXRob3I+PGF1dGhvcj52b24gQXJuaW0sIEEuIEcuPC9hdXRob3I+PGF1
dGhvcj5Hb2x6LCBKLiBGLjwvYXV0aG9yPjwvYXV0aG9ycz48L2NvbnRyaWJ1dG9ycz48YXV0aC1h
ZGRyZXNzPkdlbmV0aWNzIERlcGFydG1lbnQsIFVuaXZlcnNpdHkgb2YgTWVsYm91cm5lLCBQYXJr
dmlsbGUsIFZJQyAzMDEwLCBBdXN0cmFsaWEuPC9hdXRoLWFkZHJlc3M+PHRpdGxlcz48dGl0bGU+
WUFCQllzIGFuZCB0aGUgVHJhbnNjcmlwdGlvbmFsIENvcmVwcmVzc29ycyBMRVVOSUcgYW5kIExF
VU5JR19IT01PTE9HIE1haW50YWluIExlYWYgUG9sYXJpdHkgYW5kIE1lcmlzdGVtIEFjdGl2aXR5
IGluIEFyYWJpZG9wc2lzPC90aXRsZT48c2Vjb25kYXJ5LXRpdGxlPlBsYW50IENlbGw8L3NlY29u
ZGFyeS10aXRsZT48L3RpdGxlcz48cGVyaW9kaWNhbD48ZnVsbC10aXRsZT5QbGFudCBDZWxsPC9m
dWxsLXRpdGxlPjwvcGVyaW9kaWNhbD48ZWRpdGlvbj4yMDA5LzEwLzIwPC9lZGl0aW9uPjxkYXRl
cz48eWVhcj4yMDA5PC95ZWFyPjxwdWItZGF0ZXM+PGRhdGU+T2N0IDE2PC9kYXRlPjwvcHViLWRh
dGVzPjwvZGF0ZXM+PGlzYm4+MTA0MC00NjUxIChQcmludCk8L2lzYm4+PGFjY2Vzc2lvbi1udW0+
MTk4Mzc4Njk8L2FjY2Vzc2lvbi1udW0+PHVybHM+PHJlbGF0ZWQtdXJscz48dXJsPmh0dHA6Ly93
d3cubmNiaS5ubG0ubmloLmdvdi9lbnRyZXovcXVlcnkuZmNnaT9jbWQ9UmV0cmlldmUmYW1wO2Ri
PVB1Yk1lZCZhbXA7ZG9wdD1DaXRhdGlvbiZhbXA7bGlzdF91aWRzPTE5ODM3ODY5PC91cmw+PC9y
ZWxhdGVkLXVybHM+PC91cmxzPjxlbGVjdHJvbmljLXJlc291cmNlLW51bT50cGMuMTA5LjA3MDQ1
OCBbcGlpXSYjeEQ7MTAuMTEwNS90cGMuMTA5LjA3MDQ1ODwvZWxlY3Ryb25pYy1yZXNvdXJjZS1u
dW0+PGxhbmd1YWdlPkVuZzwvbGFuZ3VhZ2U+PC9yZWNvcmQ+PC9DaXRlPjxDaXRlPjxBdXRob3I+
U3RyZWV0PC9BdXRob3I+PFllYXI+MjAwODwvWWVhcj48UmVjTnVtPjEyNjwvUmVjTnVtPjxyZWNv
cmQ+PHJlYy1udW1iZXI+MTI2PC9yZWMtbnVtYmVyPjxmb3JlaWduLWtleXM+PGtleSBhcHA9IkVO
IiBkYi1pZD0id3d4cjVlZXd6ZHN3ZXVlMHZzbnhzdGYwOXp0ZDVyc3ZhZHIwIj4xMjY8L2tleT48
L2ZvcmVpZ24ta2V5cz48cmVmLXR5cGUgbmFtZT0iSm91cm5hbCBBcnRpY2xlIj4xNzwvcmVmLXR5
cGU+PGNvbnRyaWJ1dG9ycz48YXV0aG9ycz48YXV0aG9yPlN0cmVldCwgTi4gUi48L2F1dGhvcj48
YXV0aG9yPlNqb2RpbiwgQS48L2F1dGhvcj48YXV0aG9yPkJ5bGVzam8sIE0uPC9hdXRob3I+PGF1
dGhvcj5HdXN0YWZzc29uLCBQLjwvYXV0aG9yPjxhdXRob3I+VHJ5Z2csIEouPC9hdXRob3I+PGF1
dGhvcj5KYW5zc29uLCBTLjwvYXV0aG9yPjwvYXV0aG9ycz48L2NvbnRyaWJ1dG9ycz48YXV0aC1h
ZGRyZXNzPlVtZWEgUGxhbnQgU2NpZW5jZSBDZW50cmUsIERlcGFydG1lbnQgb2YgUGxhbnQgUGh5
c2lvbG9neSwgVW1lYSBVbml2ZXJzaXR5LCBVbWVhLCBTd2VkZW4uIG5hdGhhbmllbC5zdHJlZXRA
cGxhbnRwaHlzLnVtdS5zZTwvYXV0aC1hZGRyZXNzPjx0aXRsZXM+PHRpdGxlPkEgY3Jvc3Mtc3Bl
Y2llcyB0cmFuc2NyaXB0b21pY3MgYXBwcm9hY2ggdG8gaWRlbnRpZnkgZ2VuZXMgaW52b2x2ZWQg
aW4gbGVhZiBkZXZlbG9wbWVudDwvdGl0bGU+PHNlY29uZGFyeS10aXRsZT5CTUMgR2Vub21pY3M8
L3NlY29uZGFyeS10aXRsZT48L3RpdGxlcz48cGVyaW9kaWNhbD48ZnVsbC10aXRsZT5CTUMgR2Vu
b21pY3M8L2Z1bGwtdGl0bGU+PC9wZXJpb2RpY2FsPjxwYWdlcz41ODk8L3BhZ2VzPjx2b2x1bWU+
OTwvdm9sdW1lPjxlZGl0aW9uPjIwMDgvMTIvMDk8L2VkaXRpb24+PGtleXdvcmRzPjxrZXl3b3Jk
PkFyYWJpZG9wc2lzL2dlbmV0aWNzPC9rZXl3b3JkPjxrZXl3b3JkPkNsdXN0ZXIgQW5hbHlzaXM8
L2tleXdvcmQ+PGtleXdvcmQ+RXhwcmVzc2VkIFNlcXVlbmNlIFRhZ3M8L2tleXdvcmQ+PGtleXdv
cmQ+KkdlbmUgRXhwcmVzc2lvbiBQcm9maWxpbmc8L2tleXdvcmQ+PGtleXdvcmQ+KkdlbmUgRXhw
cmVzc2lvbiBSZWd1bGF0aW9uLCBQbGFudDwva2V5d29yZD48a2V5d29yZD5HZW5lcywgUGxhbnQ8
L2tleXdvcmQ+PGtleXdvcmQ+T2xpZ29udWNsZW90aWRlIEFycmF5IFNlcXVlbmNlIEFuYWx5c2lz
PC9rZXl3b3JkPjxrZXl3b3JkPlBsYW50IExlYXZlcy8qZ2VuZXRpY3M8L2tleXdvcmQ+PGtleXdv
cmQ+UG9wdWx1cy8qZ2VuZXRpY3M8L2tleXdvcmQ+PGtleXdvcmQ+UHJpbmNpcGFsIENvbXBvbmVu
dCBBbmFseXNpczwva2V5d29yZD48a2V5d29yZD5RdWFudGl0YXRpdmUgVHJhaXQgTG9jaTwva2V5
d29yZD48a2V5d29yZD5TcGVjaWVzIFNwZWNpZmljaXR5PC9rZXl3b3JkPjxrZXl3b3JkPlRyYW5z
Y3JpcHRpb24gRmFjdG9ycy9nZW5ldGljczwva2V5d29yZD48L2tleXdvcmRzPjxkYXRlcz48eWVh
cj4yMDA4PC95ZWFyPjwvZGF0ZXM+PGlzYm4+MTQ3MS0yMTY0IChFbGVjdHJvbmljKTwvaXNibj48
YWNjZXNzaW9uLW51bT4xOTA2MTUwNDwvYWNjZXNzaW9uLW51bT48dXJscz48cmVsYXRlZC11cmxz
Pjx1cmw+aHR0cDovL3d3dy5uY2JpLm5sbS5uaWguZ292L2VudHJlei9xdWVyeS5mY2dpP2NtZD1S
ZXRyaWV2ZSZhbXA7ZGI9UHViTWVkJmFtcDtkb3B0PUNpdGF0aW9uJmFtcDtsaXN0X3VpZHM9MTkw
NjE1MDQ8L3VybD48L3JlbGF0ZWQtdXJscz48L3VybHM+PGVsZWN0cm9uaWMtcmVzb3VyY2UtbnVt
PjE0NzEtMjE2NC05LTU4OSBbcGlpXSYjeEQ7MTAuMTE4Ni8xNDcxLTIxNjQtOS01ODk8L2VsZWN0
cm9uaWMtcmVzb3VyY2UtbnVtPjxsYW5ndWFnZT5lbmc8L2xhbmd1YWdlPjwvcmVjb3JkPjwvQ2l0
ZT48L0VuZE5vdGU+
</w:fldData>
          </w:fldChar>
        </w:r>
        <w:r w:rsidR="009A0C87">
          <w:rPr>
            <w:rFonts w:ascii="Arial" w:hAnsi="Arial"/>
          </w:rPr>
          <w:instrText xml:space="preserve"> ADDIN EN.CITE.DATA </w:instrText>
        </w:r>
        <w:r w:rsidR="009A0C87" w:rsidRPr="009A0C87">
          <w:rPr>
            <w:rStyle w:val="PageNumber"/>
            <w:rFonts w:ascii="Arial" w:hAnsi="Arial"/>
            <w:rPrChange w:id="414" w:author="Marc Lohse" w:date="2009-11-27T11:27:00Z">
              <w:rPr>
                <w:rStyle w:val="PageNumber"/>
              </w:rPr>
            </w:rPrChange>
          </w:rPr>
        </w:r>
        <w:r w:rsidR="009A0C87">
          <w:rPr>
            <w:rFonts w:ascii="Arial" w:hAnsi="Arial"/>
          </w:rPr>
          <w:fldChar w:fldCharType="end"/>
        </w:r>
      </w:ins>
      <w:r w:rsidR="009A0C87">
        <w:rPr>
          <w:rFonts w:ascii="Arial" w:hAnsi="Arial"/>
        </w:rPr>
        <w:fldChar w:fldCharType="separate"/>
      </w:r>
      <w:ins w:id="415" w:author="Marc Lohse" w:date="2009-11-27T11:27:00Z">
        <w:r w:rsidR="009A0C87">
          <w:rPr>
            <w:rFonts w:ascii="Arial" w:hAnsi="Arial"/>
          </w:rPr>
          <w:t>(Street et al., 2008; Stahle et al., 2009)</w:t>
        </w:r>
        <w:r w:rsidR="009A0C87">
          <w:rPr>
            <w:rFonts w:ascii="Arial" w:hAnsi="Arial"/>
          </w:rPr>
          <w:fldChar w:fldCharType="end"/>
        </w:r>
      </w:ins>
      <w:ins w:id="416" w:author="Marc Lohse" w:date="2009-11-25T11:53:00Z">
        <w:r w:rsidR="00D63D27">
          <w:rPr>
            <w:rFonts w:ascii="Arial" w:hAnsi="Arial"/>
          </w:rPr>
          <w:t xml:space="preserve">, </w:t>
        </w:r>
      </w:ins>
      <w:ins w:id="417" w:author="Marc Lohse" w:date="2009-11-25T11:59:00Z">
        <w:r w:rsidR="00D63D27">
          <w:rPr>
            <w:rFonts w:ascii="Arial" w:hAnsi="Arial"/>
          </w:rPr>
          <w:t>were found to be</w:t>
        </w:r>
      </w:ins>
      <w:ins w:id="418" w:author="Marc Lohse" w:date="2009-11-25T11:53:00Z">
        <w:r w:rsidR="00D63D27">
          <w:rPr>
            <w:rFonts w:ascii="Arial" w:hAnsi="Arial"/>
          </w:rPr>
          <w:t xml:space="preserve"> significantly upregulated in leaf (</w:t>
        </w:r>
      </w:ins>
      <w:ins w:id="419" w:author="Marc Lohse" w:date="2009-11-25T11:58:00Z">
        <w:r w:rsidR="00D63D27" w:rsidRPr="00D63D27">
          <w:rPr>
            <w:rFonts w:ascii="Arial" w:hAnsi="Arial"/>
            <w:color w:val="000000"/>
          </w:rPr>
          <w:t>SGN-U603003</w:t>
        </w:r>
      </w:ins>
      <w:ins w:id="420" w:author="Marc Lohse" w:date="2009-11-25T11:53:00Z">
        <w:r w:rsidR="00D63D27">
          <w:rPr>
            <w:rFonts w:ascii="Arial" w:hAnsi="Arial"/>
          </w:rPr>
          <w:t>)</w:t>
        </w:r>
      </w:ins>
      <w:ins w:id="421" w:author="Marc Lohse" w:date="2009-11-25T11:59:00Z">
        <w:r w:rsidR="00D63D27">
          <w:rPr>
            <w:rFonts w:ascii="Arial" w:hAnsi="Arial"/>
          </w:rPr>
          <w:t xml:space="preserve"> and flower tissue (</w:t>
        </w:r>
      </w:ins>
      <w:ins w:id="422" w:author="Marc Lohse" w:date="2009-11-25T12:03:00Z">
        <w:r w:rsidR="00A67E18" w:rsidRPr="0067474D">
          <w:rPr>
            <w:rFonts w:ascii="Arial" w:hAnsi="Arial"/>
            <w:color w:val="000000"/>
          </w:rPr>
          <w:t xml:space="preserve">SGN-U591723, SGN-U577176, </w:t>
        </w:r>
      </w:ins>
      <w:ins w:id="423" w:author="Marc Lohse" w:date="2009-11-25T12:04:00Z">
        <w:r w:rsidR="00A67E18" w:rsidRPr="0067474D">
          <w:rPr>
            <w:rFonts w:ascii="Arial" w:hAnsi="Arial"/>
            <w:color w:val="000000"/>
          </w:rPr>
          <w:t>SGN-U603003</w:t>
        </w:r>
      </w:ins>
      <w:ins w:id="424" w:author="Marc Lohse" w:date="2009-11-27T10:20:00Z">
        <w:r w:rsidR="003A565A">
          <w:rPr>
            <w:rFonts w:ascii="Arial" w:hAnsi="Arial"/>
            <w:color w:val="000000"/>
          </w:rPr>
          <w:t>, see supp. Fig. 3</w:t>
        </w:r>
      </w:ins>
      <w:ins w:id="425" w:author="Marc Lohse" w:date="2009-11-25T11:59:00Z">
        <w:r w:rsidR="00D63D27">
          <w:rPr>
            <w:rFonts w:ascii="Arial" w:hAnsi="Arial"/>
          </w:rPr>
          <w:t>)</w:t>
        </w:r>
      </w:ins>
      <w:ins w:id="426" w:author="Marc Lohse" w:date="2009-11-25T12:04:00Z">
        <w:r w:rsidR="006374C1">
          <w:rPr>
            <w:rFonts w:ascii="Arial" w:hAnsi="Arial"/>
          </w:rPr>
          <w:t xml:space="preserve">. </w:t>
        </w:r>
      </w:ins>
      <w:ins w:id="427" w:author="Marc Lohse" w:date="2009-11-25T13:27:00Z">
        <w:r w:rsidR="00E223B8">
          <w:rPr>
            <w:rFonts w:ascii="Arial" w:hAnsi="Arial"/>
          </w:rPr>
          <w:t>The expression of YABBY proteins was strongest in flowers</w:t>
        </w:r>
      </w:ins>
      <w:ins w:id="428" w:author="Marc Lohse" w:date="2009-11-25T13:31:00Z">
        <w:r w:rsidR="00884908">
          <w:rPr>
            <w:rFonts w:ascii="Arial" w:hAnsi="Arial"/>
          </w:rPr>
          <w:t xml:space="preserve"> </w:t>
        </w:r>
      </w:ins>
      <w:ins w:id="429" w:author="Marc Lohse" w:date="2009-11-25T13:38:00Z">
        <w:r w:rsidR="00527CC7">
          <w:rPr>
            <w:rFonts w:ascii="Arial" w:hAnsi="Arial"/>
          </w:rPr>
          <w:t xml:space="preserve">supporting their </w:t>
        </w:r>
        <w:proofErr w:type="gramStart"/>
        <w:r w:rsidR="00527CC7">
          <w:rPr>
            <w:rFonts w:ascii="Arial" w:hAnsi="Arial"/>
          </w:rPr>
          <w:t>well described</w:t>
        </w:r>
      </w:ins>
      <w:proofErr w:type="gramEnd"/>
      <w:ins w:id="430" w:author="Marc Lohse" w:date="2009-11-25T13:27:00Z">
        <w:r w:rsidR="00E223B8">
          <w:rPr>
            <w:rFonts w:ascii="Arial" w:hAnsi="Arial"/>
          </w:rPr>
          <w:t xml:space="preserve"> prominent role in flower development</w:t>
        </w:r>
      </w:ins>
      <w:ins w:id="431" w:author="Marc Lohse" w:date="2009-11-25T13:38:00Z">
        <w:r w:rsidR="00527CC7">
          <w:rPr>
            <w:rFonts w:ascii="Arial" w:hAnsi="Arial"/>
          </w:rPr>
          <w:t xml:space="preserve"> </w:t>
        </w:r>
      </w:ins>
      <w:ins w:id="432" w:author="Marc Lohse" w:date="2009-11-27T11:27:00Z">
        <w:r w:rsidR="009A0C87">
          <w:rPr>
            <w:rFonts w:ascii="Arial" w:hAnsi="Arial"/>
          </w:rPr>
          <w:fldChar w:fldCharType="begin">
            <w:fldData xml:space="preserve">PEVuZE5vdGU+PENpdGU+PEF1dGhvcj5Gb3VycXVpbjwvQXV0aG9yPjxZZWFyPjIwMDc8L1llYXI+
PFJlY051bT4xMjg8L1JlY051bT48cmVjb3JkPjxyZWMtbnVtYmVyPjEyODwvcmVjLW51bWJlcj48
Zm9yZWlnbi1rZXlzPjxrZXkgYXBwPSJFTiIgZGItaWQ9Ind3eHI1ZWV3emRzd2V1ZTB2c254c3Rm
MDl6dGQ1cnN2YWRyMCI+MTI4PC9rZXk+PC9mb3JlaWduLWtleXM+PHJlZi10eXBlIG5hbWU9Ikpv
dXJuYWwgQXJ0aWNsZSI+MTc8L3JlZi10eXBlPjxjb250cmlidXRvcnM+PGF1dGhvcnM+PGF1dGhv
cj5Gb3VycXVpbiwgQy48L2F1dGhvcj48YXV0aG9yPlZpbmF1Z2VyLURvdWFyZCwgTS48L2F1dGhv
cj48YXV0aG9yPkNoYW1icmllciwgUC48L2F1dGhvcj48YXV0aG9yPkJlcm5lLURlZGlldSwgQS48
L2F1dGhvcj48YXV0aG9yPlNjdXR0LCBDLiBQLjwvYXV0aG9yPjwvYXV0aG9ycz48L2NvbnRyaWJ1
dG9ycz48YXV0aC1hZGRyZXNzPkxhYm9yYXRvaXJlIGRlIFJlcHJvZHVjdGlvbiBldCBEZXZlbG9w
cGVtZW50IGRlcyBQbGFudGVzLCBFY29sZSBOb3JtYWxlIFN1cGVyaWV1cmUgZGUgTHlvbiwgNDYs
IGFsbGVlIGQmYXBvcztJdGFsaWUsIDY5MzY0IEx5b24gQ2VkZXggMDcsIEZyYW5jZS48L2F1dGgt
YWRkcmVzcz48dGl0bGVzPjx0aXRsZT5GdW5jdGlvbmFsIGNvbnNlcnZhdGlvbiBiZXR3ZWVuIENS
QUJTIENMQVcgb3J0aG9sb2d1ZXMgZnJvbSB3aWRlbHkgZGl2ZXJnZWQgYW5naW9zcGVybXM8L3Rp
dGxlPjxzZWNvbmRhcnktdGl0bGU+QW5uIEJvdDwvc2Vjb25kYXJ5LXRpdGxlPjwvdGl0bGVzPjxw
ZXJpb2RpY2FsPjxmdWxsLXRpdGxlPkFubiBCb3Q8L2Z1bGwtdGl0bGU+PC9wZXJpb2RpY2FsPjxw
YWdlcz42NTEtNzwvcGFnZXM+PHZvbHVtZT4xMDA8L3ZvbHVtZT48bnVtYmVyPjM8L251bWJlcj48
ZWRpdGlvbj4yMDA3LzA3LzI2PC9lZGl0aW9uPjxrZXl3b3Jkcz48a2V5d29yZD5Bbmdpb3NwZXJt
cy8qZ2VuZXRpY3MvKm1ldGFib2xpc208L2tleXdvcmQ+PGtleXdvcmQ+QXJhYmlkb3BzaXMvZ2Vu
ZXRpY3MvbWV0YWJvbGlzbTwva2V5d29yZD48a2V5d29yZD5BcmFiaWRvcHNpcyBQcm90ZWlucy8q
Y2hlbWlzdHJ5LypnZW5ldGljcy9tZXRhYm9saXNtPC9rZXl3b3JkPjxrZXl3b3JkPkROQSwgUGxh
bnQvZ2VuZXRpY3M8L2tleXdvcmQ+PGtleXdvcmQ+R2VuZSBFeHByZXNzaW9uIFJlZ3VsYXRpb24s
IFBsYW50PC9rZXl3b3JkPjxrZXl3b3JkPk11dGF0aW9uPC9rZXl3b3JkPjxrZXl3b3JkPk9yeXph
IHNhdGl2YS9nZW5ldGljcy9tZXRhYm9saXNtPC9rZXl3b3JkPjxrZXl3b3JkPlBsYW50IExlYXZl
cy9tZXRhYm9saXNtL3VsdHJhc3RydWN0dXJlPC9rZXl3b3JkPjxrZXl3b3JkPlBsYW50cywgR2Vu
ZXRpY2FsbHkgTW9kaWZpZWQ8L2tleXdvcmQ+PGtleXdvcmQ+VHJhbnNjcmlwdGlvbiBGYWN0b3Jz
LypjaGVtaXN0cnkvKmdlbmV0aWNzL21ldGFib2xpc208L2tleXdvcmQ+PC9rZXl3b3Jkcz48ZGF0
ZXM+PHllYXI+MjAwNzwveWVhcj48cHViLWRhdGVzPjxkYXRlPlNlcDwvZGF0ZT48L3B1Yi1kYXRl
cz48L2RhdGVzPjxpc2JuPjAzMDUtNzM2NCAoUHJpbnQpPC9pc2JuPjxhY2Nlc3Npb24tbnVtPjE3
NjUwNTE0PC9hY2Nlc3Npb24tbnVtPjx1cmxzPjxyZWxhdGVkLXVybHM+PHVybD5odHRwOi8vd3d3
Lm5jYmkubmxtLm5paC5nb3YvZW50cmV6L3F1ZXJ5LmZjZ2k/Y21kPVJldHJpZXZlJmFtcDtkYj1Q
dWJNZWQmYW1wO2RvcHQ9Q2l0YXRpb24mYW1wO2xpc3RfdWlkcz0xNzY1MDUxNDwvdXJsPjwvcmVs
YXRlZC11cmxzPjwvdXJscz48ZWxlY3Ryb25pYy1yZXNvdXJjZS1udW0+bWNtMTM2IFtwaWldJiN4
RDsxMC4xMDkzL2FvYi9tY20xMzY8L2VsZWN0cm9uaWMtcmVzb3VyY2UtbnVtPjxsYW5ndWFnZT5l
bmc8L2xhbmd1YWdlPjwvcmVjb3JkPjwvQ2l0ZT48Q2l0ZT48QXV0aG9yPk9yYXNoYWtvdmE8L0F1
dGhvcj48WWVhcj4yMDA5PC9ZZWFyPjxSZWNOdW0+MTI5PC9SZWNOdW0+PHJlY29yZD48cmVjLW51
bWJlcj4xMjk8L3JlYy1udW1iZXI+PGZvcmVpZ24ta2V5cz48a2V5IGFwcD0iRU4iIGRiLWlkPSJ3
d3hyNWVld3pkc3dldWUwdnNueHN0ZjA5enRkNXJzdmFkcjAiPjEyOTwva2V5PjwvZm9yZWlnbi1r
ZXlzPjxyZWYtdHlwZSBuYW1lPSJKb3VybmFsIEFydGljbGUiPjE3PC9yZWYtdHlwZT48Y29udHJp
YnV0b3JzPjxhdXRob3JzPjxhdXRob3I+T3Jhc2hha292YSwgUy48L2F1dGhvcj48YXV0aG9yPkxh
bmdlLCBNLjwvYXV0aG9yPjxhdXRob3I+TGFuZ2UsIFMuPC9hdXRob3I+PGF1dGhvcj5XZWdlLCBT
LjwvYXV0aG9yPjxhdXRob3I+QmVja2VyLCBBLjwvYXV0aG9yPjwvYXV0aG9ycz48L2NvbnRyaWJ1
dG9ycz48YXV0aC1hZGRyZXNzPkRlcGFydG1lbnQgb2YgQmlvbG9neSBhbmQgQ2hlbWlzdHJ5LCBV
bml2ZXJzaXR5IG9mIEJyZW1lbiwgR2VybWFueS48L2F1dGgtYWRkcmVzcz48dGl0bGVzPjx0aXRs
ZT5UaGUgQ1JBQlMgQ0xBVyBvcnRob2xvZyBmcm9tIENhbGlmb3JuaWEgcG9wcHkgKEVzY2hzY2hv
bHppYSBjYWxpZm9ybmljYSwgUGFwYXZlcmFjZWFlKSwgRWNDUkMsIGlzIGludm9sdmVkIGluIGZs
b3JhbCBtZXJpc3RlbSB0ZXJtaW5hdGlvbiwgZ3lub2VjaXVtIGRpZmZlcmVudGlhdGlvbiBhbmQg
b3Z1bGUgaW5pdGlhdGlvbjwvdGl0bGU+PHNlY29uZGFyeS10aXRsZT5QbGFudCBKPC9zZWNvbmRh
cnktdGl0bGU+PC90aXRsZXM+PHBlcmlvZGljYWw+PGZ1bGwtdGl0bGU+UGxhbnQgSjwvZnVsbC10
aXRsZT48L3BlcmlvZGljYWw+PHBhZ2VzPjY4Mi05MzwvcGFnZXM+PHZvbHVtZT41ODwvdm9sdW1l
PjxudW1iZXI+NDwvbnVtYmVyPjxlZGl0aW9uPjIwMDkvMDEvMzA8L2VkaXRpb24+PGtleXdvcmRz
PjxrZXl3b3JkPkFyYWJpZG9wc2lzIFByb3RlaW5zPC9rZXl3b3JkPjxrZXl3b3JkPkNsb25pbmcs
IE1vbGVjdWxhcjwva2V5d29yZD48a2V5d29yZD5Fc2Noc2Nob2x6aWEvZW1icnlvbG9neS8qZ2Vu
ZXRpY3MvbWV0YWJvbGlzbTwva2V5d29yZD48a2V5d29yZD5Fdm9sdXRpb24sIE1vbGVjdWxhcjwv
a2V5d29yZD48a2V5d29yZD5GbG93ZXJzLyplbWJyeW9sb2d5L2dlbmV0aWNzL21ldGFib2xpc208
L2tleXdvcmQ+PGtleXdvcmQ+R2VuZSBFeHByZXNzaW9uIFJlZ3VsYXRpb24sIERldmVsb3BtZW50
YWw8L2tleXdvcmQ+PGtleXdvcmQ+R2VuZSBFeHByZXNzaW9uIFJlZ3VsYXRpb24sIFBsYW50PC9r
ZXl3b3JkPjxrZXl3b3JkPlBoeWxvZ2VueTwva2V5d29yZD48a2V5d29yZD5QbGFudCBQcm90ZWlu
cy9nZW5ldGljcy8qbWV0YWJvbGlzbTwva2V5d29yZD48a2V5d29yZD5STkEsIFBsYW50L2dlbmV0
aWNzPC9rZXl3b3JkPjxrZXl3b3JkPlRyYW5zY3JpcHRpb24gRmFjdG9ycy9nZW5ldGljcy8qbWV0
YWJvbGlzbTwva2V5d29yZD48L2tleXdvcmRzPjxkYXRlcz48eWVhcj4yMDA5PC95ZWFyPjxwdWIt
ZGF0ZXM+PGRhdGU+TWF5PC9kYXRlPjwvcHViLWRhdGVzPjwvZGF0ZXM+PGlzYm4+MTM2NS0zMTNY
IChFbGVjdHJvbmljKTwvaXNibj48YWNjZXNzaW9uLW51bT4xOTE3NTc2NjwvYWNjZXNzaW9uLW51
bT48dXJscz48cmVsYXRlZC11cmxzPjx1cmw+aHR0cDovL3d3dy5uY2JpLm5sbS5uaWguZ292L2Vu
dHJlei9xdWVyeS5mY2dpP2NtZD1SZXRyaWV2ZSZhbXA7ZGI9UHViTWVkJmFtcDtkb3B0PUNpdGF0
aW9uJmFtcDtsaXN0X3VpZHM9MTkxNzU3NjY8L3VybD48L3JlbGF0ZWQtdXJscz48L3VybHM+PGVs
ZWN0cm9uaWMtcmVzb3VyY2UtbnVtPlRQSjM4MDcgW3BpaV0mI3hEOzEwLjExMTEvai4xMzY1LTMx
M1guMjAwOS4wMzgwNy54PC9lbGVjdHJvbmljLXJlc291cmNlLW51bT48bGFuZ3VhZ2U+ZW5nPC9s
YW5ndWFnZT48L3JlY29yZD48L0NpdGU+PENpdGU+PEF1dGhvcj5Jc2hpa2F3YTwvQXV0aG9yPjxZ
ZWFyPjIwMDk8L1llYXI+PFJlY051bT4xMzA8L1JlY051bT48cmVjb3JkPjxyZWMtbnVtYmVyPjEz
MDwvcmVjLW51bWJlcj48Zm9yZWlnbi1rZXlzPjxrZXkgYXBwPSJFTiIgZGItaWQ9Ind3eHI1ZWV3
emRzd2V1ZTB2c254c3RmMDl6dGQ1cnN2YWRyMCI+MTMwPC9rZXk+PC9mb3JlaWduLWtleXM+PHJl
Zi10eXBlIG5hbWU9IkpvdXJuYWwgQXJ0aWNsZSI+MTc8L3JlZi10eXBlPjxjb250cmlidXRvcnM+
PGF1dGhvcnM+PGF1dGhvcj5Jc2hpa2F3YSwgTS48L2F1dGhvcj48YXV0aG9yPk9obW9yaSwgWS48
L2F1dGhvcj48YXV0aG9yPlRhbmFrYSwgVy48L2F1dGhvcj48YXV0aG9yPkhpcmFiYXlhc2hpLCBD
LjwvYXV0aG9yPjxhdXRob3I+TXVyYWksIEsuPC9hdXRob3I+PGF1dGhvcj5PZ2loYXJhLCBZLjwv
YXV0aG9yPjxhdXRob3I+WWFtYWd1Y2hpLCBULjwvYXV0aG9yPjxhdXRob3I+SGlyYW5vLCBILiBZ
LjwvYXV0aG9yPjwvYXV0aG9ycz48L2NvbnRyaWJ1dG9ycz48YXV0aC1hZGRyZXNzPkdyYWR1YXRl
IFNjaG9vbCBvZiBBZ3JpY3VsdHVyYWwgTGlmZSBTY2llbmNlcywgVGhlIFVuaXZlcnNpdHkgb2Yg
VG9reW8sIEJ1bmt5dS1rdSwgVG9reW8sIEphcGFuLjwvYXV0aC1hZGRyZXNzPjx0aXRsZXM+PHRp
dGxlPlRoZSBzcGF0aWFsIGV4cHJlc3Npb24gcGF0dGVybnMgb2YgRFJPT1BJTkcgTEVBRiBvcnRo
b2xvZ3Mgc3VnZ2VzdCBhIGNvbnNlcnZlZCBmdW5jdGlvbiBpbiBncmFzc2VzPC90aXRsZT48c2Vj
b25kYXJ5LXRpdGxlPkdlbmVzIEdlbmV0IFN5c3Q8L3NlY29uZGFyeS10aXRsZT48L3RpdGxlcz48
cGVyaW9kaWNhbD48ZnVsbC10aXRsZT5HZW5lcyBHZW5ldCBTeXN0PC9mdWxsLXRpdGxlPjwvcGVy
aW9kaWNhbD48cGFnZXM+MTM3LTQ2PC9wYWdlcz48dm9sdW1lPjg0PC92b2x1bWU+PG51bWJlcj4y
PC9udW1iZXI+PGVkaXRpb24+MjAwOS8wNi8yNzwvZWRpdGlvbj48a2V5d29yZHM+PGtleXdvcmQ+
Rmxvd2Vycy8qZ2VuZXRpY3MvZ3Jvd3RoICZhbXA7IGRldmVsb3BtZW50PC9rZXl3b3JkPjxrZXl3
b3JkPipHZW5lIEV4cHJlc3Npb24gUHJvZmlsaW5nPC9rZXl3b3JkPjxrZXl3b3JkPkdlbmUgRXhw
cmVzc2lvbiBSZWd1bGF0aW9uLCBEZXZlbG9wbWVudGFsPC9rZXl3b3JkPjxrZXl3b3JkPkdlbmUg
RXhwcmVzc2lvbiBSZWd1bGF0aW9uLCBQbGFudDwva2V5d29yZD48a2V5d29yZD5JbiBTaXR1IEh5
YnJpZGl6YXRpb248L2tleXdvcmQ+PGtleXdvcmQ+UGh5bG9nZW55PC9rZXl3b3JkPjxrZXl3b3Jk
PlBsYW50IFByb3RlaW5zL2NsYXNzaWZpY2F0aW9uLypnZW5ldGljczwva2V5d29yZD48a2V5d29y
ZD5Qb2FjZWFlL2NsYXNzaWZpY2F0aW9uLypnZW5ldGljcy9ncm93dGggJmFtcDsgZGV2ZWxvcG1l
bnQ8L2tleXdvcmQ+PGtleXdvcmQ+U29yZ2h1bS9nZW5ldGljcy9ncm93dGggJmFtcDsgZGV2ZWxv
cG1lbnQ8L2tleXdvcmQ+PGtleXdvcmQ+VHJpdGljdW0vZ2VuZXRpY3MvZ3Jvd3RoICZhbXA7IGRl
dmVsb3BtZW50PC9rZXl3b3JkPjxrZXl3b3JkPlplYSBtYXlzL2dlbmV0aWNzL2dyb3d0aCAmYW1w
OyBkZXZlbG9wbWVudDwva2V5d29yZD48L2tleXdvcmRzPjxkYXRlcz48eWVhcj4yMDA5PC95ZWFy
PjxwdWItZGF0ZXM+PGRhdGU+QXByPC9kYXRlPjwvcHViLWRhdGVzPjwvZGF0ZXM+PGlzYm4+MTM0
MS03NTY4IChQcmludCk8L2lzYm4+PGFjY2Vzc2lvbi1udW0+MTk1NTY3MDc8L2FjY2Vzc2lvbi1u
dW0+PHVybHM+PHJlbGF0ZWQtdXJscz48dXJsPmh0dHA6Ly93d3cubmNiaS5ubG0ubmloLmdvdi9l
bnRyZXovcXVlcnkuZmNnaT9jbWQ9UmV0cmlldmUmYW1wO2RiPVB1Yk1lZCZhbXA7ZG9wdD1DaXRh
dGlvbiZhbXA7bGlzdF91aWRzPTE5NTU2NzA3PC91cmw+PC9yZWxhdGVkLXVybHM+PC91cmxzPjxl
bGVjdHJvbmljLXJlc291cmNlLW51bT5KU1QuSlNUQUdFL2dncy84NC4xMzcgW3BpaV08L2VsZWN0
cm9uaWMtcmVzb3VyY2UtbnVtPjxsYW5ndWFnZT5lbmc8L2xhbmd1YWdlPjwvcmVjb3JkPjwvQ2l0
ZT48L0VuZE5vdGU+AG==
</w:fldData>
          </w:fldChar>
        </w:r>
        <w:r w:rsidR="009A0C87">
          <w:rPr>
            <w:rFonts w:ascii="Arial" w:hAnsi="Arial"/>
          </w:rPr>
          <w:instrText xml:space="preserve"> ADDIN EN.CITE </w:instrText>
        </w:r>
        <w:r w:rsidR="009A0C87">
          <w:rPr>
            <w:rFonts w:ascii="Arial" w:hAnsi="Arial"/>
          </w:rPr>
          <w:fldChar w:fldCharType="begin">
            <w:fldData xml:space="preserve">PEVuZE5vdGU+PENpdGU+PEF1dGhvcj5Gb3VycXVpbjwvQXV0aG9yPjxZZWFyPjIwMDc8L1llYXI+
PFJlY051bT4xMjg8L1JlY051bT48cmVjb3JkPjxyZWMtbnVtYmVyPjEyODwvcmVjLW51bWJlcj48
Zm9yZWlnbi1rZXlzPjxrZXkgYXBwPSJFTiIgZGItaWQ9Ind3eHI1ZWV3emRzd2V1ZTB2c254c3Rm
MDl6dGQ1cnN2YWRyMCI+MTI4PC9rZXk+PC9mb3JlaWduLWtleXM+PHJlZi10eXBlIG5hbWU9Ikpv
dXJuYWwgQXJ0aWNsZSI+MTc8L3JlZi10eXBlPjxjb250cmlidXRvcnM+PGF1dGhvcnM+PGF1dGhv
cj5Gb3VycXVpbiwgQy48L2F1dGhvcj48YXV0aG9yPlZpbmF1Z2VyLURvdWFyZCwgTS48L2F1dGhv
cj48YXV0aG9yPkNoYW1icmllciwgUC48L2F1dGhvcj48YXV0aG9yPkJlcm5lLURlZGlldSwgQS48
L2F1dGhvcj48YXV0aG9yPlNjdXR0LCBDLiBQLjwvYXV0aG9yPjwvYXV0aG9ycz48L2NvbnRyaWJ1
dG9ycz48YXV0aC1hZGRyZXNzPkxhYm9yYXRvaXJlIGRlIFJlcHJvZHVjdGlvbiBldCBEZXZlbG9w
cGVtZW50IGRlcyBQbGFudGVzLCBFY29sZSBOb3JtYWxlIFN1cGVyaWV1cmUgZGUgTHlvbiwgNDYs
IGFsbGVlIGQmYXBvcztJdGFsaWUsIDY5MzY0IEx5b24gQ2VkZXggMDcsIEZyYW5jZS48L2F1dGgt
YWRkcmVzcz48dGl0bGVzPjx0aXRsZT5GdW5jdGlvbmFsIGNvbnNlcnZhdGlvbiBiZXR3ZWVuIENS
QUJTIENMQVcgb3J0aG9sb2d1ZXMgZnJvbSB3aWRlbHkgZGl2ZXJnZWQgYW5naW9zcGVybXM8L3Rp
dGxlPjxzZWNvbmRhcnktdGl0bGU+QW5uIEJvdDwvc2Vjb25kYXJ5LXRpdGxlPjwvdGl0bGVzPjxw
ZXJpb2RpY2FsPjxmdWxsLXRpdGxlPkFubiBCb3Q8L2Z1bGwtdGl0bGU+PC9wZXJpb2RpY2FsPjxw
YWdlcz42NTEtNzwvcGFnZXM+PHZvbHVtZT4xMDA8L3ZvbHVtZT48bnVtYmVyPjM8L251bWJlcj48
ZWRpdGlvbj4yMDA3LzA3LzI2PC9lZGl0aW9uPjxrZXl3b3Jkcz48a2V5d29yZD5Bbmdpb3NwZXJt
cy8qZ2VuZXRpY3MvKm1ldGFib2xpc208L2tleXdvcmQ+PGtleXdvcmQ+QXJhYmlkb3BzaXMvZ2Vu
ZXRpY3MvbWV0YWJvbGlzbTwva2V5d29yZD48a2V5d29yZD5BcmFiaWRvcHNpcyBQcm90ZWlucy8q
Y2hlbWlzdHJ5LypnZW5ldGljcy9tZXRhYm9saXNtPC9rZXl3b3JkPjxrZXl3b3JkPkROQSwgUGxh
bnQvZ2VuZXRpY3M8L2tleXdvcmQ+PGtleXdvcmQ+R2VuZSBFeHByZXNzaW9uIFJlZ3VsYXRpb24s
IFBsYW50PC9rZXl3b3JkPjxrZXl3b3JkPk11dGF0aW9uPC9rZXl3b3JkPjxrZXl3b3JkPk9yeXph
IHNhdGl2YS9nZW5ldGljcy9tZXRhYm9saXNtPC9rZXl3b3JkPjxrZXl3b3JkPlBsYW50IExlYXZl
cy9tZXRhYm9saXNtL3VsdHJhc3RydWN0dXJlPC9rZXl3b3JkPjxrZXl3b3JkPlBsYW50cywgR2Vu
ZXRpY2FsbHkgTW9kaWZpZWQ8L2tleXdvcmQ+PGtleXdvcmQ+VHJhbnNjcmlwdGlvbiBGYWN0b3Jz
LypjaGVtaXN0cnkvKmdlbmV0aWNzL21ldGFib2xpc208L2tleXdvcmQ+PC9rZXl3b3Jkcz48ZGF0
ZXM+PHllYXI+MjAwNzwveWVhcj48cHViLWRhdGVzPjxkYXRlPlNlcDwvZGF0ZT48L3B1Yi1kYXRl
cz48L2RhdGVzPjxpc2JuPjAzMDUtNzM2NCAoUHJpbnQpPC9pc2JuPjxhY2Nlc3Npb24tbnVtPjE3
NjUwNTE0PC9hY2Nlc3Npb24tbnVtPjx1cmxzPjxyZWxhdGVkLXVybHM+PHVybD5odHRwOi8vd3d3
Lm5jYmkubmxtLm5paC5nb3YvZW50cmV6L3F1ZXJ5LmZjZ2k/Y21kPVJldHJpZXZlJmFtcDtkYj1Q
dWJNZWQmYW1wO2RvcHQ9Q2l0YXRpb24mYW1wO2xpc3RfdWlkcz0xNzY1MDUxNDwvdXJsPjwvcmVs
YXRlZC11cmxzPjwvdXJscz48ZWxlY3Ryb25pYy1yZXNvdXJjZS1udW0+bWNtMTM2IFtwaWldJiN4
RDsxMC4xMDkzL2FvYi9tY20xMzY8L2VsZWN0cm9uaWMtcmVzb3VyY2UtbnVtPjxsYW5ndWFnZT5l
bmc8L2xhbmd1YWdlPjwvcmVjb3JkPjwvQ2l0ZT48Q2l0ZT48QXV0aG9yPk9yYXNoYWtvdmE8L0F1
dGhvcj48WWVhcj4yMDA5PC9ZZWFyPjxSZWNOdW0+MTI5PC9SZWNOdW0+PHJlY29yZD48cmVjLW51
bWJlcj4xMjk8L3JlYy1udW1iZXI+PGZvcmVpZ24ta2V5cz48a2V5IGFwcD0iRU4iIGRiLWlkPSJ3
d3hyNWVld3pkc3dldWUwdnNueHN0ZjA5enRkNXJzdmFkcjAiPjEyOTwva2V5PjwvZm9yZWlnbi1r
ZXlzPjxyZWYtdHlwZSBuYW1lPSJKb3VybmFsIEFydGljbGUiPjE3PC9yZWYtdHlwZT48Y29udHJp
YnV0b3JzPjxhdXRob3JzPjxhdXRob3I+T3Jhc2hha292YSwgUy48L2F1dGhvcj48YXV0aG9yPkxh
bmdlLCBNLjwvYXV0aG9yPjxhdXRob3I+TGFuZ2UsIFMuPC9hdXRob3I+PGF1dGhvcj5XZWdlLCBT
LjwvYXV0aG9yPjxhdXRob3I+QmVja2VyLCBBLjwvYXV0aG9yPjwvYXV0aG9ycz48L2NvbnRyaWJ1
dG9ycz48YXV0aC1hZGRyZXNzPkRlcGFydG1lbnQgb2YgQmlvbG9neSBhbmQgQ2hlbWlzdHJ5LCBV
bml2ZXJzaXR5IG9mIEJyZW1lbiwgR2VybWFueS48L2F1dGgtYWRkcmVzcz48dGl0bGVzPjx0aXRs
ZT5UaGUgQ1JBQlMgQ0xBVyBvcnRob2xvZyBmcm9tIENhbGlmb3JuaWEgcG9wcHkgKEVzY2hzY2hv
bHppYSBjYWxpZm9ybmljYSwgUGFwYXZlcmFjZWFlKSwgRWNDUkMsIGlzIGludm9sdmVkIGluIGZs
b3JhbCBtZXJpc3RlbSB0ZXJtaW5hdGlvbiwgZ3lub2VjaXVtIGRpZmZlcmVudGlhdGlvbiBhbmQg
b3Z1bGUgaW5pdGlhdGlvbjwvdGl0bGU+PHNlY29uZGFyeS10aXRsZT5QbGFudCBKPC9zZWNvbmRh
cnktdGl0bGU+PC90aXRsZXM+PHBlcmlvZGljYWw+PGZ1bGwtdGl0bGU+UGxhbnQgSjwvZnVsbC10
aXRsZT48L3BlcmlvZGljYWw+PHBhZ2VzPjY4Mi05MzwvcGFnZXM+PHZvbHVtZT41ODwvdm9sdW1l
PjxudW1iZXI+NDwvbnVtYmVyPjxlZGl0aW9uPjIwMDkvMDEvMzA8L2VkaXRpb24+PGtleXdvcmRz
PjxrZXl3b3JkPkFyYWJpZG9wc2lzIFByb3RlaW5zPC9rZXl3b3JkPjxrZXl3b3JkPkNsb25pbmcs
IE1vbGVjdWxhcjwva2V5d29yZD48a2V5d29yZD5Fc2Noc2Nob2x6aWEvZW1icnlvbG9neS8qZ2Vu
ZXRpY3MvbWV0YWJvbGlzbTwva2V5d29yZD48a2V5d29yZD5Fdm9sdXRpb24sIE1vbGVjdWxhcjwv
a2V5d29yZD48a2V5d29yZD5GbG93ZXJzLyplbWJyeW9sb2d5L2dlbmV0aWNzL21ldGFib2xpc208
L2tleXdvcmQ+PGtleXdvcmQ+R2VuZSBFeHByZXNzaW9uIFJlZ3VsYXRpb24sIERldmVsb3BtZW50
YWw8L2tleXdvcmQ+PGtleXdvcmQ+R2VuZSBFeHByZXNzaW9uIFJlZ3VsYXRpb24sIFBsYW50PC9r
ZXl3b3JkPjxrZXl3b3JkPlBoeWxvZ2VueTwva2V5d29yZD48a2V5d29yZD5QbGFudCBQcm90ZWlu
cy9nZW5ldGljcy8qbWV0YWJvbGlzbTwva2V5d29yZD48a2V5d29yZD5STkEsIFBsYW50L2dlbmV0
aWNzPC9rZXl3b3JkPjxrZXl3b3JkPlRyYW5zY3JpcHRpb24gRmFjdG9ycy9nZW5ldGljcy8qbWV0
YWJvbGlzbTwva2V5d29yZD48L2tleXdvcmRzPjxkYXRlcz48eWVhcj4yMDA5PC95ZWFyPjxwdWIt
ZGF0ZXM+PGRhdGU+TWF5PC9kYXRlPjwvcHViLWRhdGVzPjwvZGF0ZXM+PGlzYm4+MTM2NS0zMTNY
IChFbGVjdHJvbmljKTwvaXNibj48YWNjZXNzaW9uLW51bT4xOTE3NTc2NjwvYWNjZXNzaW9uLW51
bT48dXJscz48cmVsYXRlZC11cmxzPjx1cmw+aHR0cDovL3d3dy5uY2JpLm5sbS5uaWguZ292L2Vu
dHJlei9xdWVyeS5mY2dpP2NtZD1SZXRyaWV2ZSZhbXA7ZGI9UHViTWVkJmFtcDtkb3B0PUNpdGF0
aW9uJmFtcDtsaXN0X3VpZHM9MTkxNzU3NjY8L3VybD48L3JlbGF0ZWQtdXJscz48L3VybHM+PGVs
ZWN0cm9uaWMtcmVzb3VyY2UtbnVtPlRQSjM4MDcgW3BpaV0mI3hEOzEwLjExMTEvai4xMzY1LTMx
M1guMjAwOS4wMzgwNy54PC9lbGVjdHJvbmljLXJlc291cmNlLW51bT48bGFuZ3VhZ2U+ZW5nPC9s
YW5ndWFnZT48L3JlY29yZD48L0NpdGU+PENpdGU+PEF1dGhvcj5Jc2hpa2F3YTwvQXV0aG9yPjxZ
ZWFyPjIwMDk8L1llYXI+PFJlY051bT4xMzA8L1JlY051bT48cmVjb3JkPjxyZWMtbnVtYmVyPjEz
MDwvcmVjLW51bWJlcj48Zm9yZWlnbi1rZXlzPjxrZXkgYXBwPSJFTiIgZGItaWQ9Ind3eHI1ZWV3
emRzd2V1ZTB2c254c3RmMDl6dGQ1cnN2YWRyMCI+MTMwPC9rZXk+PC9mb3JlaWduLWtleXM+PHJl
Zi10eXBlIG5hbWU9IkpvdXJuYWwgQXJ0aWNsZSI+MTc8L3JlZi10eXBlPjxjb250cmlidXRvcnM+
PGF1dGhvcnM+PGF1dGhvcj5Jc2hpa2F3YSwgTS48L2F1dGhvcj48YXV0aG9yPk9obW9yaSwgWS48
L2F1dGhvcj48YXV0aG9yPlRhbmFrYSwgVy48L2F1dGhvcj48YXV0aG9yPkhpcmFiYXlhc2hpLCBD
LjwvYXV0aG9yPjxhdXRob3I+TXVyYWksIEsuPC9hdXRob3I+PGF1dGhvcj5PZ2loYXJhLCBZLjwv
YXV0aG9yPjxhdXRob3I+WWFtYWd1Y2hpLCBULjwvYXV0aG9yPjxhdXRob3I+SGlyYW5vLCBILiBZ
LjwvYXV0aG9yPjwvYXV0aG9ycz48L2NvbnRyaWJ1dG9ycz48YXV0aC1hZGRyZXNzPkdyYWR1YXRl
IFNjaG9vbCBvZiBBZ3JpY3VsdHVyYWwgTGlmZSBTY2llbmNlcywgVGhlIFVuaXZlcnNpdHkgb2Yg
VG9reW8sIEJ1bmt5dS1rdSwgVG9reW8sIEphcGFuLjwvYXV0aC1hZGRyZXNzPjx0aXRsZXM+PHRp
dGxlPlRoZSBzcGF0aWFsIGV4cHJlc3Npb24gcGF0dGVybnMgb2YgRFJPT1BJTkcgTEVBRiBvcnRo
b2xvZ3Mgc3VnZ2VzdCBhIGNvbnNlcnZlZCBmdW5jdGlvbiBpbiBncmFzc2VzPC90aXRsZT48c2Vj
b25kYXJ5LXRpdGxlPkdlbmVzIEdlbmV0IFN5c3Q8L3NlY29uZGFyeS10aXRsZT48L3RpdGxlcz48
cGVyaW9kaWNhbD48ZnVsbC10aXRsZT5HZW5lcyBHZW5ldCBTeXN0PC9mdWxsLXRpdGxlPjwvcGVy
aW9kaWNhbD48cGFnZXM+MTM3LTQ2PC9wYWdlcz48dm9sdW1lPjg0PC92b2x1bWU+PG51bWJlcj4y
PC9udW1iZXI+PGVkaXRpb24+MjAwOS8wNi8yNzwvZWRpdGlvbj48a2V5d29yZHM+PGtleXdvcmQ+
Rmxvd2Vycy8qZ2VuZXRpY3MvZ3Jvd3RoICZhbXA7IGRldmVsb3BtZW50PC9rZXl3b3JkPjxrZXl3
b3JkPipHZW5lIEV4cHJlc3Npb24gUHJvZmlsaW5nPC9rZXl3b3JkPjxrZXl3b3JkPkdlbmUgRXhw
cmVzc2lvbiBSZWd1bGF0aW9uLCBEZXZlbG9wbWVudGFsPC9rZXl3b3JkPjxrZXl3b3JkPkdlbmUg
RXhwcmVzc2lvbiBSZWd1bGF0aW9uLCBQbGFudDwva2V5d29yZD48a2V5d29yZD5JbiBTaXR1IEh5
YnJpZGl6YXRpb248L2tleXdvcmQ+PGtleXdvcmQ+UGh5bG9nZW55PC9rZXl3b3JkPjxrZXl3b3Jk
PlBsYW50IFByb3RlaW5zL2NsYXNzaWZpY2F0aW9uLypnZW5ldGljczwva2V5d29yZD48a2V5d29y
ZD5Qb2FjZWFlL2NsYXNzaWZpY2F0aW9uLypnZW5ldGljcy9ncm93dGggJmFtcDsgZGV2ZWxvcG1l
bnQ8L2tleXdvcmQ+PGtleXdvcmQ+U29yZ2h1bS9nZW5ldGljcy9ncm93dGggJmFtcDsgZGV2ZWxv
cG1lbnQ8L2tleXdvcmQ+PGtleXdvcmQ+VHJpdGljdW0vZ2VuZXRpY3MvZ3Jvd3RoICZhbXA7IGRl
dmVsb3BtZW50PC9rZXl3b3JkPjxrZXl3b3JkPlplYSBtYXlzL2dlbmV0aWNzL2dyb3d0aCAmYW1w
OyBkZXZlbG9wbWVudDwva2V5d29yZD48L2tleXdvcmRzPjxkYXRlcz48eWVhcj4yMDA5PC95ZWFy
PjxwdWItZGF0ZXM+PGRhdGU+QXByPC9kYXRlPjwvcHViLWRhdGVzPjwvZGF0ZXM+PGlzYm4+MTM0
MS03NTY4IChQcmludCk8L2lzYm4+PGFjY2Vzc2lvbi1udW0+MTk1NTY3MDc8L2FjY2Vzc2lvbi1u
dW0+PHVybHM+PHJlbGF0ZWQtdXJscz48dXJsPmh0dHA6Ly93d3cubmNiaS5ubG0ubmloLmdvdi9l
bnRyZXovcXVlcnkuZmNnaT9jbWQ9UmV0cmlldmUmYW1wO2RiPVB1Yk1lZCZhbXA7ZG9wdD1DaXRh
dGlvbiZhbXA7bGlzdF91aWRzPTE5NTU2NzA3PC91cmw+PC9yZWxhdGVkLXVybHM+PC91cmxzPjxl
bGVjdHJvbmljLXJlc291cmNlLW51bT5KU1QuSlNUQUdFL2dncy84NC4xMzcgW3BpaV08L2VsZWN0
cm9uaWMtcmVzb3VyY2UtbnVtPjxsYW5ndWFnZT5lbmc8L2xhbmd1YWdlPjwvcmVjb3JkPjwvQ2l0
ZT48L0VuZE5vdGU+AG==
</w:fldData>
          </w:fldChar>
        </w:r>
        <w:r w:rsidR="009A0C87">
          <w:rPr>
            <w:rFonts w:ascii="Arial" w:hAnsi="Arial"/>
          </w:rPr>
          <w:instrText xml:space="preserve"> ADDIN EN.CITE.DATA </w:instrText>
        </w:r>
        <w:r w:rsidR="009A0C87" w:rsidRPr="009A0C87">
          <w:rPr>
            <w:rStyle w:val="PageNumber"/>
            <w:rFonts w:ascii="Arial" w:hAnsi="Arial"/>
            <w:rPrChange w:id="433" w:author="Marc Lohse" w:date="2009-11-27T11:27:00Z">
              <w:rPr>
                <w:rStyle w:val="PageNumber"/>
              </w:rPr>
            </w:rPrChange>
          </w:rPr>
        </w:r>
        <w:r w:rsidR="009A0C87">
          <w:rPr>
            <w:rFonts w:ascii="Arial" w:hAnsi="Arial"/>
          </w:rPr>
          <w:fldChar w:fldCharType="end"/>
        </w:r>
      </w:ins>
      <w:r w:rsidR="009A0C87">
        <w:rPr>
          <w:rFonts w:ascii="Arial" w:hAnsi="Arial"/>
        </w:rPr>
        <w:fldChar w:fldCharType="separate"/>
      </w:r>
      <w:ins w:id="434" w:author="Marc Lohse" w:date="2009-11-27T11:27:00Z">
        <w:r w:rsidR="009A0C87">
          <w:rPr>
            <w:rFonts w:ascii="Arial" w:hAnsi="Arial"/>
          </w:rPr>
          <w:t>(Fourquin et al., 2007; Ishikawa et al., 2009; Orashakova et al., 2009)</w:t>
        </w:r>
        <w:r w:rsidR="009A0C87">
          <w:rPr>
            <w:rFonts w:ascii="Arial" w:hAnsi="Arial"/>
          </w:rPr>
          <w:fldChar w:fldCharType="end"/>
        </w:r>
      </w:ins>
      <w:ins w:id="435" w:author="Marc Lohse" w:date="2009-11-25T13:27:00Z">
        <w:r w:rsidR="00E223B8">
          <w:rPr>
            <w:rFonts w:ascii="Arial" w:hAnsi="Arial"/>
          </w:rPr>
          <w:t xml:space="preserve">. </w:t>
        </w:r>
      </w:ins>
      <w:ins w:id="436" w:author="Marc Lohse" w:date="2009-11-25T13:29:00Z">
        <w:r w:rsidR="00E223B8">
          <w:rPr>
            <w:rFonts w:ascii="Arial" w:hAnsi="Arial"/>
          </w:rPr>
          <w:t xml:space="preserve">Investigation of the development-specific expression pattern of </w:t>
        </w:r>
        <w:r w:rsidR="00E223B8">
          <w:rPr>
            <w:rFonts w:ascii="Arial" w:hAnsi="Arial"/>
            <w:i/>
          </w:rPr>
          <w:t>Arabidopsis</w:t>
        </w:r>
        <w:r w:rsidR="00E223B8">
          <w:rPr>
            <w:rFonts w:ascii="Arial" w:hAnsi="Arial"/>
          </w:rPr>
          <w:t xml:space="preserve"> YABBY proteins using the </w:t>
        </w:r>
      </w:ins>
      <w:ins w:id="437" w:author="Marc Lohse" w:date="2009-11-25T13:27:00Z">
        <w:r w:rsidR="00E223B8">
          <w:rPr>
            <w:rFonts w:ascii="Arial" w:hAnsi="Arial"/>
          </w:rPr>
          <w:t xml:space="preserve">Genevestigator </w:t>
        </w:r>
      </w:ins>
      <w:ins w:id="438" w:author="Marc Lohse" w:date="2009-11-27T11:27:00Z">
        <w:r w:rsidR="009A0C87">
          <w:rPr>
            <w:rFonts w:ascii="Arial" w:hAnsi="Arial"/>
          </w:rPr>
          <w:fldChar w:fldCharType="begin"/>
        </w:r>
        <w:r w:rsidR="009A0C87">
          <w:rPr>
            <w:rFonts w:ascii="Arial" w:hAnsi="Arial"/>
          </w:rPr>
          <w:instrText xml:space="preserve"> ADDIN EN.CITE &lt;EndNote&gt;&lt;Cite&gt;&lt;Author&gt;Zimmermann&lt;/Author&gt;&lt;Year&gt;2004&lt;/Year&gt;&lt;RecNum&gt;108&lt;/RecNum&gt;&lt;record&gt;&lt;rec-number&gt;108&lt;/rec-number&gt;&lt;foreign-keys&gt;&lt;key app="EN" db-id="wwxr5eewzdsweue0vsnxstf09ztd5rsvadr0"&gt;108&lt;/key&gt;&lt;/foreign-keys&gt;&lt;ref-type name="Journal Article"&gt;17&lt;/ref-type&gt;&lt;contributors&gt;&lt;authors&gt;&lt;author&gt;Zimmermann, P.&lt;/author&gt;&lt;author&gt;Hirsch-Hoffmann, M.&lt;/author&gt;&lt;author&gt;Hennig, L.&lt;/author&gt;&lt;author&gt;Gruissem, W.&lt;/author&gt;&lt;/authors&gt;&lt;/contributors&gt;&lt;auth-address&gt;Institute of Plant Sciences, Swiss Federal Institute of Technology and Zurich-Basel Plant Science Center, ETH Center, CH-8092 Zurich, Switzerland.&lt;/auth-address&gt;&lt;titles&gt;&lt;title&gt;GENEVESTIGATOR. Arabidopsis microarray database and analysis toolbox&lt;/title&gt;&lt;secondary-title&gt;Plant Physiol&lt;/secondary-title&gt;&lt;/titles&gt;&lt;periodical&gt;&lt;full-title&gt;Plant Physiol&lt;/full-title&gt;&lt;/periodical&gt;&lt;pages&gt;2621-32&lt;/pages&gt;&lt;volume&gt;136&lt;/volume&gt;&lt;number&gt;1&lt;/number&gt;&lt;edition&gt;2004/09/18&lt;/edition&gt;&lt;keywords&gt;&lt;keyword&gt;Arabidopsis/*genetics&lt;/keyword&gt;&lt;keyword&gt;Computational Biology&lt;/keyword&gt;&lt;keyword&gt;*Databases, Genetic&lt;/keyword&gt;&lt;keyword&gt;Gene Expression Profiling/statistics &amp;amp; numerical data&lt;/keyword&gt;&lt;keyword&gt;Genes, Plant&lt;/keyword&gt;&lt;keyword&gt;Oligonucleotide Array Sequence Analysis/statistics &amp;amp; numerical data&lt;/keyword&gt;&lt;keyword&gt;Software&lt;/keyword&gt;&lt;keyword&gt;Software Design&lt;/keyword&gt;&lt;/keywords&gt;&lt;dates&gt;&lt;year&gt;2004&lt;/year&gt;&lt;pub-dates&gt;&lt;date&gt;Sep&lt;/date&gt;&lt;/pub-dates&gt;&lt;/dates&gt;&lt;isbn&gt;0032-0889 (Print)&lt;/isbn&gt;&lt;accession-num&gt;15375207&lt;/accession-num&gt;&lt;urls&gt;&lt;related-urls&gt;&lt;url&gt;http://www.ncbi.nlm.nih.gov/entrez/query.fcgi?cmd=Retrieve&amp;amp;db=PubMed&amp;amp;dopt=Citation&amp;amp;list_uids=15375207&lt;/url&gt;&lt;/related-urls&gt;&lt;/urls&gt;&lt;electronic-resource-num&gt;10.1104/pp.104.046367&amp;#xD;136/1/2621 [pii]&lt;/electronic-resource-num&gt;&lt;language&gt;eng&lt;/language&gt;&lt;/record&gt;&lt;/Cite&gt;&lt;/EndNote&gt;</w:instrText>
        </w:r>
      </w:ins>
      <w:r w:rsidR="009A0C87">
        <w:rPr>
          <w:rFonts w:ascii="Arial" w:hAnsi="Arial"/>
        </w:rPr>
        <w:fldChar w:fldCharType="separate"/>
      </w:r>
      <w:ins w:id="439" w:author="Marc Lohse" w:date="2009-11-27T11:27:00Z">
        <w:r w:rsidR="009A0C87">
          <w:rPr>
            <w:rFonts w:ascii="Arial" w:hAnsi="Arial"/>
          </w:rPr>
          <w:t>(Zimmermann et al., 2004)</w:t>
        </w:r>
        <w:r w:rsidR="009A0C87">
          <w:rPr>
            <w:rFonts w:ascii="Arial" w:hAnsi="Arial"/>
          </w:rPr>
          <w:fldChar w:fldCharType="end"/>
        </w:r>
      </w:ins>
      <w:ins w:id="440" w:author="Marc Lohse" w:date="2009-11-25T13:30:00Z">
        <w:r w:rsidR="00884908">
          <w:rPr>
            <w:rFonts w:ascii="Arial" w:hAnsi="Arial"/>
          </w:rPr>
          <w:t xml:space="preserve"> </w:t>
        </w:r>
      </w:ins>
      <w:ins w:id="441" w:author="Marc Lohse" w:date="2009-11-25T13:27:00Z">
        <w:r w:rsidR="00E223B8">
          <w:rPr>
            <w:rFonts w:ascii="Arial" w:hAnsi="Arial"/>
          </w:rPr>
          <w:t xml:space="preserve">tool </w:t>
        </w:r>
      </w:ins>
      <w:ins w:id="442" w:author="Marc Lohse" w:date="2009-11-25T13:29:00Z">
        <w:r w:rsidR="00E223B8">
          <w:rPr>
            <w:rFonts w:ascii="Arial" w:hAnsi="Arial"/>
          </w:rPr>
          <w:t xml:space="preserve">revealed a similar </w:t>
        </w:r>
      </w:ins>
      <w:ins w:id="443" w:author="Marc Lohse" w:date="2009-11-27T08:03:00Z">
        <w:r w:rsidR="00BF5A93">
          <w:rPr>
            <w:rFonts w:ascii="Arial" w:hAnsi="Arial"/>
          </w:rPr>
          <w:t xml:space="preserve">expression </w:t>
        </w:r>
      </w:ins>
      <w:ins w:id="444" w:author="Marc Lohse" w:date="2009-11-25T13:29:00Z">
        <w:r w:rsidR="00E223B8">
          <w:rPr>
            <w:rFonts w:ascii="Arial" w:hAnsi="Arial"/>
          </w:rPr>
          <w:t>pattern</w:t>
        </w:r>
      </w:ins>
      <w:ins w:id="445" w:author="Marc Lohse" w:date="2009-11-25T13:33:00Z">
        <w:r w:rsidR="00884908">
          <w:rPr>
            <w:rFonts w:ascii="Arial" w:hAnsi="Arial"/>
          </w:rPr>
          <w:t xml:space="preserve"> with the CRC (crabs claw) protein showing highest expression in </w:t>
        </w:r>
      </w:ins>
      <w:ins w:id="446" w:author="Marc Lohse" w:date="2009-11-25T13:34:00Z">
        <w:r w:rsidR="00527CC7">
          <w:rPr>
            <w:rFonts w:ascii="Arial" w:hAnsi="Arial"/>
          </w:rPr>
          <w:t>mature flowers</w:t>
        </w:r>
      </w:ins>
      <w:ins w:id="447" w:author="Marc Lohse" w:date="2009-11-26T09:54:00Z">
        <w:r w:rsidR="00686580">
          <w:rPr>
            <w:rFonts w:ascii="Arial" w:hAnsi="Arial"/>
          </w:rPr>
          <w:t xml:space="preserve"> (</w:t>
        </w:r>
      </w:ins>
      <w:ins w:id="448" w:author="Marc Lohse" w:date="2009-11-27T10:03:00Z">
        <w:r w:rsidR="00695144">
          <w:rPr>
            <w:rFonts w:ascii="Arial" w:hAnsi="Arial"/>
          </w:rPr>
          <w:t>supp. Fig. 4</w:t>
        </w:r>
      </w:ins>
      <w:ins w:id="449" w:author="Marc Lohse" w:date="2009-11-26T09:54:00Z">
        <w:r w:rsidR="00686580">
          <w:rPr>
            <w:rFonts w:ascii="Arial" w:hAnsi="Arial"/>
          </w:rPr>
          <w:t>)</w:t>
        </w:r>
      </w:ins>
      <w:ins w:id="450" w:author="Marc Lohse" w:date="2009-11-25T13:29:00Z">
        <w:r w:rsidR="00E223B8">
          <w:rPr>
            <w:rFonts w:ascii="Arial" w:hAnsi="Arial"/>
          </w:rPr>
          <w:t>.</w:t>
        </w:r>
      </w:ins>
      <w:ins w:id="451" w:author="Marc Lohse" w:date="2009-11-25T13:30:00Z">
        <w:r w:rsidR="00884908">
          <w:rPr>
            <w:rFonts w:ascii="Arial" w:hAnsi="Arial"/>
          </w:rPr>
          <w:t xml:space="preserve"> </w:t>
        </w:r>
      </w:ins>
      <w:ins w:id="452" w:author="Marc Lohse" w:date="2009-11-27T10:05:00Z">
        <w:r w:rsidR="00384465">
          <w:rPr>
            <w:rFonts w:ascii="Arial" w:hAnsi="Arial"/>
          </w:rPr>
          <w:t xml:space="preserve">Similarly, </w:t>
        </w:r>
      </w:ins>
      <w:ins w:id="453" w:author="Marc Lohse" w:date="2009-11-27T10:24:00Z">
        <w:r w:rsidR="00255FBE">
          <w:rPr>
            <w:rFonts w:ascii="Arial" w:hAnsi="Arial"/>
          </w:rPr>
          <w:t xml:space="preserve">the </w:t>
        </w:r>
      </w:ins>
      <w:ins w:id="454" w:author="Marc Lohse" w:date="2009-11-27T10:05:00Z">
        <w:r w:rsidR="00384465">
          <w:rPr>
            <w:rFonts w:ascii="Arial" w:hAnsi="Arial"/>
          </w:rPr>
          <w:t>MADS-box transcription factors</w:t>
        </w:r>
      </w:ins>
      <w:ins w:id="455" w:author="Marc Lohse" w:date="2009-11-27T10:24:00Z">
        <w:r w:rsidR="00255FBE">
          <w:rPr>
            <w:rFonts w:ascii="Arial" w:hAnsi="Arial"/>
          </w:rPr>
          <w:t xml:space="preserve"> homologous to SEPALLATA (</w:t>
        </w:r>
      </w:ins>
      <w:ins w:id="456" w:author="Marc Lohse" w:date="2009-11-27T10:25:00Z">
        <w:r w:rsidR="00255FBE">
          <w:rPr>
            <w:rFonts w:ascii="Arial" w:hAnsi="Arial"/>
          </w:rPr>
          <w:t>SEP1/2</w:t>
        </w:r>
      </w:ins>
      <w:ins w:id="457" w:author="Marc Lohse" w:date="2009-11-27T10:24:00Z">
        <w:r w:rsidR="00255FBE">
          <w:rPr>
            <w:rFonts w:ascii="Arial" w:hAnsi="Arial"/>
          </w:rPr>
          <w:t>) and AGAMOUS-like</w:t>
        </w:r>
      </w:ins>
      <w:ins w:id="458" w:author="Marc Lohse" w:date="2009-11-27T10:25:00Z">
        <w:r w:rsidR="00255FBE">
          <w:rPr>
            <w:rFonts w:ascii="Arial" w:hAnsi="Arial"/>
          </w:rPr>
          <w:t xml:space="preserve"> (AGL8/12)</w:t>
        </w:r>
      </w:ins>
      <w:ins w:id="459" w:author="Marc Lohse" w:date="2009-11-27T10:26:00Z">
        <w:r w:rsidR="00255FBE">
          <w:rPr>
            <w:rFonts w:ascii="Arial" w:hAnsi="Arial"/>
          </w:rPr>
          <w:t xml:space="preserve"> from </w:t>
        </w:r>
        <w:r w:rsidR="00255FBE">
          <w:rPr>
            <w:rFonts w:ascii="Arial" w:hAnsi="Arial"/>
            <w:i/>
          </w:rPr>
          <w:t>Arabidopsis</w:t>
        </w:r>
      </w:ins>
      <w:ins w:id="460" w:author="Marc Lohse" w:date="2009-11-27T10:05:00Z">
        <w:r w:rsidR="00384465">
          <w:rPr>
            <w:rFonts w:ascii="Arial" w:hAnsi="Arial"/>
          </w:rPr>
          <w:t xml:space="preserve">, that are known to regulate flower </w:t>
        </w:r>
      </w:ins>
      <w:ins w:id="461" w:author="Marc Lohse" w:date="2009-11-27T10:38:00Z">
        <w:r w:rsidR="00C50E51">
          <w:rPr>
            <w:rFonts w:ascii="Arial" w:hAnsi="Arial"/>
          </w:rPr>
          <w:t xml:space="preserve">and seed development </w:t>
        </w:r>
      </w:ins>
      <w:ins w:id="462" w:author="Marc Lohse" w:date="2009-11-27T10:42:00Z">
        <w:r w:rsidR="00C50E51" w:rsidRPr="00C50E51">
          <w:rPr>
            <w:rFonts w:ascii="Arial" w:hAnsi="Arial"/>
            <w:highlight w:val="yellow"/>
          </w:rPr>
          <w:t>(</w:t>
        </w:r>
      </w:ins>
      <w:ins w:id="463" w:author="Marc Lohse" w:date="2009-11-27T11:27:00Z">
        <w:r w:rsidR="009A0C87">
          <w:rPr>
            <w:rFonts w:ascii="Arial" w:hAnsi="Arial"/>
            <w:highlight w:val="yellow"/>
          </w:rPr>
          <w:fldChar w:fldCharType="begin">
            <w:fldData xml:space="preserve">PEVuZE5vdGU+PENpdGU+PEF1dGhvcj5QZWxhejwvQXV0aG9yPjxZZWFyPjIwMDA8L1llYXI+PFJl
Y051bT4xMzM8L1JlY051bT48cmVjb3JkPjxyZWMtbnVtYmVyPjEzMzwvcmVjLW51bWJlcj48Zm9y
ZWlnbi1rZXlzPjxrZXkgYXBwPSJFTiIgZGItaWQ9Ind3eHI1ZWV3emRzd2V1ZTB2c254c3RmMDl6
dGQ1cnN2YWRyMCI+MTMzPC9rZXk+PC9mb3JlaWduLWtleXM+PHJlZi10eXBlIG5hbWU9IkpvdXJu
YWwgQXJ0aWNsZSI+MTc8L3JlZi10eXBlPjxjb250cmlidXRvcnM+PGF1dGhvcnM+PGF1dGhvcj5Q
ZWxheiwgUy48L2F1dGhvcj48YXV0aG9yPkRpdHRhLCBHLiBTLjwvYXV0aG9yPjxhdXRob3I+QmF1
bWFubiwgRS48L2F1dGhvcj48YXV0aG9yPldpc21hbiwgRS48L2F1dGhvcj48YXV0aG9yPllhbm9m
c2t5LCBNLiBGLjwvYXV0aG9yPjwvYXV0aG9ycz48L2NvbnRyaWJ1dG9ycz48YXV0aC1hZGRyZXNz
PlNlY3Rpb24gb2YgQ2VsbCBhbmQgRGV2ZWxvcG1lbnRhbCBCaW9sb2d5LCBMYSBKb2xsYSwgQ2Fs
aWZvcm5pYSA5MjA5My0wMTE2LCBVU0EuPC9hdXRoLWFkZHJlc3M+PHRpdGxlcz48dGl0bGU+QiBh
bmQgQyBmbG9yYWwgb3JnYW4gaWRlbnRpdHkgZnVuY3Rpb25zIHJlcXVpcmUgU0VQQUxMQVRBIE1B
RFMtYm94IGdlbmVzPC90aXRsZT48c2Vjb25kYXJ5LXRpdGxlPk5hdHVyZTwvc2Vjb25kYXJ5LXRp
dGxlPjwvdGl0bGVzPjxwZXJpb2RpY2FsPjxmdWxsLXRpdGxlPk5hdHVyZTwvZnVsbC10aXRsZT48
L3BlcmlvZGljYWw+PHBhZ2VzPjIwMC0zPC9wYWdlcz48dm9sdW1lPjQwNTwvdm9sdW1lPjxudW1i
ZXI+Njc4MzwvbnVtYmVyPjxlZGl0aW9uPjIwMDAvMDUvMjM8L2VkaXRpb24+PGtleXdvcmRzPjxr
ZXl3b3JkPkFyYWJpZG9wc2lzL2dlbmV0aWNzLypwaHlzaW9sb2d5PC9rZXl3b3JkPjxrZXl3b3Jk
PkROQS1CaW5kaW5nIFByb3RlaW5zL2dlbmV0aWNzPC9rZXl3b3JkPjxrZXl3b3JkPipHZW5lcywg
UGxhbnQ8L2tleXdvcmQ+PGtleXdvcmQ+TUFEUyBEb21haW4gUHJvdGVpbnM8L2tleXdvcmQ+PGtl
eXdvcmQ+TXV0YXRpb248L2tleXdvcmQ+PGtleXdvcmQ+UGxhbnQgQ29tcG9uZW50cy9waHlzaW9s
b2d5PC9rZXl3b3JkPjxrZXl3b3JkPlBsYW50IFByb3RlaW5zPC9rZXl3b3JkPjxrZXl3b3JkPlBv
bHltZXJhc2UgQ2hhaW4gUmVhY3Rpb248L2tleXdvcmQ+PGtleXdvcmQ+VHJhbnNjcmlwdGlvbiBG
YWN0b3JzL2dlbmV0aWNzPC9rZXl3b3JkPjwva2V5d29yZHM+PGRhdGVzPjx5ZWFyPjIwMDA8L3ll
YXI+PHB1Yi1kYXRlcz48ZGF0ZT5NYXkgMTE8L2RhdGU+PC9wdWItZGF0ZXM+PC9kYXRlcz48aXNi
bj4wMDI4LTA4MzYgKFByaW50KTwvaXNibj48YWNjZXNzaW9uLW51bT4xMDgyMTI3ODwvYWNjZXNz
aW9uLW51bT48dXJscz48cmVsYXRlZC11cmxzPjx1cmw+aHR0cDovL3d3dy5uY2JpLm5sbS5uaWgu
Z292L2VudHJlei9xdWVyeS5mY2dpP2NtZD1SZXRyaWV2ZSZhbXA7ZGI9UHViTWVkJmFtcDtkb3B0
PUNpdGF0aW9uJmFtcDtsaXN0X3VpZHM9MTA4MjEyNzg8L3VybD48L3JlbGF0ZWQtdXJscz48L3Vy
bHM+PGVsZWN0cm9uaWMtcmVzb3VyY2UtbnVtPjEwLjEwMzgvMzUwMTIxMDM8L2VsZWN0cm9uaWMt
cmVzb3VyY2UtbnVtPjxsYW5ndWFnZT5lbmc8L2xhbmd1YWdlPjwvcmVjb3JkPjwvQ2l0ZT48Q2l0
ZT48QXV0aG9yPk1penVrYW1pPC9BdXRob3I+PFllYXI+MTk5NjwvWWVhcj48UmVjTnVtPjEzNDwv
UmVjTnVtPjxyZWNvcmQ+PHJlYy1udW1iZXI+MTM0PC9yZWMtbnVtYmVyPjxmb3JlaWduLWtleXM+
PGtleSBhcHA9IkVOIiBkYi1pZD0id3d4cjVlZXd6ZHN3ZXVlMHZzbnhzdGYwOXp0ZDVyc3ZhZHIw
Ij4xMzQ8L2tleT48L2ZvcmVpZ24ta2V5cz48cmVmLXR5cGUgbmFtZT0iSm91cm5hbCBBcnRpY2xl
Ij4xNzwvcmVmLXR5cGU+PGNvbnRyaWJ1dG9ycz48YXV0aG9ycz48YXV0aG9yPk1penVrYW1pLCBZ
LjwvYXV0aG9yPjxhdXRob3I+SHVhbmcsIEguPC9hdXRob3I+PGF1dGhvcj5UdWRvciwgTS48L2F1
dGhvcj48YXV0aG9yPkh1LCBZLjwvYXV0aG9yPjxhdXRob3I+TWEsIEguPC9hdXRob3I+PC9hdXRo
b3JzPjwvY29udHJpYnV0b3JzPjxhdXRoLWFkZHJlc3M+Q29sZCBTcHJpbmcgSGFyYm9yIExhYm9y
YXRvcnksIE5ldyBZb3JrIDExNzI0LCBVU0EuPC9hdXRoLWFkZHJlc3M+PHRpdGxlcz48dGl0bGU+
RnVuY3Rpb25hbCBkb21haW5zIG9mIHRoZSBmbG9yYWwgcmVndWxhdG9yIEFHQU1PVVM6IGNoYXJh
Y3Rlcml6YXRpb24gb2YgdGhlIEROQSBiaW5kaW5nIGRvbWFpbiBhbmQgYW5hbHlzaXMgb2YgZG9t
aW5hbnQgbmVnYXRpdmUgbXV0YXRpb25zPC90aXRsZT48c2Vjb25kYXJ5LXRpdGxlPlBsYW50IENl
bGw8L3NlY29uZGFyeS10aXRsZT48L3RpdGxlcz48cGVyaW9kaWNhbD48ZnVsbC10aXRsZT5QbGFu
dCBDZWxsPC9mdWxsLXRpdGxlPjwvcGVyaW9kaWNhbD48cGFnZXM+ODMxLTQ1PC9wYWdlcz48dm9s
dW1lPjg8L3ZvbHVtZT48bnVtYmVyPjU8L251bWJlcj48ZWRpdGlvbj4xOTk2LzA1LzAxPC9lZGl0
aW9uPjxrZXl3b3Jkcz48a2V5d29yZD5BcmFiaWRvcHNpcy9nZW5ldGljcy8qcGh5c2lvbG9neTwv
a2V5d29yZD48a2V5d29yZD5CYXNlIFNlcXVlbmNlPC9rZXl3b3JkPjxrZXl3b3JkPkJpbmRpbmcg
U2l0ZXM8L2tleXdvcmQ+PGtleXdvcmQ+RE5BIFByaW1lcnM8L2tleXdvcmQ+PGtleXdvcmQ+RE5B
LUJpbmRpbmcgUHJvdGVpbnMvYmlvc3ludGhlc2lzL2NoZW1pc3RyeS8qbWV0YWJvbGlzbTwva2V5
d29yZD48a2V5d29yZD5HZW5lcywgRG9taW5hbnQ8L2tleXdvcmQ+PGtleXdvcmQ+R2VuZXMsIFBs
YW50PC9rZXl3b3JkPjxrZXl3b3JkPk1BRFMgRG9tYWluIFByb3RlaW5zPC9rZXl3b3JkPjxrZXl3
b3JkPk1vbGVjdWxhciBTZXF1ZW5jZSBEYXRhPC9rZXl3b3JkPjxrZXl3b3JkPk11dGFnZW5lc2lz
PC9rZXl3b3JkPjxrZXl3b3JkPk11dGFnZW5lc2lzLCBTaXRlLURpcmVjdGVkPC9rZXl3b3JkPjxr
ZXl3b3JkPlBsYW50IFByb3RlaW5zPC9rZXl3b3JkPjxrZXl3b3JkPlBsYW50cywgR2VuZXRpY2Fs
bHkgTW9kaWZpZWQ8L2tleXdvcmQ+PGtleXdvcmQ+UG9seW1lcmFzZSBDaGFpbiBSZWFjdGlvbjwv
a2V5d29yZD48a2V5d29yZD5SZWNvbWJpbmFudCBQcm90ZWlucy9iaW9zeW50aGVzaXMvY2hlbWlz
dHJ5L21ldGFib2xpc208L2tleXdvcmQ+PGtleXdvcmQ+U2VxdWVuY2UgRGVsZXRpb248L2tleXdv
cmQ+PGtleXdvcmQ+VHJhbnNjcmlwdGlvbiBGYWN0b3JzL2Jpb3N5bnRoZXNpcy9jaGVtaXN0cnkv
Km1ldGFib2xpc208L2tleXdvcmQ+PC9rZXl3b3Jkcz48ZGF0ZXM+PHllYXI+MTk5NjwveWVhcj48
cHViLWRhdGVzPjxkYXRlPk1heTwvZGF0ZT48L3B1Yi1kYXRlcz48L2RhdGVzPjxpc2JuPjEwNDAt
NDY1MSAoUHJpbnQpPC9pc2JuPjxhY2Nlc3Npb24tbnVtPjg2NzI4ODM8L2FjY2Vzc2lvbi1udW0+
PHVybHM+PHJlbGF0ZWQtdXJscz48dXJsPmh0dHA6Ly93d3cubmNiaS5ubG0ubmloLmdvdi9lbnRy
ZXovcXVlcnkuZmNnaT9jbWQ9UmV0cmlldmUmYW1wO2RiPVB1Yk1lZCZhbXA7ZG9wdD1DaXRhdGlv
biZhbXA7bGlzdF91aWRzPTg2NzI4ODM8L3VybD48L3JlbGF0ZWQtdXJscz48L3VybHM+PGVsZWN0
cm9uaWMtcmVzb3VyY2UtbnVtPjEwLjExMDUvdHBjLjguNS44MzEmI3hEOzgvNS84MzEgW3BpaV08
L2VsZWN0cm9uaWMtcmVzb3VyY2UtbnVtPjxsYW5ndWFnZT5lbmc8L2xhbmd1YWdlPjwvcmVjb3Jk
PjwvQ2l0ZT48L0VuZE5vdGU+AG==
</w:fldData>
          </w:fldChar>
        </w:r>
        <w:r w:rsidR="009A0C87">
          <w:rPr>
            <w:rFonts w:ascii="Arial" w:hAnsi="Arial"/>
            <w:highlight w:val="yellow"/>
          </w:rPr>
          <w:instrText xml:space="preserve"> ADDIN EN.CITE </w:instrText>
        </w:r>
        <w:r w:rsidR="009A0C87">
          <w:rPr>
            <w:rFonts w:ascii="Arial" w:hAnsi="Arial"/>
            <w:highlight w:val="yellow"/>
          </w:rPr>
          <w:fldChar w:fldCharType="begin">
            <w:fldData xml:space="preserve">PEVuZE5vdGU+PENpdGU+PEF1dGhvcj5QZWxhejwvQXV0aG9yPjxZZWFyPjIwMDA8L1llYXI+PFJl
Y051bT4xMzM8L1JlY051bT48cmVjb3JkPjxyZWMtbnVtYmVyPjEzMzwvcmVjLW51bWJlcj48Zm9y
ZWlnbi1rZXlzPjxrZXkgYXBwPSJFTiIgZGItaWQ9Ind3eHI1ZWV3emRzd2V1ZTB2c254c3RmMDl6
dGQ1cnN2YWRyMCI+MTMzPC9rZXk+PC9mb3JlaWduLWtleXM+PHJlZi10eXBlIG5hbWU9IkpvdXJu
YWwgQXJ0aWNsZSI+MTc8L3JlZi10eXBlPjxjb250cmlidXRvcnM+PGF1dGhvcnM+PGF1dGhvcj5Q
ZWxheiwgUy48L2F1dGhvcj48YXV0aG9yPkRpdHRhLCBHLiBTLjwvYXV0aG9yPjxhdXRob3I+QmF1
bWFubiwgRS48L2F1dGhvcj48YXV0aG9yPldpc21hbiwgRS48L2F1dGhvcj48YXV0aG9yPllhbm9m
c2t5LCBNLiBGLjwvYXV0aG9yPjwvYXV0aG9ycz48L2NvbnRyaWJ1dG9ycz48YXV0aC1hZGRyZXNz
PlNlY3Rpb24gb2YgQ2VsbCBhbmQgRGV2ZWxvcG1lbnRhbCBCaW9sb2d5LCBMYSBKb2xsYSwgQ2Fs
aWZvcm5pYSA5MjA5My0wMTE2LCBVU0EuPC9hdXRoLWFkZHJlc3M+PHRpdGxlcz48dGl0bGU+QiBh
bmQgQyBmbG9yYWwgb3JnYW4gaWRlbnRpdHkgZnVuY3Rpb25zIHJlcXVpcmUgU0VQQUxMQVRBIE1B
RFMtYm94IGdlbmVzPC90aXRsZT48c2Vjb25kYXJ5LXRpdGxlPk5hdHVyZTwvc2Vjb25kYXJ5LXRp
dGxlPjwvdGl0bGVzPjxwZXJpb2RpY2FsPjxmdWxsLXRpdGxlPk5hdHVyZTwvZnVsbC10aXRsZT48
L3BlcmlvZGljYWw+PHBhZ2VzPjIwMC0zPC9wYWdlcz48dm9sdW1lPjQwNTwvdm9sdW1lPjxudW1i
ZXI+Njc4MzwvbnVtYmVyPjxlZGl0aW9uPjIwMDAvMDUvMjM8L2VkaXRpb24+PGtleXdvcmRzPjxr
ZXl3b3JkPkFyYWJpZG9wc2lzL2dlbmV0aWNzLypwaHlzaW9sb2d5PC9rZXl3b3JkPjxrZXl3b3Jk
PkROQS1CaW5kaW5nIFByb3RlaW5zL2dlbmV0aWNzPC9rZXl3b3JkPjxrZXl3b3JkPipHZW5lcywg
UGxhbnQ8L2tleXdvcmQ+PGtleXdvcmQ+TUFEUyBEb21haW4gUHJvdGVpbnM8L2tleXdvcmQ+PGtl
eXdvcmQ+TXV0YXRpb248L2tleXdvcmQ+PGtleXdvcmQ+UGxhbnQgQ29tcG9uZW50cy9waHlzaW9s
b2d5PC9rZXl3b3JkPjxrZXl3b3JkPlBsYW50IFByb3RlaW5zPC9rZXl3b3JkPjxrZXl3b3JkPlBv
bHltZXJhc2UgQ2hhaW4gUmVhY3Rpb248L2tleXdvcmQ+PGtleXdvcmQ+VHJhbnNjcmlwdGlvbiBG
YWN0b3JzL2dlbmV0aWNzPC9rZXl3b3JkPjwva2V5d29yZHM+PGRhdGVzPjx5ZWFyPjIwMDA8L3ll
YXI+PHB1Yi1kYXRlcz48ZGF0ZT5NYXkgMTE8L2RhdGU+PC9wdWItZGF0ZXM+PC9kYXRlcz48aXNi
bj4wMDI4LTA4MzYgKFByaW50KTwvaXNibj48YWNjZXNzaW9uLW51bT4xMDgyMTI3ODwvYWNjZXNz
aW9uLW51bT48dXJscz48cmVsYXRlZC11cmxzPjx1cmw+aHR0cDovL3d3dy5uY2JpLm5sbS5uaWgu
Z292L2VudHJlei9xdWVyeS5mY2dpP2NtZD1SZXRyaWV2ZSZhbXA7ZGI9UHViTWVkJmFtcDtkb3B0
PUNpdGF0aW9uJmFtcDtsaXN0X3VpZHM9MTA4MjEyNzg8L3VybD48L3JlbGF0ZWQtdXJscz48L3Vy
bHM+PGVsZWN0cm9uaWMtcmVzb3VyY2UtbnVtPjEwLjEwMzgvMzUwMTIxMDM8L2VsZWN0cm9uaWMt
cmVzb3VyY2UtbnVtPjxsYW5ndWFnZT5lbmc8L2xhbmd1YWdlPjwvcmVjb3JkPjwvQ2l0ZT48Q2l0
ZT48QXV0aG9yPk1penVrYW1pPC9BdXRob3I+PFllYXI+MTk5NjwvWWVhcj48UmVjTnVtPjEzNDwv
UmVjTnVtPjxyZWNvcmQ+PHJlYy1udW1iZXI+MTM0PC9yZWMtbnVtYmVyPjxmb3JlaWduLWtleXM+
PGtleSBhcHA9IkVOIiBkYi1pZD0id3d4cjVlZXd6ZHN3ZXVlMHZzbnhzdGYwOXp0ZDVyc3ZhZHIw
Ij4xMzQ8L2tleT48L2ZvcmVpZ24ta2V5cz48cmVmLXR5cGUgbmFtZT0iSm91cm5hbCBBcnRpY2xl
Ij4xNzwvcmVmLXR5cGU+PGNvbnRyaWJ1dG9ycz48YXV0aG9ycz48YXV0aG9yPk1penVrYW1pLCBZ
LjwvYXV0aG9yPjxhdXRob3I+SHVhbmcsIEguPC9hdXRob3I+PGF1dGhvcj5UdWRvciwgTS48L2F1
dGhvcj48YXV0aG9yPkh1LCBZLjwvYXV0aG9yPjxhdXRob3I+TWEsIEguPC9hdXRob3I+PC9hdXRo
b3JzPjwvY29udHJpYnV0b3JzPjxhdXRoLWFkZHJlc3M+Q29sZCBTcHJpbmcgSGFyYm9yIExhYm9y
YXRvcnksIE5ldyBZb3JrIDExNzI0LCBVU0EuPC9hdXRoLWFkZHJlc3M+PHRpdGxlcz48dGl0bGU+
RnVuY3Rpb25hbCBkb21haW5zIG9mIHRoZSBmbG9yYWwgcmVndWxhdG9yIEFHQU1PVVM6IGNoYXJh
Y3Rlcml6YXRpb24gb2YgdGhlIEROQSBiaW5kaW5nIGRvbWFpbiBhbmQgYW5hbHlzaXMgb2YgZG9t
aW5hbnQgbmVnYXRpdmUgbXV0YXRpb25zPC90aXRsZT48c2Vjb25kYXJ5LXRpdGxlPlBsYW50IENl
bGw8L3NlY29uZGFyeS10aXRsZT48L3RpdGxlcz48cGVyaW9kaWNhbD48ZnVsbC10aXRsZT5QbGFu
dCBDZWxsPC9mdWxsLXRpdGxlPjwvcGVyaW9kaWNhbD48cGFnZXM+ODMxLTQ1PC9wYWdlcz48dm9s
dW1lPjg8L3ZvbHVtZT48bnVtYmVyPjU8L251bWJlcj48ZWRpdGlvbj4xOTk2LzA1LzAxPC9lZGl0
aW9uPjxrZXl3b3Jkcz48a2V5d29yZD5BcmFiaWRvcHNpcy9nZW5ldGljcy8qcGh5c2lvbG9neTwv
a2V5d29yZD48a2V5d29yZD5CYXNlIFNlcXVlbmNlPC9rZXl3b3JkPjxrZXl3b3JkPkJpbmRpbmcg
U2l0ZXM8L2tleXdvcmQ+PGtleXdvcmQ+RE5BIFByaW1lcnM8L2tleXdvcmQ+PGtleXdvcmQ+RE5B
LUJpbmRpbmcgUHJvdGVpbnMvYmlvc3ludGhlc2lzL2NoZW1pc3RyeS8qbWV0YWJvbGlzbTwva2V5
d29yZD48a2V5d29yZD5HZW5lcywgRG9taW5hbnQ8L2tleXdvcmQ+PGtleXdvcmQ+R2VuZXMsIFBs
YW50PC9rZXl3b3JkPjxrZXl3b3JkPk1BRFMgRG9tYWluIFByb3RlaW5zPC9rZXl3b3JkPjxrZXl3
b3JkPk1vbGVjdWxhciBTZXF1ZW5jZSBEYXRhPC9rZXl3b3JkPjxrZXl3b3JkPk11dGFnZW5lc2lz
PC9rZXl3b3JkPjxrZXl3b3JkPk11dGFnZW5lc2lzLCBTaXRlLURpcmVjdGVkPC9rZXl3b3JkPjxr
ZXl3b3JkPlBsYW50IFByb3RlaW5zPC9rZXl3b3JkPjxrZXl3b3JkPlBsYW50cywgR2VuZXRpY2Fs
bHkgTW9kaWZpZWQ8L2tleXdvcmQ+PGtleXdvcmQ+UG9seW1lcmFzZSBDaGFpbiBSZWFjdGlvbjwv
a2V5d29yZD48a2V5d29yZD5SZWNvbWJpbmFudCBQcm90ZWlucy9iaW9zeW50aGVzaXMvY2hlbWlz
dHJ5L21ldGFib2xpc208L2tleXdvcmQ+PGtleXdvcmQ+U2VxdWVuY2UgRGVsZXRpb248L2tleXdv
cmQ+PGtleXdvcmQ+VHJhbnNjcmlwdGlvbiBGYWN0b3JzL2Jpb3N5bnRoZXNpcy9jaGVtaXN0cnkv
Km1ldGFib2xpc208L2tleXdvcmQ+PC9rZXl3b3Jkcz48ZGF0ZXM+PHllYXI+MTk5NjwveWVhcj48
cHViLWRhdGVzPjxkYXRlPk1heTwvZGF0ZT48L3B1Yi1kYXRlcz48L2RhdGVzPjxpc2JuPjEwNDAt
NDY1MSAoUHJpbnQpPC9pc2JuPjxhY2Nlc3Npb24tbnVtPjg2NzI4ODM8L2FjY2Vzc2lvbi1udW0+
PHVybHM+PHJlbGF0ZWQtdXJscz48dXJsPmh0dHA6Ly93d3cubmNiaS5ubG0ubmloLmdvdi9lbnRy
ZXovcXVlcnkuZmNnaT9jbWQ9UmV0cmlldmUmYW1wO2RiPVB1Yk1lZCZhbXA7ZG9wdD1DaXRhdGlv
biZhbXA7bGlzdF91aWRzPTg2NzI4ODM8L3VybD48L3JlbGF0ZWQtdXJscz48L3VybHM+PGVsZWN0
cm9uaWMtcmVzb3VyY2UtbnVtPjEwLjExMDUvdHBjLjguNS44MzEmI3hEOzgvNS84MzEgW3BpaV08
L2VsZWN0cm9uaWMtcmVzb3VyY2UtbnVtPjxsYW5ndWFnZT5lbmc8L2xhbmd1YWdlPjwvcmVjb3Jk
PjwvQ2l0ZT48L0VuZE5vdGU+AG==
</w:fldData>
          </w:fldChar>
        </w:r>
        <w:r w:rsidR="009A0C87">
          <w:rPr>
            <w:rFonts w:ascii="Arial" w:hAnsi="Arial"/>
            <w:highlight w:val="yellow"/>
          </w:rPr>
          <w:instrText xml:space="preserve"> ADDIN EN.CITE.DATA </w:instrText>
        </w:r>
        <w:r w:rsidR="009A0C87" w:rsidRPr="009A0C87">
          <w:rPr>
            <w:rStyle w:val="PageNumber"/>
            <w:rFonts w:ascii="Arial" w:hAnsi="Arial"/>
            <w:highlight w:val="yellow"/>
            <w:rPrChange w:id="464" w:author="Marc Lohse" w:date="2009-11-27T11:27:00Z">
              <w:rPr>
                <w:rStyle w:val="PageNumber"/>
              </w:rPr>
            </w:rPrChange>
          </w:rPr>
        </w:r>
        <w:r w:rsidR="009A0C87">
          <w:rPr>
            <w:rFonts w:ascii="Arial" w:hAnsi="Arial"/>
            <w:highlight w:val="yellow"/>
          </w:rPr>
          <w:fldChar w:fldCharType="end"/>
        </w:r>
      </w:ins>
      <w:r w:rsidR="009A0C87">
        <w:rPr>
          <w:rFonts w:ascii="Arial" w:hAnsi="Arial"/>
          <w:highlight w:val="yellow"/>
        </w:rPr>
        <w:fldChar w:fldCharType="separate"/>
      </w:r>
      <w:ins w:id="465" w:author="Marc Lohse" w:date="2009-11-27T11:27:00Z">
        <w:r w:rsidR="009A0C87">
          <w:rPr>
            <w:rFonts w:ascii="Arial" w:hAnsi="Arial"/>
            <w:highlight w:val="yellow"/>
          </w:rPr>
          <w:t>(Mizukami et al., 1996; Pelaz et al., 2000)</w:t>
        </w:r>
        <w:r w:rsidR="009A0C87">
          <w:rPr>
            <w:rFonts w:ascii="Arial" w:hAnsi="Arial"/>
            <w:highlight w:val="yellow"/>
          </w:rPr>
          <w:fldChar w:fldCharType="end"/>
        </w:r>
      </w:ins>
      <w:ins w:id="466" w:author="Marc Lohse" w:date="2009-11-27T10:41:00Z">
        <w:r w:rsidR="00C50E51" w:rsidRPr="00C50E51">
          <w:rPr>
            <w:rFonts w:ascii="Arial" w:hAnsi="Arial"/>
            <w:highlight w:val="yellow"/>
          </w:rPr>
          <w:t xml:space="preserve"> also see </w:t>
        </w:r>
      </w:ins>
      <w:ins w:id="467" w:author="Marc Lohse" w:date="2009-11-27T11:27:00Z">
        <w:r w:rsidR="009A0C87">
          <w:rPr>
            <w:rFonts w:ascii="Arial" w:hAnsi="Arial"/>
            <w:highlight w:val="yellow"/>
          </w:rPr>
          <w:fldChar w:fldCharType="begin"/>
        </w:r>
        <w:r w:rsidR="009A0C87">
          <w:rPr>
            <w:rFonts w:ascii="Arial" w:hAnsi="Arial"/>
            <w:highlight w:val="yellow"/>
          </w:rPr>
          <w:instrText xml:space="preserve"> ADDIN EN.CITE &lt;EndNote&gt;&lt;Cite&gt;&lt;Author&gt;Robles&lt;/Author&gt;&lt;Year&gt;2005&lt;/Year&gt;&lt;RecNum&gt;135&lt;/RecNum&gt;&lt;record&gt;&lt;rec-number&gt;135&lt;/rec-number&gt;&lt;foreign-keys&gt;&lt;key app="EN" db-id="wwxr5eewzdsweue0vsnxstf09ztd5rsvadr0"&gt;135&lt;/key&gt;&lt;/foreign-keys&gt;&lt;ref-type name="Journal Article"&gt;17&lt;/ref-type&gt;&lt;contributors&gt;&lt;authors&gt;&lt;author&gt;Robles, P.&lt;/author&gt;&lt;author&gt;Pelaz, S.&lt;/author&gt;&lt;/authors&gt;&lt;/contributors&gt;&lt;auth-address&gt;Division de Genetica and Instituto de Bioingenieria, Universidad Miguel Hernandez, Campus de Elche, Elche, Alicante, Spain.&lt;/auth-address&gt;&lt;titles&gt;&lt;title&gt;Flower and fruit development in Arabidopsis thaliana&lt;/title&gt;&lt;secondary-title&gt;Int J Dev Biol&lt;/secondary-title&gt;&lt;/titles&gt;&lt;periodical&gt;&lt;full-title&gt;Int J Dev Biol&lt;/full-title&gt;&lt;/periodical&gt;&lt;pages&gt;633-43&lt;/pages&gt;&lt;volume&gt;49&lt;/volume&gt;&lt;number&gt;5-6&lt;/number&gt;&lt;edition&gt;2005/08/13&lt;/edition&gt;&lt;keywords&gt;&lt;keyword&gt;Arabidopsis/genetics/*growth &amp;amp; development&lt;/keyword&gt;&lt;keyword&gt;Arabidopsis Proteins/metabolism&lt;/keyword&gt;&lt;keyword&gt;Body Patterning&lt;/keyword&gt;&lt;keyword&gt;Flowers/growth &amp;amp; development&lt;/keyword&gt;&lt;keyword&gt;Fruit/growth &amp;amp; development&lt;/keyword&gt;&lt;keyword&gt;Gene Expression Regulation, Developmental&lt;/keyword&gt;&lt;keyword&gt;Gene Expression Regulation, Plant&lt;/keyword&gt;&lt;keyword&gt;Genes, Plant&lt;/keyword&gt;&lt;keyword&gt;Models, Biological&lt;/keyword&gt;&lt;keyword&gt;Transcription Factors/metabolism&lt;/keyword&gt;&lt;/keywords&gt;&lt;dates&gt;&lt;year&gt;2005&lt;/year&gt;&lt;/dates&gt;&lt;isbn&gt;0214-6282 (Print)&lt;/isbn&gt;&lt;accession-num&gt;16096970&lt;/accession-num&gt;&lt;urls&gt;&lt;related-urls&gt;&lt;url&gt;http://www.ncbi.nlm.nih.gov/entrez/query.fcgi?cmd=Retrieve&amp;amp;db=PubMed&amp;amp;dopt=Citation&amp;amp;list_uids=16096970&lt;/url&gt;&lt;/related-urls&gt;&lt;/urls&gt;&lt;electronic-resource-num&gt;052020pr [pii]&amp;#xD;10.1387/ijdb.052020pr&lt;/electronic-resource-num&gt;&lt;language&gt;eng&lt;/language&gt;&lt;/record&gt;&lt;/Cite&gt;&lt;/EndNote&gt;</w:instrText>
        </w:r>
      </w:ins>
      <w:r w:rsidR="009A0C87">
        <w:rPr>
          <w:rFonts w:ascii="Arial" w:hAnsi="Arial"/>
          <w:highlight w:val="yellow"/>
        </w:rPr>
        <w:fldChar w:fldCharType="separate"/>
      </w:r>
      <w:ins w:id="468" w:author="Marc Lohse" w:date="2009-11-27T11:27:00Z">
        <w:r w:rsidR="009A0C87">
          <w:rPr>
            <w:rFonts w:ascii="Arial" w:hAnsi="Arial"/>
            <w:highlight w:val="yellow"/>
          </w:rPr>
          <w:t>(Robles and Pelaz, 2005)</w:t>
        </w:r>
        <w:r w:rsidR="009A0C87">
          <w:rPr>
            <w:rFonts w:ascii="Arial" w:hAnsi="Arial"/>
            <w:highlight w:val="yellow"/>
          </w:rPr>
          <w:fldChar w:fldCharType="end"/>
        </w:r>
      </w:ins>
      <w:ins w:id="469" w:author="Marc Lohse" w:date="2009-11-27T10:42:00Z">
        <w:r w:rsidR="00C50E51" w:rsidRPr="00C50E51">
          <w:rPr>
            <w:rFonts w:ascii="Arial" w:hAnsi="Arial"/>
            <w:highlight w:val="yellow"/>
          </w:rPr>
          <w:t xml:space="preserve"> for a review)</w:t>
        </w:r>
      </w:ins>
      <w:ins w:id="470" w:author="Marc Lohse" w:date="2009-11-27T10:36:00Z">
        <w:r w:rsidR="00C50E51">
          <w:rPr>
            <w:rFonts w:ascii="Arial" w:hAnsi="Arial"/>
          </w:rPr>
          <w:t xml:space="preserve"> </w:t>
        </w:r>
      </w:ins>
      <w:ins w:id="471" w:author="Marc Lohse" w:date="2009-11-27T10:26:00Z">
        <w:r w:rsidR="00255FBE">
          <w:rPr>
            <w:rFonts w:ascii="Arial" w:hAnsi="Arial"/>
          </w:rPr>
          <w:t xml:space="preserve">, </w:t>
        </w:r>
      </w:ins>
      <w:ins w:id="472" w:author="Marc Lohse" w:date="2009-11-27T10:19:00Z">
        <w:r w:rsidR="003A565A">
          <w:rPr>
            <w:rFonts w:ascii="Arial" w:hAnsi="Arial"/>
          </w:rPr>
          <w:t xml:space="preserve"> show strongest expression in flower tissues (see supp. Fig. 3)</w:t>
        </w:r>
      </w:ins>
      <w:ins w:id="473" w:author="Marc Lohse" w:date="2009-11-27T10:44:00Z">
        <w:r w:rsidR="0058337F">
          <w:rPr>
            <w:rFonts w:ascii="Arial" w:hAnsi="Arial"/>
          </w:rPr>
          <w:t>, confirming the sanity of the results generated using Robin</w:t>
        </w:r>
      </w:ins>
      <w:ins w:id="474" w:author="Marc Lohse" w:date="2009-11-27T10:19:00Z">
        <w:r w:rsidR="003A565A">
          <w:rPr>
            <w:rFonts w:ascii="Arial" w:hAnsi="Arial"/>
          </w:rPr>
          <w:t>.</w:t>
        </w:r>
      </w:ins>
    </w:p>
    <w:p w:rsidR="00976E6A" w:rsidRDefault="0083548D" w:rsidP="002D12CA">
      <w:pPr>
        <w:numPr>
          <w:ins w:id="475" w:author="Marc Lohse" w:date="2009-11-25T13:10:00Z"/>
        </w:numPr>
        <w:spacing w:line="360" w:lineRule="auto"/>
        <w:jc w:val="both"/>
        <w:rPr>
          <w:ins w:id="476" w:author="Marc Lohse" w:date="2009-11-24T17:56:00Z"/>
          <w:rFonts w:ascii="Arial" w:hAnsi="Arial"/>
        </w:rPr>
      </w:pPr>
      <w:ins w:id="477" w:author="Marc Lohse" w:date="2009-11-24T17:38:00Z">
        <w:r>
          <w:rPr>
            <w:rFonts w:ascii="Arial" w:hAnsi="Arial"/>
          </w:rPr>
          <w:t>MapMan bins that were primarily upregulated in root tissue comprise</w:t>
        </w:r>
      </w:ins>
      <w:ins w:id="478" w:author="Marc Lohse" w:date="2009-11-24T17:39:00Z">
        <w:r>
          <w:rPr>
            <w:rFonts w:ascii="Arial" w:hAnsi="Arial"/>
          </w:rPr>
          <w:t xml:space="preserve"> l</w:t>
        </w:r>
      </w:ins>
      <w:ins w:id="479" w:author="Marc Lohse" w:date="2009-11-24T17:33:00Z">
        <w:r w:rsidR="00CC4895">
          <w:rPr>
            <w:rFonts w:ascii="Arial" w:hAnsi="Arial"/>
          </w:rPr>
          <w:t xml:space="preserve">ignin </w:t>
        </w:r>
      </w:ins>
      <w:ins w:id="480" w:author="Marc Lohse" w:date="2009-11-24T17:35:00Z">
        <w:r w:rsidR="00CC4895">
          <w:rPr>
            <w:rFonts w:ascii="Arial" w:hAnsi="Arial"/>
          </w:rPr>
          <w:t>biosynthesis (</w:t>
        </w:r>
      </w:ins>
      <w:ins w:id="481" w:author="Marc Lohse" w:date="2009-11-24T17:36:00Z">
        <w:r>
          <w:rPr>
            <w:rFonts w:ascii="Arial" w:hAnsi="Arial"/>
          </w:rPr>
          <w:t>16.2.1</w:t>
        </w:r>
      </w:ins>
      <w:ins w:id="482" w:author="Marc Lohse" w:date="2009-11-24T17:35:00Z">
        <w:r w:rsidR="00CC4895">
          <w:rPr>
            <w:rFonts w:ascii="Arial" w:hAnsi="Arial"/>
          </w:rPr>
          <w:t>)</w:t>
        </w:r>
      </w:ins>
      <w:ins w:id="483" w:author="Marc Lohse" w:date="2009-11-24T17:33:00Z">
        <w:r w:rsidR="00CC4895">
          <w:rPr>
            <w:rFonts w:ascii="Arial" w:hAnsi="Arial"/>
          </w:rPr>
          <w:t xml:space="preserve">, </w:t>
        </w:r>
      </w:ins>
      <w:ins w:id="484" w:author="Marc Lohse" w:date="2009-11-25T14:19:00Z">
        <w:r w:rsidR="00886509">
          <w:rPr>
            <w:rFonts w:ascii="Arial" w:hAnsi="Arial"/>
          </w:rPr>
          <w:t xml:space="preserve">plasma membrane intrinsic proteins like aquaporins (34.19), </w:t>
        </w:r>
      </w:ins>
      <w:ins w:id="485" w:author="Marc Lohse" w:date="2009-11-25T13:50:00Z">
        <w:r w:rsidR="00B34FE0">
          <w:rPr>
            <w:rFonts w:ascii="Arial" w:hAnsi="Arial"/>
          </w:rPr>
          <w:t>genes related to flavonoid synthesis</w:t>
        </w:r>
      </w:ins>
      <w:ins w:id="486" w:author="Marc Lohse" w:date="2009-11-25T13:51:00Z">
        <w:r w:rsidR="00B34FE0">
          <w:rPr>
            <w:rFonts w:ascii="Arial" w:hAnsi="Arial"/>
          </w:rPr>
          <w:t xml:space="preserve"> and</w:t>
        </w:r>
      </w:ins>
      <w:ins w:id="487" w:author="Marc Lohse" w:date="2009-11-25T13:52:00Z">
        <w:r w:rsidR="00B34FE0">
          <w:rPr>
            <w:rFonts w:ascii="Arial" w:hAnsi="Arial"/>
          </w:rPr>
          <w:t xml:space="preserve"> me</w:t>
        </w:r>
        <w:r w:rsidR="00BF5A93">
          <w:rPr>
            <w:rFonts w:ascii="Arial" w:hAnsi="Arial"/>
          </w:rPr>
          <w:t>tabolism of phenolic compounds. A</w:t>
        </w:r>
        <w:r w:rsidR="00B34FE0">
          <w:rPr>
            <w:rFonts w:ascii="Arial" w:hAnsi="Arial"/>
          </w:rPr>
          <w:t>lthough the latter two were not significantly res</w:t>
        </w:r>
      </w:ins>
      <w:ins w:id="488" w:author="Marc Lohse" w:date="2009-11-27T08:04:00Z">
        <w:r w:rsidR="00BF5A93">
          <w:rPr>
            <w:rFonts w:ascii="Arial" w:hAnsi="Arial"/>
          </w:rPr>
          <w:t>p</w:t>
        </w:r>
      </w:ins>
      <w:ins w:id="489" w:author="Marc Lohse" w:date="2009-11-25T13:52:00Z">
        <w:r w:rsidR="00B34FE0">
          <w:rPr>
            <w:rFonts w:ascii="Arial" w:hAnsi="Arial"/>
          </w:rPr>
          <w:t>onding according to the wilcoxon rank sum, individual genes</w:t>
        </w:r>
      </w:ins>
      <w:ins w:id="490" w:author="Marc Lohse" w:date="2009-11-25T13:53:00Z">
        <w:r w:rsidR="00B34FE0">
          <w:rPr>
            <w:rFonts w:ascii="Arial" w:hAnsi="Arial"/>
          </w:rPr>
          <w:t xml:space="preserve"> showed significant responses.</w:t>
        </w:r>
      </w:ins>
      <w:ins w:id="491" w:author="Marc Lohse" w:date="2009-11-25T14:11:00Z">
        <w:r w:rsidR="00CC7477">
          <w:rPr>
            <w:rFonts w:ascii="Arial" w:hAnsi="Arial"/>
          </w:rPr>
          <w:t xml:space="preserve"> </w:t>
        </w:r>
      </w:ins>
      <w:ins w:id="492" w:author="Marc Lohse" w:date="2009-11-25T14:21:00Z">
        <w:r w:rsidR="00886509">
          <w:rPr>
            <w:rFonts w:ascii="Arial" w:hAnsi="Arial"/>
          </w:rPr>
          <w:t>Since</w:t>
        </w:r>
      </w:ins>
      <w:ins w:id="493" w:author="Marc Lohse" w:date="2009-11-25T14:11:00Z">
        <w:r w:rsidR="00CC7477">
          <w:rPr>
            <w:rFonts w:ascii="Arial" w:hAnsi="Arial"/>
          </w:rPr>
          <w:t xml:space="preserve"> expressio</w:t>
        </w:r>
      </w:ins>
      <w:ins w:id="494" w:author="Marc Lohse" w:date="2009-11-25T14:12:00Z">
        <w:r w:rsidR="00CC7477">
          <w:rPr>
            <w:rFonts w:ascii="Arial" w:hAnsi="Arial"/>
          </w:rPr>
          <w:t>n</w:t>
        </w:r>
      </w:ins>
      <w:ins w:id="495" w:author="Marc Lohse" w:date="2009-11-25T14:11:00Z">
        <w:r w:rsidR="00CC7477">
          <w:rPr>
            <w:rFonts w:ascii="Arial" w:hAnsi="Arial"/>
          </w:rPr>
          <w:t xml:space="preserve"> of flavon</w:t>
        </w:r>
      </w:ins>
      <w:ins w:id="496" w:author="Marc Lohse" w:date="2009-11-25T14:19:00Z">
        <w:r w:rsidR="00886509">
          <w:rPr>
            <w:rFonts w:ascii="Arial" w:hAnsi="Arial"/>
          </w:rPr>
          <w:t>oid biosynthesis genes in root tissue</w:t>
        </w:r>
      </w:ins>
      <w:ins w:id="497" w:author="Marc Lohse" w:date="2009-11-25T14:21:00Z">
        <w:r w:rsidR="00886509">
          <w:rPr>
            <w:rFonts w:ascii="Arial" w:hAnsi="Arial"/>
          </w:rPr>
          <w:t xml:space="preserve"> is induced in the light </w:t>
        </w:r>
      </w:ins>
      <w:ins w:id="498" w:author="Marc Lohse" w:date="2009-11-27T11:27:00Z">
        <w:r w:rsidR="009A0C87">
          <w:rPr>
            <w:rFonts w:ascii="Arial" w:hAnsi="Arial"/>
          </w:rPr>
          <w:fldChar w:fldCharType="begin">
            <w:fldData xml:space="preserve">PEVuZE5vdGU+PENpdGU+PEF1dGhvcj5IZW1tPC9BdXRob3I+PFllYXI+MjAwNDwvWWVhcj48UmVj
TnVtPjEzMTwvUmVjTnVtPjxyZWNvcmQ+PHJlYy1udW1iZXI+MTMxPC9yZWMtbnVtYmVyPjxmb3Jl
aWduLWtleXM+PGtleSBhcHA9IkVOIiBkYi1pZD0id3d4cjVlZXd6ZHN3ZXVlMHZzbnhzdGYwOXp0
ZDVyc3ZhZHIwIj4xMzE8L2tleT48L2ZvcmVpZ24ta2V5cz48cmVmLXR5cGUgbmFtZT0iSm91cm5h
bCBBcnRpY2xlIj4xNzwvcmVmLXR5cGU+PGNvbnRyaWJ1dG9ycz48YXV0aG9ycz48YXV0aG9yPkhl
bW0sIE0uIFIuPC9hdXRob3I+PGF1dGhvcj5SaWRlciwgUy4gRC48L2F1dGhvcj48YXV0aG9yPk9n
YXMsIEouPC9hdXRob3I+PGF1dGhvcj5NdXJyeSwgRC4gSi48L2F1dGhvcj48YXV0aG9yPkNoYXBw
bGUsIEMuPC9hdXRob3I+PC9hdXRob3JzPjwvY29udHJpYnV0b3JzPjxhdXRoLWFkZHJlc3M+RGVw
YXJ0bWVudCBvZiBCaW9jaGVtaXN0cnksIFB1cmR1ZSBVbml2ZXJzaXR5LCAxNTE2IFNvdXRoIFVu
aXZlcnNpdHkgRHIsIFdlc3QgTGFmYXlldHRlLCBJTiA0NzkwNy0xMTUzLCBVU0EuPC9hdXRoLWFk
ZHJlc3M+PHRpdGxlcz48dGl0bGU+TGlnaHQgaW5kdWNlcyBwaGVueWxwcm9wYW5vaWQgbWV0YWJv
bGlzbSBpbiBBcmFiaWRvcHNpcyByb290czwvdGl0bGU+PHNlY29uZGFyeS10aXRsZT5QbGFudCBK
PC9zZWNvbmRhcnktdGl0bGU+PC90aXRsZXM+PHBlcmlvZGljYWw+PGZ1bGwtdGl0bGU+UGxhbnQg
SjwvZnVsbC10aXRsZT48L3BlcmlvZGljYWw+PHBhZ2VzPjc2NS03ODwvcGFnZXM+PHZvbHVtZT4z
ODwvdm9sdW1lPjxudW1iZXI+NTwvbnVtYmVyPjxlZGl0aW9uPjIwMDQvMDUvMTg8L2VkaXRpb24+
PGtleXdvcmRzPjxrZXl3b3JkPkFyYWJpZG9wc2lzLyptZXRhYm9saXNtPC9rZXl3b3JkPjxrZXl3
b3JkPkFyYWJpZG9wc2lzIFByb3RlaW5zPC9rZXl3b3JkPjxrZXl3b3JkPkNlbGwgV2FsbC9tZXRh
Ym9saXNtPC9rZXl3b3JkPjxrZXl3b3JkPipEcm9zb3BoaWxhIFByb3RlaW5zPC9rZXl3b3JkPjxr
ZXl3b3JkPipFeWUgUHJvdGVpbnM8L2tleXdvcmQ+PGtleXdvcmQ+Rmxhdm9wcm90ZWlucy9tZXRh
Ym9saXNtPC9rZXl3b3JkPjxrZXl3b3JkPkdlbmUgRXhwcmVzc2lvbiBSZWd1bGF0aW9uLCBQbGFu
dC9yYWRpYXRpb24gZWZmZWN0czwva2V5d29yZD48a2V5d29yZD5MaWdodDwva2V5d29yZD48a2V5
d29yZD4qUGhvdG9yZWNlcHRvciBDZWxsczwva2V5d29yZD48a2V5d29yZD4qUGhvdG9yZWNlcHRv
ciBDZWxscywgSW52ZXJ0ZWJyYXRlPC9rZXl3b3JkPjxrZXl3b3JkPlBoeXRvY2hyb21lL21ldGFi
b2xpc208L2tleXdvcmQ+PGtleXdvcmQ+UGh5dG9jaHJvbWUgQjwva2V5d29yZD48a2V5d29yZD5Q
bGFudCBQcm90ZWlucy9tZXRhYm9saXNtPC9rZXl3b3JkPjxrZXl3b3JkPlBsYW50IFJvb3RzLypt
ZXRhYm9saXNtL3JhZGlhdGlvbiBlZmZlY3RzPC9rZXl3b3JkPjxrZXl3b3JkPlByb3Bhbm9scy8q
bWV0YWJvbGlzbS9yYWRpYXRpb24gZWZmZWN0czwva2V5d29yZD48a2V5d29yZD5SZWNlcHRvcnMs
IEctUHJvdGVpbi1Db3VwbGVkPC9rZXl3b3JkPjxrZXl3b3JkPlJldmVyc2UgVHJhbnNjcmlwdGFz
ZSBQb2x5bWVyYXNlIENoYWluIFJlYWN0aW9uPC9rZXl3b3JkPjxrZXl3b3JkPipUcmFuc2NyaXB0
aW9uIEZhY3RvcnM8L2tleXdvcmQ+PC9rZXl3b3Jkcz48ZGF0ZXM+PHllYXI+MjAwNDwveWVhcj48
cHViLWRhdGVzPjxkYXRlPkp1bjwvZGF0ZT48L3B1Yi1kYXRlcz48L2RhdGVzPjxpc2JuPjA5NjAt
NzQxMiAoUHJpbnQpPC9pc2JuPjxhY2Nlc3Npb24tbnVtPjE1MTQ0Mzc4PC9hY2Nlc3Npb24tbnVt
Pjx1cmxzPjxyZWxhdGVkLXVybHM+PHVybD5odHRwOi8vd3d3Lm5jYmkubmxtLm5paC5nb3YvZW50
cmV6L3F1ZXJ5LmZjZ2k/Y21kPVJldHJpZXZlJmFtcDtkYj1QdWJNZWQmYW1wO2RvcHQ9Q2l0YXRp
b24mYW1wO2xpc3RfdWlkcz0xNTE0NDM3ODwvdXJsPjwvcmVsYXRlZC11cmxzPjwvdXJscz48ZWxl
Y3Ryb25pYy1yZXNvdXJjZS1udW0+MTAuMTExMS9qLjEzNjUtMzEzWC4yMDA0LjAyMDg5LngmI3hE
O1RQSjIwODkgW3BpaV08L2VsZWN0cm9uaWMtcmVzb3VyY2UtbnVtPjxsYW5ndWFnZT5lbmc8L2xh
bmd1YWdlPjwvcmVjb3JkPjwvQ2l0ZT48L0VuZE5vdGU+
</w:fldData>
          </w:fldChar>
        </w:r>
        <w:r w:rsidR="009A0C87">
          <w:rPr>
            <w:rFonts w:ascii="Arial" w:hAnsi="Arial"/>
          </w:rPr>
          <w:instrText xml:space="preserve"> ADDIN EN.CITE </w:instrText>
        </w:r>
        <w:r w:rsidR="009A0C87">
          <w:rPr>
            <w:rFonts w:ascii="Arial" w:hAnsi="Arial"/>
          </w:rPr>
          <w:fldChar w:fldCharType="begin">
            <w:fldData xml:space="preserve">PEVuZE5vdGU+PENpdGU+PEF1dGhvcj5IZW1tPC9BdXRob3I+PFllYXI+MjAwNDwvWWVhcj48UmVj
TnVtPjEzMTwvUmVjTnVtPjxyZWNvcmQ+PHJlYy1udW1iZXI+MTMxPC9yZWMtbnVtYmVyPjxmb3Jl
aWduLWtleXM+PGtleSBhcHA9IkVOIiBkYi1pZD0id3d4cjVlZXd6ZHN3ZXVlMHZzbnhzdGYwOXp0
ZDVyc3ZhZHIwIj4xMzE8L2tleT48L2ZvcmVpZ24ta2V5cz48cmVmLXR5cGUgbmFtZT0iSm91cm5h
bCBBcnRpY2xlIj4xNzwvcmVmLXR5cGU+PGNvbnRyaWJ1dG9ycz48YXV0aG9ycz48YXV0aG9yPkhl
bW0sIE0uIFIuPC9hdXRob3I+PGF1dGhvcj5SaWRlciwgUy4gRC48L2F1dGhvcj48YXV0aG9yPk9n
YXMsIEouPC9hdXRob3I+PGF1dGhvcj5NdXJyeSwgRC4gSi48L2F1dGhvcj48YXV0aG9yPkNoYXBw
bGUsIEMuPC9hdXRob3I+PC9hdXRob3JzPjwvY29udHJpYnV0b3JzPjxhdXRoLWFkZHJlc3M+RGVw
YXJ0bWVudCBvZiBCaW9jaGVtaXN0cnksIFB1cmR1ZSBVbml2ZXJzaXR5LCAxNTE2IFNvdXRoIFVu
aXZlcnNpdHkgRHIsIFdlc3QgTGFmYXlldHRlLCBJTiA0NzkwNy0xMTUzLCBVU0EuPC9hdXRoLWFk
ZHJlc3M+PHRpdGxlcz48dGl0bGU+TGlnaHQgaW5kdWNlcyBwaGVueWxwcm9wYW5vaWQgbWV0YWJv
bGlzbSBpbiBBcmFiaWRvcHNpcyByb290czwvdGl0bGU+PHNlY29uZGFyeS10aXRsZT5QbGFudCBK
PC9zZWNvbmRhcnktdGl0bGU+PC90aXRsZXM+PHBlcmlvZGljYWw+PGZ1bGwtdGl0bGU+UGxhbnQg
SjwvZnVsbC10aXRsZT48L3BlcmlvZGljYWw+PHBhZ2VzPjc2NS03ODwvcGFnZXM+PHZvbHVtZT4z
ODwvdm9sdW1lPjxudW1iZXI+NTwvbnVtYmVyPjxlZGl0aW9uPjIwMDQvMDUvMTg8L2VkaXRpb24+
PGtleXdvcmRzPjxrZXl3b3JkPkFyYWJpZG9wc2lzLyptZXRhYm9saXNtPC9rZXl3b3JkPjxrZXl3
b3JkPkFyYWJpZG9wc2lzIFByb3RlaW5zPC9rZXl3b3JkPjxrZXl3b3JkPkNlbGwgV2FsbC9tZXRh
Ym9saXNtPC9rZXl3b3JkPjxrZXl3b3JkPipEcm9zb3BoaWxhIFByb3RlaW5zPC9rZXl3b3JkPjxr
ZXl3b3JkPipFeWUgUHJvdGVpbnM8L2tleXdvcmQ+PGtleXdvcmQ+Rmxhdm9wcm90ZWlucy9tZXRh
Ym9saXNtPC9rZXl3b3JkPjxrZXl3b3JkPkdlbmUgRXhwcmVzc2lvbiBSZWd1bGF0aW9uLCBQbGFu
dC9yYWRpYXRpb24gZWZmZWN0czwva2V5d29yZD48a2V5d29yZD5MaWdodDwva2V5d29yZD48a2V5
d29yZD4qUGhvdG9yZWNlcHRvciBDZWxsczwva2V5d29yZD48a2V5d29yZD4qUGhvdG9yZWNlcHRv
ciBDZWxscywgSW52ZXJ0ZWJyYXRlPC9rZXl3b3JkPjxrZXl3b3JkPlBoeXRvY2hyb21lL21ldGFi
b2xpc208L2tleXdvcmQ+PGtleXdvcmQ+UGh5dG9jaHJvbWUgQjwva2V5d29yZD48a2V5d29yZD5Q
bGFudCBQcm90ZWlucy9tZXRhYm9saXNtPC9rZXl3b3JkPjxrZXl3b3JkPlBsYW50IFJvb3RzLypt
ZXRhYm9saXNtL3JhZGlhdGlvbiBlZmZlY3RzPC9rZXl3b3JkPjxrZXl3b3JkPlByb3Bhbm9scy8q
bWV0YWJvbGlzbS9yYWRpYXRpb24gZWZmZWN0czwva2V5d29yZD48a2V5d29yZD5SZWNlcHRvcnMs
IEctUHJvdGVpbi1Db3VwbGVkPC9rZXl3b3JkPjxrZXl3b3JkPlJldmVyc2UgVHJhbnNjcmlwdGFz
ZSBQb2x5bWVyYXNlIENoYWluIFJlYWN0aW9uPC9rZXl3b3JkPjxrZXl3b3JkPipUcmFuc2NyaXB0
aW9uIEZhY3RvcnM8L2tleXdvcmQ+PC9rZXl3b3Jkcz48ZGF0ZXM+PHllYXI+MjAwNDwveWVhcj48
cHViLWRhdGVzPjxkYXRlPkp1bjwvZGF0ZT48L3B1Yi1kYXRlcz48L2RhdGVzPjxpc2JuPjA5NjAt
NzQxMiAoUHJpbnQpPC9pc2JuPjxhY2Nlc3Npb24tbnVtPjE1MTQ0Mzc4PC9hY2Nlc3Npb24tbnVt
Pjx1cmxzPjxyZWxhdGVkLXVybHM+PHVybD5odHRwOi8vd3d3Lm5jYmkubmxtLm5paC5nb3YvZW50
cmV6L3F1ZXJ5LmZjZ2k/Y21kPVJldHJpZXZlJmFtcDtkYj1QdWJNZWQmYW1wO2RvcHQ9Q2l0YXRp
b24mYW1wO2xpc3RfdWlkcz0xNTE0NDM3ODwvdXJsPjwvcmVsYXRlZC11cmxzPjwvdXJscz48ZWxl
Y3Ryb25pYy1yZXNvdXJjZS1udW0+MTAuMTExMS9qLjEzNjUtMzEzWC4yMDA0LjAyMDg5LngmI3hE
O1RQSjIwODkgW3BpaV08L2VsZWN0cm9uaWMtcmVzb3VyY2UtbnVtPjxsYW5ndWFnZT5lbmc8L2xh
bmd1YWdlPjwvcmVjb3JkPjwvQ2l0ZT48L0VuZE5vdGU+
</w:fldData>
          </w:fldChar>
        </w:r>
        <w:r w:rsidR="009A0C87">
          <w:rPr>
            <w:rFonts w:ascii="Arial" w:hAnsi="Arial"/>
          </w:rPr>
          <w:instrText xml:space="preserve"> ADDIN EN.CITE.DATA </w:instrText>
        </w:r>
        <w:r w:rsidR="009A0C87" w:rsidRPr="009A0C87">
          <w:rPr>
            <w:rStyle w:val="PageNumber"/>
            <w:rFonts w:ascii="Arial" w:hAnsi="Arial"/>
            <w:rPrChange w:id="499" w:author="Marc Lohse" w:date="2009-11-27T11:27:00Z">
              <w:rPr>
                <w:rStyle w:val="PageNumber"/>
              </w:rPr>
            </w:rPrChange>
          </w:rPr>
        </w:r>
        <w:r w:rsidR="009A0C87">
          <w:rPr>
            <w:rFonts w:ascii="Arial" w:hAnsi="Arial"/>
          </w:rPr>
          <w:fldChar w:fldCharType="end"/>
        </w:r>
      </w:ins>
      <w:r w:rsidR="009A0C87">
        <w:rPr>
          <w:rFonts w:ascii="Arial" w:hAnsi="Arial"/>
        </w:rPr>
        <w:fldChar w:fldCharType="separate"/>
      </w:r>
      <w:ins w:id="500" w:author="Marc Lohse" w:date="2009-11-27T11:27:00Z">
        <w:r w:rsidR="009A0C87">
          <w:rPr>
            <w:rFonts w:ascii="Arial" w:hAnsi="Arial"/>
          </w:rPr>
          <w:t>(Hemm et al., 2004)</w:t>
        </w:r>
        <w:r w:rsidR="009A0C87">
          <w:rPr>
            <w:rFonts w:ascii="Arial" w:hAnsi="Arial"/>
          </w:rPr>
          <w:fldChar w:fldCharType="end"/>
        </w:r>
      </w:ins>
      <w:ins w:id="501" w:author="Marc Lohse" w:date="2009-11-25T14:19:00Z">
        <w:r w:rsidR="00886509">
          <w:rPr>
            <w:rFonts w:ascii="Arial" w:hAnsi="Arial"/>
          </w:rPr>
          <w:t xml:space="preserve"> </w:t>
        </w:r>
      </w:ins>
      <w:ins w:id="502" w:author="Marc Lohse" w:date="2009-11-25T14:23:00Z">
        <w:r w:rsidR="00886509">
          <w:rPr>
            <w:rFonts w:ascii="Arial" w:hAnsi="Arial"/>
          </w:rPr>
          <w:t xml:space="preserve">the upregulation of </w:t>
        </w:r>
      </w:ins>
      <w:ins w:id="503" w:author="Marc Lohse" w:date="2009-11-25T14:24:00Z">
        <w:r w:rsidR="00886509" w:rsidRPr="00AA7046">
          <w:rPr>
            <w:rFonts w:ascii="Arial" w:hAnsi="Arial"/>
            <w:color w:val="000000"/>
          </w:rPr>
          <w:t xml:space="preserve">SGN-U565166, </w:t>
        </w:r>
      </w:ins>
      <w:ins w:id="504" w:author="Marc Lohse" w:date="2009-11-25T14:26:00Z">
        <w:r w:rsidR="00AA7046" w:rsidRPr="00AA7046">
          <w:rPr>
            <w:rFonts w:ascii="Arial" w:hAnsi="Arial"/>
            <w:color w:val="000000"/>
          </w:rPr>
          <w:t>SGN-U565164</w:t>
        </w:r>
      </w:ins>
      <w:ins w:id="505" w:author="Marc Lohse" w:date="2009-11-25T14:27:00Z">
        <w:r w:rsidR="00AA7046" w:rsidRPr="00AA7046">
          <w:rPr>
            <w:rFonts w:ascii="Arial" w:hAnsi="Arial"/>
            <w:color w:val="000000"/>
          </w:rPr>
          <w:t xml:space="preserve"> (similar to flanonol synthase)</w:t>
        </w:r>
      </w:ins>
      <w:ins w:id="506" w:author="Marc Lohse" w:date="2009-11-25T14:26:00Z">
        <w:r w:rsidR="00AA7046" w:rsidRPr="00AA7046">
          <w:rPr>
            <w:rFonts w:ascii="Arial" w:hAnsi="Arial"/>
            <w:color w:val="000000"/>
          </w:rPr>
          <w:t xml:space="preserve"> and </w:t>
        </w:r>
      </w:ins>
      <w:ins w:id="507" w:author="Marc Lohse" w:date="2009-11-25T14:27:00Z">
        <w:r w:rsidR="00AA7046" w:rsidRPr="00AA7046">
          <w:rPr>
            <w:rFonts w:ascii="Arial" w:hAnsi="Arial"/>
            <w:color w:val="000000"/>
          </w:rPr>
          <w:t xml:space="preserve">SGN-U563058 (similar to </w:t>
        </w:r>
      </w:ins>
      <w:ins w:id="508" w:author="Marc Lohse" w:date="2009-11-25T14:28:00Z">
        <w:r w:rsidR="00AA7046" w:rsidRPr="00AA7046">
          <w:rPr>
            <w:rFonts w:ascii="Arial" w:hAnsi="Arial"/>
            <w:color w:val="000000"/>
          </w:rPr>
          <w:t>flavonone-3-hydroxylase</w:t>
        </w:r>
      </w:ins>
      <w:ins w:id="509" w:author="Marc Lohse" w:date="2009-11-25T14:27:00Z">
        <w:r w:rsidR="00AA7046" w:rsidRPr="00AA7046">
          <w:rPr>
            <w:rFonts w:ascii="Arial" w:hAnsi="Arial"/>
            <w:color w:val="000000"/>
          </w:rPr>
          <w:t>)</w:t>
        </w:r>
      </w:ins>
      <w:ins w:id="510" w:author="Marc Lohse" w:date="2009-11-25T14:28:00Z">
        <w:r w:rsidR="00AA7046" w:rsidRPr="00AA7046">
          <w:rPr>
            <w:rFonts w:ascii="Arial" w:hAnsi="Arial"/>
            <w:color w:val="000000"/>
          </w:rPr>
          <w:t xml:space="preserve"> </w:t>
        </w:r>
      </w:ins>
      <w:ins w:id="511" w:author="Marc Lohse" w:date="2009-11-25T14:19:00Z">
        <w:r w:rsidR="00886509" w:rsidRPr="00AA7046">
          <w:rPr>
            <w:rFonts w:ascii="Arial" w:hAnsi="Arial"/>
          </w:rPr>
          <w:t>might indicate a</w:t>
        </w:r>
      </w:ins>
      <w:ins w:id="512" w:author="Marc Lohse" w:date="2009-11-25T14:29:00Z">
        <w:r w:rsidR="00AA7046">
          <w:rPr>
            <w:rFonts w:ascii="Arial" w:hAnsi="Arial"/>
          </w:rPr>
          <w:t xml:space="preserve">n </w:t>
        </w:r>
      </w:ins>
      <w:ins w:id="513" w:author="Marc Lohse" w:date="2009-11-25T14:19:00Z">
        <w:r w:rsidR="00886509" w:rsidRPr="00AA7046">
          <w:rPr>
            <w:rFonts w:ascii="Arial" w:hAnsi="Arial"/>
          </w:rPr>
          <w:t>artifact</w:t>
        </w:r>
      </w:ins>
      <w:ins w:id="514" w:author="Marc Lohse" w:date="2009-11-25T14:29:00Z">
        <w:r w:rsidR="00AA7046">
          <w:rPr>
            <w:rFonts w:ascii="Arial" w:hAnsi="Arial"/>
          </w:rPr>
          <w:t xml:space="preserve"> due to exposure of the root to light during sample harvesting.</w:t>
        </w:r>
      </w:ins>
    </w:p>
    <w:p w:rsidR="00337253" w:rsidRDefault="00AA7046" w:rsidP="002D12CA">
      <w:pPr>
        <w:numPr>
          <w:ins w:id="515" w:author="Marc Lohse" w:date="2009-11-24T17:20:00Z"/>
        </w:numPr>
        <w:spacing w:line="360" w:lineRule="auto"/>
        <w:jc w:val="both"/>
        <w:rPr>
          <w:ins w:id="516" w:author="Marc Lohse" w:date="2009-11-24T17:20:00Z"/>
          <w:rFonts w:ascii="Arial" w:hAnsi="Arial"/>
        </w:rPr>
      </w:pPr>
      <w:ins w:id="517" w:author="Marc Lohse" w:date="2009-11-25T14:30:00Z">
        <w:r>
          <w:rPr>
            <w:rFonts w:ascii="Arial" w:hAnsi="Arial"/>
          </w:rPr>
          <w:t>Flower tissue displayed a</w:t>
        </w:r>
      </w:ins>
      <w:ins w:id="518" w:author="Marc Lohse" w:date="2009-11-24T18:22:00Z">
        <w:r w:rsidR="00500417">
          <w:rPr>
            <w:rFonts w:ascii="Arial" w:hAnsi="Arial"/>
          </w:rPr>
          <w:t xml:space="preserve"> stro</w:t>
        </w:r>
        <w:r w:rsidR="00C430E8">
          <w:rPr>
            <w:rFonts w:ascii="Arial" w:hAnsi="Arial"/>
          </w:rPr>
          <w:t xml:space="preserve">ng expression of cell wall degrading enzymes </w:t>
        </w:r>
      </w:ins>
      <w:ins w:id="519" w:author="Marc Lohse" w:date="2009-11-25T14:31:00Z">
        <w:r>
          <w:rPr>
            <w:rFonts w:ascii="Arial" w:hAnsi="Arial"/>
          </w:rPr>
          <w:t xml:space="preserve">like </w:t>
        </w:r>
      </w:ins>
      <w:ins w:id="520" w:author="Marc Lohse" w:date="2009-11-25T14:30:00Z">
        <w:r>
          <w:rPr>
            <w:rFonts w:ascii="Arial" w:hAnsi="Arial"/>
          </w:rPr>
          <w:t>pectin esterase</w:t>
        </w:r>
      </w:ins>
      <w:ins w:id="521" w:author="Marc Lohse" w:date="2009-11-25T14:31:00Z">
        <w:r>
          <w:rPr>
            <w:rFonts w:ascii="Arial" w:hAnsi="Arial"/>
          </w:rPr>
          <w:t xml:space="preserve"> (</w:t>
        </w:r>
      </w:ins>
      <w:ins w:id="522" w:author="Marc Lohse" w:date="2009-11-25T14:34:00Z">
        <w:r>
          <w:rPr>
            <w:rFonts w:ascii="Arial" w:hAnsi="Arial"/>
          </w:rPr>
          <w:t>10.8</w:t>
        </w:r>
      </w:ins>
      <w:ins w:id="523" w:author="Marc Lohse" w:date="2009-11-25T14:31:00Z">
        <w:r>
          <w:rPr>
            <w:rFonts w:ascii="Arial" w:hAnsi="Arial"/>
          </w:rPr>
          <w:t>)</w:t>
        </w:r>
      </w:ins>
      <w:ins w:id="524" w:author="Marc Lohse" w:date="2009-11-24T18:22:00Z">
        <w:r w:rsidR="00C430E8">
          <w:rPr>
            <w:rFonts w:ascii="Arial" w:hAnsi="Arial"/>
          </w:rPr>
          <w:t>,</w:t>
        </w:r>
      </w:ins>
      <w:ins w:id="525" w:author="Marc Lohse" w:date="2009-11-25T14:32:00Z">
        <w:r>
          <w:rPr>
            <w:rFonts w:ascii="Arial" w:hAnsi="Arial"/>
          </w:rPr>
          <w:t xml:space="preserve"> pectate lyases and polygalacturonases</w:t>
        </w:r>
      </w:ins>
      <w:ins w:id="526" w:author="Marc Lohse" w:date="2009-11-25T14:34:00Z">
        <w:r>
          <w:rPr>
            <w:rFonts w:ascii="Arial" w:hAnsi="Arial"/>
          </w:rPr>
          <w:t xml:space="preserve"> (10.6.3)</w:t>
        </w:r>
      </w:ins>
      <w:ins w:id="527" w:author="Marc Lohse" w:date="2009-11-25T14:36:00Z">
        <w:r w:rsidR="00F518B9">
          <w:rPr>
            <w:rFonts w:ascii="Arial" w:hAnsi="Arial"/>
          </w:rPr>
          <w:t xml:space="preserve"> in co</w:t>
        </w:r>
      </w:ins>
      <w:ins w:id="528" w:author="Marc Lohse" w:date="2009-11-27T08:04:00Z">
        <w:r w:rsidR="00BF5A93">
          <w:rPr>
            <w:rFonts w:ascii="Arial" w:hAnsi="Arial"/>
          </w:rPr>
          <w:t>m</w:t>
        </w:r>
      </w:ins>
      <w:ins w:id="529" w:author="Marc Lohse" w:date="2009-11-25T14:36:00Z">
        <w:r w:rsidR="00F518B9">
          <w:rPr>
            <w:rFonts w:ascii="Arial" w:hAnsi="Arial"/>
          </w:rPr>
          <w:t>parison to both leaves and roots</w:t>
        </w:r>
      </w:ins>
      <w:ins w:id="530" w:author="Marc Lohse" w:date="2009-11-25T14:35:00Z">
        <w:r>
          <w:rPr>
            <w:rFonts w:ascii="Arial" w:hAnsi="Arial"/>
          </w:rPr>
          <w:t xml:space="preserve">. </w:t>
        </w:r>
      </w:ins>
      <w:ins w:id="531" w:author="Marc Lohse" w:date="2009-11-25T14:39:00Z">
        <w:r w:rsidR="00F518B9">
          <w:rPr>
            <w:rFonts w:ascii="Arial" w:hAnsi="Arial"/>
          </w:rPr>
          <w:t>Pectin methyl esterases</w:t>
        </w:r>
      </w:ins>
      <w:ins w:id="532" w:author="Marc Lohse" w:date="2009-11-27T08:06:00Z">
        <w:r w:rsidR="00BF5A93">
          <w:rPr>
            <w:rFonts w:ascii="Arial" w:hAnsi="Arial"/>
          </w:rPr>
          <w:t xml:space="preserve"> (PME)</w:t>
        </w:r>
      </w:ins>
      <w:ins w:id="533" w:author="Marc Lohse" w:date="2009-11-25T14:39:00Z">
        <w:r w:rsidR="00F518B9">
          <w:rPr>
            <w:rFonts w:ascii="Arial" w:hAnsi="Arial"/>
          </w:rPr>
          <w:t xml:space="preserve"> </w:t>
        </w:r>
      </w:ins>
      <w:ins w:id="534" w:author="Marc Lohse" w:date="2009-11-25T14:40:00Z">
        <w:r w:rsidR="00F518B9">
          <w:rPr>
            <w:rFonts w:ascii="Arial" w:hAnsi="Arial"/>
          </w:rPr>
          <w:t>catalyze the demethylation of pectin prior to cleavage by pectate lyases and polygalacturonases. Previous screens of cDNA libraries derived from maize</w:t>
        </w:r>
      </w:ins>
      <w:ins w:id="535" w:author="Marc Lohse" w:date="2009-11-25T14:44:00Z">
        <w:r w:rsidR="00F518B9">
          <w:rPr>
            <w:rFonts w:ascii="Arial" w:hAnsi="Arial"/>
          </w:rPr>
          <w:t xml:space="preserve"> pollen </w:t>
        </w:r>
      </w:ins>
      <w:ins w:id="536" w:author="Marc Lohse" w:date="2009-11-25T14:45:00Z">
        <w:r w:rsidR="00F518B9">
          <w:rPr>
            <w:rFonts w:ascii="Arial" w:hAnsi="Arial"/>
          </w:rPr>
          <w:t xml:space="preserve">have shown high expression levels of pectin degradation related genes </w:t>
        </w:r>
      </w:ins>
      <w:ins w:id="537" w:author="Marc Lohse" w:date="2009-11-27T11:27:00Z">
        <w:r w:rsidR="009A0C87">
          <w:rPr>
            <w:rFonts w:ascii="Arial" w:hAnsi="Arial"/>
          </w:rPr>
          <w:fldChar w:fldCharType="begin"/>
        </w:r>
        <w:r w:rsidR="009A0C87">
          <w:rPr>
            <w:rFonts w:ascii="Arial" w:hAnsi="Arial"/>
          </w:rPr>
          <w:instrText xml:space="preserve"> ADDIN EN.CITE &lt;EndNote&gt;&lt;Cite&gt;&lt;Author&gt;Wakeley&lt;/Author&gt;&lt;Year&gt;1998&lt;/Year&gt;&lt;RecNum&gt;132&lt;/RecNum&gt;&lt;record&gt;&lt;rec-number&gt;132&lt;/rec-number&gt;&lt;foreign-keys&gt;&lt;key app="EN" db-id="wwxr5eewzdsweue0vsnxstf09ztd5rsvadr0"&gt;132&lt;/key&gt;&lt;/foreign-keys&gt;&lt;ref-type name="Journal Article"&gt;17&lt;/ref-type&gt;&lt;contributors&gt;&lt;authors&gt;&lt;author&gt;Wakeley, P. R.&lt;/author&gt;&lt;author&gt;Rogers, H. J.&lt;/author&gt;&lt;author&gt;Rozycka, M.&lt;/author&gt;&lt;author&gt;Greenland, A. J.&lt;/author&gt;&lt;author&gt;Hussey, P. J.&lt;/author&gt;&lt;/authors&gt;&lt;/contributors&gt;&lt;auth-address&gt;School of Biological Sciences, Royal Holloway University of London, Egham, Surrey, UK.&lt;/auth-address&gt;&lt;titles&gt;&lt;title&gt;A maize pectin methylesterase-like gene, ZmC5, specifically expressed in pollen&lt;/title&gt;&lt;secondary-title&gt;Plant Mol Biol&lt;/secondary-title&gt;&lt;/titles&gt;&lt;periodical&gt;&lt;full-title&gt;Plant Mol Biol&lt;/full-title&gt;&lt;/periodical&gt;&lt;pages&gt;187-92&lt;/pages&gt;&lt;volume&gt;37&lt;/volume&gt;&lt;number&gt;1&lt;/number&gt;&lt;edition&gt;1998/06/10&lt;/edition&gt;&lt;keywords&gt;&lt;keyword&gt;Base Sequence&lt;/keyword&gt;&lt;keyword&gt;Carboxylic Ester Hydrolases/*biosynthesis/*genetics&lt;/keyword&gt;&lt;keyword&gt;DNA, Complementary/genetics&lt;/keyword&gt;&lt;keyword&gt;Gene Dosage&lt;/keyword&gt;&lt;keyword&gt;Gene Expression&lt;/keyword&gt;&lt;keyword&gt;Gene Library&lt;/keyword&gt;&lt;keyword&gt;*Genes, Plant&lt;/keyword&gt;&lt;keyword&gt;Genome&lt;/keyword&gt;&lt;keyword&gt;Molecular Sequence Data&lt;/keyword&gt;&lt;keyword&gt;Plant Proteins/biosynthesis/genetics&lt;/keyword&gt;&lt;keyword&gt;Plants, Genetically Modified&lt;/keyword&gt;&lt;keyword&gt;Plants, Toxic&lt;/keyword&gt;&lt;keyword&gt;Pollen/*enzymology&lt;/keyword&gt;&lt;keyword&gt;Recombinant Proteins/biosynthesis&lt;/keyword&gt;&lt;keyword&gt;Sequence Analysis, DNA&lt;/keyword&gt;&lt;keyword&gt;Tissue Distribution&lt;/keyword&gt;&lt;keyword&gt;Tobacco/genetics&lt;/keyword&gt;&lt;keyword&gt;Zea mays/enzymology/*genetics&lt;/keyword&gt;&lt;/keywords&gt;&lt;dates&gt;&lt;year&gt;1998&lt;/year&gt;&lt;pub-dates&gt;&lt;date&gt;May&lt;/date&gt;&lt;/pub-dates&gt;&lt;/dates&gt;&lt;isbn&gt;0167-4412 (Print)&lt;/isbn&gt;&lt;accession-num&gt;9620276&lt;/accession-num&gt;&lt;urls&gt;&lt;related-urls&gt;&lt;url&gt;http://www.ncbi.nlm.nih.gov/entrez/query.fcgi?cmd=Retrieve&amp;amp;db=PubMed&amp;amp;dopt=Citation&amp;amp;list_uids=9620276&lt;/url&gt;&lt;/related-urls&gt;&lt;/urls&gt;&lt;language&gt;eng&lt;/language&gt;&lt;/record&gt;&lt;/Cite&gt;&lt;/EndNote&gt;</w:instrText>
        </w:r>
      </w:ins>
      <w:r w:rsidR="009A0C87">
        <w:rPr>
          <w:rFonts w:ascii="Arial" w:hAnsi="Arial"/>
        </w:rPr>
        <w:fldChar w:fldCharType="separate"/>
      </w:r>
      <w:ins w:id="538" w:author="Marc Lohse" w:date="2009-11-27T11:27:00Z">
        <w:r w:rsidR="009A0C87">
          <w:rPr>
            <w:rFonts w:ascii="Arial" w:hAnsi="Arial"/>
          </w:rPr>
          <w:t>(Wakeley et al., 1998)</w:t>
        </w:r>
        <w:r w:rsidR="009A0C87">
          <w:rPr>
            <w:rFonts w:ascii="Arial" w:hAnsi="Arial"/>
          </w:rPr>
          <w:fldChar w:fldCharType="end"/>
        </w:r>
      </w:ins>
      <w:ins w:id="539" w:author="Marc Lohse" w:date="2009-11-25T14:44:00Z">
        <w:r w:rsidR="00F518B9">
          <w:rPr>
            <w:rFonts w:ascii="Arial" w:hAnsi="Arial"/>
          </w:rPr>
          <w:t xml:space="preserve"> </w:t>
        </w:r>
      </w:ins>
      <w:ins w:id="540" w:author="Marc Lohse" w:date="2009-11-27T08:05:00Z">
        <w:r w:rsidR="00BF5A93">
          <w:rPr>
            <w:rFonts w:ascii="Arial" w:hAnsi="Arial"/>
          </w:rPr>
          <w:t>that</w:t>
        </w:r>
      </w:ins>
      <w:ins w:id="541" w:author="Marc Lohse" w:date="2009-11-25T14:49:00Z">
        <w:r w:rsidR="00E60FB2">
          <w:rPr>
            <w:rFonts w:ascii="Arial" w:hAnsi="Arial"/>
          </w:rPr>
          <w:t xml:space="preserve"> are believed to play a role in pollen tube elongation. Interestingly, two </w:t>
        </w:r>
      </w:ins>
      <w:ins w:id="542" w:author="Marc Lohse" w:date="2009-11-25T15:08:00Z">
        <w:r w:rsidR="00723AFE">
          <w:rPr>
            <w:rFonts w:ascii="Arial" w:hAnsi="Arial"/>
          </w:rPr>
          <w:t xml:space="preserve">putative </w:t>
        </w:r>
      </w:ins>
      <w:ins w:id="543" w:author="Marc Lohse" w:date="2009-11-27T08:06:00Z">
        <w:r w:rsidR="00BF5A93">
          <w:rPr>
            <w:rFonts w:ascii="Arial" w:hAnsi="Arial"/>
          </w:rPr>
          <w:t>PMEs</w:t>
        </w:r>
      </w:ins>
      <w:ins w:id="544" w:author="Marc Lohse" w:date="2009-11-25T14:49:00Z">
        <w:r w:rsidR="00BF5A93">
          <w:rPr>
            <w:rFonts w:ascii="Arial" w:hAnsi="Arial"/>
          </w:rPr>
          <w:t xml:space="preserve"> (</w:t>
        </w:r>
      </w:ins>
      <w:ins w:id="545" w:author="Marc Lohse" w:date="2009-11-25T14:57:00Z">
        <w:r w:rsidR="00E377B0">
          <w:rPr>
            <w:rFonts w:ascii="Arial" w:hAnsi="Arial"/>
          </w:rPr>
          <w:t>SGN-U585819 and SGN-U585823</w:t>
        </w:r>
      </w:ins>
      <w:ins w:id="546" w:author="Marc Lohse" w:date="2009-11-25T14:49:00Z">
        <w:r w:rsidR="00E60FB2">
          <w:rPr>
            <w:rFonts w:ascii="Arial" w:hAnsi="Arial"/>
          </w:rPr>
          <w:t xml:space="preserve">) </w:t>
        </w:r>
      </w:ins>
      <w:ins w:id="547" w:author="Marc Lohse" w:date="2009-11-25T14:50:00Z">
        <w:r w:rsidR="00E60FB2">
          <w:rPr>
            <w:rFonts w:ascii="Arial" w:hAnsi="Arial"/>
          </w:rPr>
          <w:t xml:space="preserve">exhibited deviating </w:t>
        </w:r>
      </w:ins>
      <w:ins w:id="548" w:author="Marc Lohse" w:date="2009-11-25T14:52:00Z">
        <w:r w:rsidR="00E60FB2">
          <w:rPr>
            <w:rFonts w:ascii="Arial" w:hAnsi="Arial"/>
          </w:rPr>
          <w:t>behavior with low expression in flowers.</w:t>
        </w:r>
      </w:ins>
      <w:ins w:id="549" w:author="Marc Lohse" w:date="2009-11-25T14:58:00Z">
        <w:r w:rsidR="00E377B0">
          <w:rPr>
            <w:rFonts w:ascii="Arial" w:hAnsi="Arial"/>
          </w:rPr>
          <w:t xml:space="preserve"> Further investigation</w:t>
        </w:r>
      </w:ins>
      <w:ins w:id="550" w:author="Marc Lohse" w:date="2009-11-25T14:59:00Z">
        <w:r w:rsidR="00E377B0">
          <w:rPr>
            <w:rFonts w:ascii="Arial" w:hAnsi="Arial"/>
          </w:rPr>
          <w:t xml:space="preserve">s using the tomato genome </w:t>
        </w:r>
      </w:ins>
      <w:ins w:id="551" w:author="Marc Lohse" w:date="2009-11-25T15:00:00Z">
        <w:r w:rsidR="00E377B0">
          <w:rPr>
            <w:rFonts w:ascii="Arial" w:hAnsi="Arial"/>
          </w:rPr>
          <w:t>browser provided by the sol genomics network (</w:t>
        </w:r>
      </w:ins>
      <w:ins w:id="552" w:author="Marc Lohse" w:date="2009-11-25T15:03:00Z">
        <w:r w:rsidR="00E377B0" w:rsidRPr="00E377B0">
          <w:rPr>
            <w:rFonts w:ascii="Arial" w:hAnsi="Arial"/>
          </w:rPr>
          <w:t>http://solgenomics.net/gbrowse/gbrowse/ITAG_devel_genomic/</w:t>
        </w:r>
      </w:ins>
      <w:ins w:id="553" w:author="Marc Lohse" w:date="2009-11-25T15:00:00Z">
        <w:r w:rsidR="00E377B0">
          <w:rPr>
            <w:rFonts w:ascii="Arial" w:hAnsi="Arial"/>
          </w:rPr>
          <w:t>)</w:t>
        </w:r>
      </w:ins>
      <w:ins w:id="554" w:author="Marc Lohse" w:date="2009-11-25T14:58:00Z">
        <w:r w:rsidR="00E377B0">
          <w:rPr>
            <w:rFonts w:ascii="Arial" w:hAnsi="Arial"/>
          </w:rPr>
          <w:t xml:space="preserve"> revealed that </w:t>
        </w:r>
      </w:ins>
      <w:ins w:id="555" w:author="Marc Lohse" w:date="2009-11-25T15:08:00Z">
        <w:r w:rsidR="00723AFE">
          <w:rPr>
            <w:rFonts w:ascii="Arial" w:hAnsi="Arial"/>
          </w:rPr>
          <w:t>both</w:t>
        </w:r>
      </w:ins>
      <w:ins w:id="556" w:author="Marc Lohse" w:date="2009-11-25T14:58:00Z">
        <w:r w:rsidR="00E377B0">
          <w:rPr>
            <w:rFonts w:ascii="Arial" w:hAnsi="Arial"/>
          </w:rPr>
          <w:t xml:space="preserve"> genes are </w:t>
        </w:r>
      </w:ins>
      <w:ins w:id="557" w:author="Marc Lohse" w:date="2009-11-25T14:59:00Z">
        <w:r w:rsidR="00E377B0">
          <w:rPr>
            <w:rFonts w:ascii="Arial" w:hAnsi="Arial"/>
          </w:rPr>
          <w:t>located on</w:t>
        </w:r>
      </w:ins>
      <w:ins w:id="558" w:author="Marc Lohse" w:date="2009-11-25T15:03:00Z">
        <w:r w:rsidR="00E377B0">
          <w:rPr>
            <w:rFonts w:ascii="Arial" w:hAnsi="Arial"/>
          </w:rPr>
          <w:t xml:space="preserve"> the same chromosome </w:t>
        </w:r>
      </w:ins>
      <w:ins w:id="559" w:author="Marc Lohse" w:date="2009-11-25T15:04:00Z">
        <w:r w:rsidR="00E377B0">
          <w:rPr>
            <w:rFonts w:ascii="Arial" w:hAnsi="Arial"/>
          </w:rPr>
          <w:t xml:space="preserve">in direct vicinity </w:t>
        </w:r>
      </w:ins>
      <w:ins w:id="560" w:author="Marc Lohse" w:date="2009-11-25T15:05:00Z">
        <w:r w:rsidR="00E377B0">
          <w:rPr>
            <w:rFonts w:ascii="Arial" w:hAnsi="Arial"/>
          </w:rPr>
          <w:t>of each other possibly indicating that they o</w:t>
        </w:r>
      </w:ins>
      <w:ins w:id="561" w:author="Marc Lohse" w:date="2009-11-25T15:06:00Z">
        <w:r w:rsidR="00E377B0">
          <w:rPr>
            <w:rFonts w:ascii="Arial" w:hAnsi="Arial"/>
          </w:rPr>
          <w:t>r</w:t>
        </w:r>
      </w:ins>
      <w:ins w:id="562" w:author="Marc Lohse" w:date="2009-11-25T15:05:00Z">
        <w:r w:rsidR="00E377B0">
          <w:rPr>
            <w:rFonts w:ascii="Arial" w:hAnsi="Arial"/>
          </w:rPr>
          <w:t xml:space="preserve">iginate from a duplication event. </w:t>
        </w:r>
      </w:ins>
      <w:ins w:id="563" w:author="Marc Lohse" w:date="2009-11-25T15:09:00Z">
        <w:r w:rsidR="00723AFE">
          <w:rPr>
            <w:rFonts w:ascii="Arial" w:hAnsi="Arial"/>
          </w:rPr>
          <w:t xml:space="preserve">As the annotation of these genes as </w:t>
        </w:r>
      </w:ins>
      <w:ins w:id="564" w:author="Marc Lohse" w:date="2009-11-27T08:06:00Z">
        <w:r w:rsidR="00336F37">
          <w:rPr>
            <w:rFonts w:ascii="Arial" w:hAnsi="Arial"/>
          </w:rPr>
          <w:t>PME</w:t>
        </w:r>
      </w:ins>
      <w:ins w:id="565" w:author="Marc Lohse" w:date="2009-11-25T15:09:00Z">
        <w:r w:rsidR="00723AFE">
          <w:rPr>
            <w:rFonts w:ascii="Arial" w:hAnsi="Arial"/>
          </w:rPr>
          <w:t xml:space="preserve"> is solely based on sequence similarity and has no direct experimental support, it </w:t>
        </w:r>
      </w:ins>
      <w:ins w:id="566" w:author="Marc Lohse" w:date="2009-11-25T15:17:00Z">
        <w:r w:rsidR="009951F0">
          <w:rPr>
            <w:rFonts w:ascii="Arial" w:hAnsi="Arial"/>
          </w:rPr>
          <w:t>may</w:t>
        </w:r>
      </w:ins>
      <w:ins w:id="567" w:author="Marc Lohse" w:date="2009-11-25T15:09:00Z">
        <w:r w:rsidR="00723AFE">
          <w:rPr>
            <w:rFonts w:ascii="Arial" w:hAnsi="Arial"/>
          </w:rPr>
          <w:t xml:space="preserve"> be </w:t>
        </w:r>
      </w:ins>
      <w:ins w:id="568" w:author="Marc Lohse" w:date="2009-11-27T08:07:00Z">
        <w:r w:rsidR="00336F37">
          <w:rPr>
            <w:rFonts w:ascii="Arial" w:hAnsi="Arial"/>
          </w:rPr>
          <w:t>suspected</w:t>
        </w:r>
      </w:ins>
      <w:ins w:id="569" w:author="Marc Lohse" w:date="2009-11-25T15:09:00Z">
        <w:r w:rsidR="00723AFE">
          <w:rPr>
            <w:rFonts w:ascii="Arial" w:hAnsi="Arial"/>
          </w:rPr>
          <w:t xml:space="preserve"> that they are not involved in the </w:t>
        </w:r>
      </w:ins>
      <w:ins w:id="570" w:author="Marc Lohse" w:date="2009-11-25T15:16:00Z">
        <w:r w:rsidR="009951F0">
          <w:rPr>
            <w:rFonts w:ascii="Arial" w:hAnsi="Arial"/>
          </w:rPr>
          <w:t>same process.</w:t>
        </w:r>
      </w:ins>
      <w:ins w:id="571" w:author="Marc Lohse" w:date="2009-11-27T10:46:00Z">
        <w:r w:rsidR="0058337F">
          <w:rPr>
            <w:rFonts w:ascii="Arial" w:hAnsi="Arial"/>
          </w:rPr>
          <w:t xml:space="preserve"> </w:t>
        </w:r>
      </w:ins>
      <w:ins w:id="572" w:author="Marc Lohse" w:date="2009-11-24T17:20:00Z">
        <w:r w:rsidR="00337253">
          <w:rPr>
            <w:rFonts w:ascii="Arial" w:hAnsi="Arial"/>
          </w:rPr>
          <w:t xml:space="preserve">The observations reported above were highly </w:t>
        </w:r>
      </w:ins>
      <w:ins w:id="573" w:author="Marc Lohse" w:date="2009-11-24T17:21:00Z">
        <w:r w:rsidR="00337253">
          <w:rPr>
            <w:rFonts w:ascii="Arial" w:hAnsi="Arial"/>
          </w:rPr>
          <w:t>significant</w:t>
        </w:r>
      </w:ins>
      <w:ins w:id="574" w:author="Marc Lohse" w:date="2009-11-24T17:20:00Z">
        <w:r w:rsidR="00337253">
          <w:rPr>
            <w:rFonts w:ascii="Arial" w:hAnsi="Arial"/>
          </w:rPr>
          <w:t xml:space="preserve"> both on the pathway level, as tested by the wilcoxon </w:t>
        </w:r>
      </w:ins>
      <w:ins w:id="575" w:author="Marc Lohse" w:date="2009-11-27T08:07:00Z">
        <w:r w:rsidR="00336F37">
          <w:rPr>
            <w:rFonts w:ascii="Arial" w:hAnsi="Arial"/>
          </w:rPr>
          <w:t xml:space="preserve">rank sum </w:t>
        </w:r>
      </w:ins>
      <w:ins w:id="576" w:author="Marc Lohse" w:date="2009-11-24T17:20:00Z">
        <w:r w:rsidR="00337253">
          <w:rPr>
            <w:rFonts w:ascii="Arial" w:hAnsi="Arial"/>
          </w:rPr>
          <w:t>test</w:t>
        </w:r>
      </w:ins>
      <w:ins w:id="577" w:author="Marc Lohse" w:date="2009-11-27T08:07:00Z">
        <w:r w:rsidR="00336F37">
          <w:rPr>
            <w:rFonts w:ascii="Arial" w:hAnsi="Arial"/>
          </w:rPr>
          <w:t>,</w:t>
        </w:r>
      </w:ins>
      <w:ins w:id="578" w:author="Marc Lohse" w:date="2009-11-24T17:20:00Z">
        <w:r w:rsidR="00337253">
          <w:rPr>
            <w:rFonts w:ascii="Arial" w:hAnsi="Arial"/>
          </w:rPr>
          <w:t xml:space="preserve"> </w:t>
        </w:r>
      </w:ins>
      <w:ins w:id="579" w:author="Marc Lohse" w:date="2009-11-24T17:21:00Z">
        <w:r w:rsidR="00337253">
          <w:rPr>
            <w:rFonts w:ascii="Arial" w:hAnsi="Arial"/>
          </w:rPr>
          <w:t>and on the level of individual genes as confirmed by the statistical analysis of differential gene expression (</w:t>
        </w:r>
      </w:ins>
      <w:ins w:id="580" w:author="Marc Lohse" w:date="2009-11-24T17:22:00Z">
        <w:r w:rsidR="00337253">
          <w:rPr>
            <w:rFonts w:ascii="Arial" w:hAnsi="Arial"/>
          </w:rPr>
          <w:t xml:space="preserve">please see </w:t>
        </w:r>
      </w:ins>
      <w:ins w:id="581" w:author="Marc Lohse" w:date="2009-11-27T10:45:00Z">
        <w:r w:rsidR="0058337F">
          <w:rPr>
            <w:rFonts w:ascii="Arial" w:hAnsi="Arial"/>
          </w:rPr>
          <w:t>supp. Table 1</w:t>
        </w:r>
      </w:ins>
      <w:ins w:id="582" w:author="Marc Lohse" w:date="2009-11-24T17:22:00Z">
        <w:r w:rsidR="00337253">
          <w:rPr>
            <w:rFonts w:ascii="Arial" w:hAnsi="Arial"/>
          </w:rPr>
          <w:t xml:space="preserve"> for </w:t>
        </w:r>
      </w:ins>
      <w:ins w:id="583" w:author="Marc Lohse" w:date="2009-11-25T15:19:00Z">
        <w:r w:rsidR="0041218F">
          <w:rPr>
            <w:rFonts w:ascii="Arial" w:hAnsi="Arial"/>
          </w:rPr>
          <w:t xml:space="preserve">full </w:t>
        </w:r>
      </w:ins>
      <w:ins w:id="584" w:author="Marc Lohse" w:date="2009-11-24T17:22:00Z">
        <w:r w:rsidR="00337253">
          <w:rPr>
            <w:rFonts w:ascii="Arial" w:hAnsi="Arial"/>
          </w:rPr>
          <w:t>details</w:t>
        </w:r>
      </w:ins>
      <w:ins w:id="585" w:author="Marc Lohse" w:date="2009-11-24T17:21:00Z">
        <w:r w:rsidR="00337253">
          <w:rPr>
            <w:rFonts w:ascii="Arial" w:hAnsi="Arial"/>
          </w:rPr>
          <w:t>)</w:t>
        </w:r>
      </w:ins>
      <w:ins w:id="586" w:author="Marc Lohse" w:date="2009-11-25T15:19:00Z">
        <w:r w:rsidR="0041218F">
          <w:rPr>
            <w:rFonts w:ascii="Arial" w:hAnsi="Arial"/>
          </w:rPr>
          <w:t>.</w:t>
        </w:r>
      </w:ins>
    </w:p>
    <w:p w:rsidR="00C308A3" w:rsidRDefault="00C308A3" w:rsidP="002D12CA">
      <w:pPr>
        <w:numPr>
          <w:ins w:id="587" w:author="Marc Lohse" w:date="2009-11-24T09:59:00Z"/>
        </w:numPr>
        <w:spacing w:line="360" w:lineRule="auto"/>
        <w:jc w:val="both"/>
        <w:rPr>
          <w:ins w:id="588" w:author="Marc Lohse" w:date="2009-11-24T09:59:00Z"/>
          <w:rFonts w:ascii="Arial" w:hAnsi="Arial"/>
        </w:rPr>
      </w:pPr>
    </w:p>
    <w:p w:rsidR="00F97EB2" w:rsidRPr="000F30E7" w:rsidRDefault="00F97EB2" w:rsidP="002D12CA">
      <w:pPr>
        <w:spacing w:line="360" w:lineRule="auto"/>
        <w:jc w:val="both"/>
        <w:rPr>
          <w:rFonts w:ascii="Arial" w:hAnsi="Arial"/>
        </w:rPr>
      </w:pPr>
    </w:p>
    <w:p w:rsidR="00F97EB2" w:rsidRPr="000F30E7" w:rsidRDefault="00244E62" w:rsidP="002D12CA">
      <w:pPr>
        <w:spacing w:line="360" w:lineRule="auto"/>
        <w:jc w:val="both"/>
        <w:rPr>
          <w:rFonts w:ascii="Arial" w:hAnsi="Arial"/>
          <w:b/>
        </w:rPr>
      </w:pPr>
      <w:r w:rsidRPr="00244E62">
        <w:rPr>
          <w:rFonts w:ascii="Arial" w:hAnsi="Arial"/>
          <w:b/>
        </w:rPr>
        <w:t>MATERIAL AND METHODS</w:t>
      </w:r>
    </w:p>
    <w:p w:rsidR="00F97EB2" w:rsidRPr="000F30E7" w:rsidRDefault="00244E62" w:rsidP="002D12CA">
      <w:pPr>
        <w:spacing w:line="360" w:lineRule="auto"/>
        <w:jc w:val="both"/>
        <w:rPr>
          <w:rFonts w:ascii="Arial" w:hAnsi="Arial"/>
          <w:i/>
        </w:rPr>
      </w:pPr>
      <w:r w:rsidRPr="00244E62">
        <w:rPr>
          <w:rFonts w:ascii="Arial" w:hAnsi="Arial"/>
          <w:i/>
        </w:rPr>
        <w:t>Implementation of Robin</w:t>
      </w:r>
    </w:p>
    <w:p w:rsidR="00F97EB2" w:rsidRPr="000F30E7" w:rsidRDefault="00244E62" w:rsidP="002D12CA">
      <w:pPr>
        <w:spacing w:line="360" w:lineRule="auto"/>
        <w:jc w:val="both"/>
        <w:rPr>
          <w:rFonts w:ascii="Arial" w:hAnsi="Arial"/>
        </w:rPr>
      </w:pPr>
      <w:r w:rsidRPr="00244E62">
        <w:rPr>
          <w:rFonts w:ascii="Arial" w:hAnsi="Arial"/>
        </w:rPr>
        <w:t>Robin was implemented in Java</w:t>
      </w:r>
      <w:ins w:id="589" w:author="Marc Lohse" w:date="2009-10-30T17:10:00Z">
        <w:r w:rsidRPr="00244E62">
          <w:rPr>
            <w:rFonts w:ascii="Arial" w:hAnsi="Arial"/>
          </w:rPr>
          <w:t xml:space="preserve"> and R</w:t>
        </w:r>
      </w:ins>
      <w:r w:rsidRPr="00244E62">
        <w:rPr>
          <w:rFonts w:ascii="Arial" w:hAnsi="Arial"/>
        </w:rPr>
        <w:t xml:space="preserve"> using free extension libraries developed by several software projects. Specifically, the NetBeans visual API (http://graph.netbeans.org/) was used to develop the visual experiment designer, the AffxFusion (http://www.affymetrix.com/partners_programs/programs/developer/index.affx) library was employed for the extraction of detailed information from Affymetrix chips, </w:t>
      </w:r>
      <w:proofErr w:type="gramStart"/>
      <w:r w:rsidRPr="00244E62">
        <w:rPr>
          <w:rFonts w:ascii="Arial" w:hAnsi="Arial"/>
        </w:rPr>
        <w:t xml:space="preserve">Apache commons </w:t>
      </w:r>
      <w:ins w:id="590" w:author="Marc Lohse" w:date="2009-10-30T17:10:00Z">
        <w:r w:rsidRPr="00244E62">
          <w:rPr>
            <w:rFonts w:ascii="Arial" w:hAnsi="Arial"/>
          </w:rPr>
          <w:t>(</w:t>
        </w:r>
        <w:r w:rsidR="00AF0AF9" w:rsidRPr="00244E62">
          <w:rPr>
            <w:rFonts w:ascii="Arial" w:hAnsi="Arial"/>
          </w:rPr>
          <w:fldChar w:fldCharType="begin"/>
        </w:r>
        <w:r w:rsidRPr="00244E62">
          <w:rPr>
            <w:rFonts w:ascii="Arial" w:hAnsi="Arial"/>
          </w:rPr>
          <w:instrText xml:space="preserve"> HYPERLINK "http://commons.apache.org/" </w:instrText>
        </w:r>
        <w:r w:rsidR="00AF0AF9" w:rsidRPr="00244E62">
          <w:rPr>
            <w:rFonts w:ascii="Arial" w:hAnsi="Arial"/>
          </w:rPr>
          <w:fldChar w:fldCharType="separate"/>
        </w:r>
        <w:r w:rsidR="005A07A5">
          <w:rPr>
            <w:rStyle w:val="Hyperlink"/>
            <w:rFonts w:ascii="Arial" w:hAnsi="Arial"/>
          </w:rPr>
          <w:t>http://commons.apache.org/</w:t>
        </w:r>
        <w:r w:rsidR="00AF0AF9" w:rsidRPr="00244E62">
          <w:rPr>
            <w:rFonts w:ascii="Arial" w:hAnsi="Arial"/>
          </w:rPr>
          <w:fldChar w:fldCharType="end"/>
        </w:r>
        <w:r w:rsidRPr="00244E62">
          <w:rPr>
            <w:rFonts w:ascii="Arial" w:hAnsi="Arial"/>
          </w:rPr>
          <w:t xml:space="preserve">) </w:t>
        </w:r>
      </w:ins>
      <w:r w:rsidRPr="00244E62">
        <w:rPr>
          <w:rFonts w:ascii="Arial" w:hAnsi="Arial"/>
        </w:rPr>
        <w:t>facilitates generic string operations</w:t>
      </w:r>
      <w:proofErr w:type="gramEnd"/>
      <w:r w:rsidRPr="00244E62">
        <w:rPr>
          <w:rFonts w:ascii="Arial" w:hAnsi="Arial"/>
        </w:rPr>
        <w:t>. To achieve an improved user experience and better integration into the Mac OS X platform, we used the AppleJavaExtensions provided by Apple</w:t>
      </w:r>
      <w:ins w:id="591" w:author="Marc Lohse" w:date="2009-10-30T17:11:00Z">
        <w:r w:rsidRPr="00244E62">
          <w:rPr>
            <w:rFonts w:ascii="Arial" w:hAnsi="Arial"/>
          </w:rPr>
          <w:t>, Inc.</w:t>
        </w:r>
      </w:ins>
      <w:r w:rsidRPr="00244E62">
        <w:rPr>
          <w:rFonts w:ascii="Arial" w:hAnsi="Arial"/>
        </w:rPr>
        <w:t xml:space="preserve"> and the QuaQua (http://www.randelshofer.ch/quaqua/) look and feel. </w:t>
      </w:r>
      <w:ins w:id="592" w:author="Marc Lohse" w:date="2009-10-30T17:13:00Z">
        <w:r w:rsidRPr="00244E62">
          <w:rPr>
            <w:rFonts w:ascii="Arial" w:hAnsi="Arial"/>
          </w:rPr>
          <w:t xml:space="preserve">We provide a </w:t>
        </w:r>
        <w:proofErr w:type="gramStart"/>
        <w:r w:rsidRPr="00244E62">
          <w:rPr>
            <w:rFonts w:ascii="Arial" w:hAnsi="Arial"/>
          </w:rPr>
          <w:t>stand alone</w:t>
        </w:r>
      </w:ins>
      <w:proofErr w:type="gramEnd"/>
      <w:r w:rsidRPr="00244E62">
        <w:rPr>
          <w:rFonts w:ascii="Arial" w:hAnsi="Arial"/>
        </w:rPr>
        <w:t xml:space="preserve"> “slim-line” R </w:t>
      </w:r>
      <w:ins w:id="593" w:author="Marc Lohse" w:date="2009-10-30T17:14:00Z">
        <w:r w:rsidRPr="00244E62">
          <w:rPr>
            <w:rFonts w:ascii="Arial" w:hAnsi="Arial"/>
          </w:rPr>
          <w:t xml:space="preserve">engine </w:t>
        </w:r>
      </w:ins>
      <w:r w:rsidRPr="00244E62">
        <w:rPr>
          <w:rFonts w:ascii="Arial" w:hAnsi="Arial"/>
        </w:rPr>
        <w:t>that was embedded in the Robin package</w:t>
      </w:r>
      <w:ins w:id="594" w:author="Marc Lohse" w:date="2009-10-30T17:14:00Z">
        <w:r w:rsidRPr="00244E62">
          <w:rPr>
            <w:rFonts w:ascii="Arial" w:hAnsi="Arial"/>
          </w:rPr>
          <w:t xml:space="preserve"> and is independent of user installed versions of R</w:t>
        </w:r>
      </w:ins>
      <w:r w:rsidRPr="00244E62">
        <w:rPr>
          <w:rFonts w:ascii="Arial" w:hAnsi="Arial"/>
        </w:rPr>
        <w:t xml:space="preserve">. All required BioConductor packages have been included to provide an all-in-one package that works directly after installation. Installer packages for different operating systems were created using the free IzPack installer generator </w:t>
      </w:r>
      <w:r w:rsidRPr="00435732">
        <w:rPr>
          <w:rFonts w:ascii="Arial" w:hAnsi="Arial"/>
        </w:rPr>
        <w:t>(http://izpack.org/</w:t>
      </w:r>
      <w:r w:rsidR="00F97EB2" w:rsidRPr="00435732">
        <w:rPr>
          <w:rFonts w:ascii="Arial" w:hAnsi="Arial"/>
        </w:rPr>
        <w:t>).</w:t>
      </w:r>
      <w:r w:rsidRPr="00244E62">
        <w:rPr>
          <w:rFonts w:ascii="Arial" w:hAnsi="Arial"/>
        </w:rPr>
        <w:t xml:space="preserve"> We also provide a lightweight package without R that can be deployed on any Java-enabled platform. At the first start, Robin will ask the user for a path to a working R installation, check this installation and automatically download all required packages (if not already present), provided the computer has a working internet connection.</w:t>
      </w:r>
    </w:p>
    <w:p w:rsidR="00F97EB2" w:rsidRPr="000F30E7" w:rsidRDefault="00F97EB2" w:rsidP="002D12CA">
      <w:pPr>
        <w:spacing w:line="360" w:lineRule="auto"/>
        <w:jc w:val="both"/>
        <w:rPr>
          <w:rFonts w:ascii="Arial" w:hAnsi="Arial"/>
        </w:rPr>
      </w:pPr>
    </w:p>
    <w:p w:rsidR="00F97EB2" w:rsidRPr="000F30E7" w:rsidRDefault="00244E62" w:rsidP="002D12CA">
      <w:pPr>
        <w:spacing w:line="360" w:lineRule="auto"/>
        <w:jc w:val="both"/>
        <w:rPr>
          <w:rFonts w:ascii="Arial" w:hAnsi="Arial"/>
          <w:i/>
        </w:rPr>
      </w:pPr>
      <w:r w:rsidRPr="00244E62">
        <w:rPr>
          <w:rFonts w:ascii="Arial" w:hAnsi="Arial"/>
          <w:i/>
        </w:rPr>
        <w:t>Automatic input assessment and generation of warnings</w:t>
      </w:r>
    </w:p>
    <w:p w:rsidR="00F97EB2" w:rsidRPr="000F30E7" w:rsidRDefault="00244E62" w:rsidP="002D12CA">
      <w:pPr>
        <w:spacing w:line="360" w:lineRule="auto"/>
        <w:jc w:val="both"/>
        <w:rPr>
          <w:ins w:id="595" w:author="Marc Lohse" w:date="2009-11-02T09:45:00Z"/>
          <w:rFonts w:ascii="Arial" w:hAnsi="Arial"/>
        </w:rPr>
      </w:pPr>
      <w:r w:rsidRPr="00244E62">
        <w:rPr>
          <w:rFonts w:ascii="Arial" w:hAnsi="Arial"/>
        </w:rPr>
        <w:t>Robin tries to aid the user in assessing the quality of the microarray data by automatically generating warnings if diagnostic measures are exceeding preset threshold values. The assessment of global RNA degradation effects as implemented by the AffyRNAdeg function (</w:t>
      </w:r>
      <w:ins w:id="596" w:author="Marc Lohse" w:date="2009-11-27T11:27:00Z">
        <w:r w:rsidR="009A0C87">
          <w:rPr>
            <w:rFonts w:ascii="Arial" w:hAnsi="Arial"/>
          </w:rPr>
          <w:fldChar w:fldCharType="begin"/>
        </w:r>
        <w:r w:rsidR="009A0C87">
          <w:rPr>
            <w:rFonts w:ascii="Arial" w:hAnsi="Arial"/>
          </w:rPr>
          <w:instrText xml:space="preserve"> ADDIN EN.CITE &lt;EndNote&gt;&lt;Cite&gt;&lt;Author&gt;Gautier&lt;/Author&gt;&lt;Year&gt;2004&lt;/Year&gt;&lt;RecNum&gt;15&lt;/RecNum&gt;&lt;record&gt;&lt;rec-number&gt;15&lt;/rec-number&gt;&lt;foreign-keys&gt;&lt;key app="EN" db-id="wwxr5eewzdsweue0vsnxstf09ztd5rsvadr0"&gt;15&lt;/key&gt;&lt;/foreign-keys&gt;&lt;ref-type name="Journal Article"&gt;17&lt;/ref-type&gt;&lt;contributors&gt;&lt;authors&gt;&lt;author&gt;Gautier, L.&lt;/author&gt;&lt;author&gt;Cope, L.&lt;/author&gt;&lt;author&gt;Bolstad, B. M.&lt;/author&gt;&lt;author&gt;Irizarry, R. A.&lt;/author&gt;&lt;/authors&gt;&lt;/contributors&gt;&lt;auth-address&gt;Center for Biological Sequence Analysis (CBS), Technical University of Denmark, Building 208, 2800 Lyngby, Denmark. laurent@cbs.dtu.dk&lt;/auth-address&gt;&lt;titles&gt;&lt;title&gt;affy--analysis of Affymetrix GeneChip data at the probe level&lt;/title&gt;&lt;secondary-title&gt;Bioinformatics&lt;/secondary-title&gt;&lt;/titles&gt;&lt;periodical&gt;&lt;full-title&gt;Bioinformatics&lt;/full-title&gt;&lt;/periodical&gt;&lt;pages&gt;307-15&lt;/pages&gt;&lt;volume&gt;20&lt;/volume&gt;&lt;number&gt;3&lt;/number&gt;&lt;keywords&gt;&lt;keyword&gt;Algorithms&lt;/keyword&gt;&lt;keyword&gt;DNA Probes&lt;/keyword&gt;&lt;keyword&gt;Gene Expression Profiling&lt;/keyword&gt;&lt;keyword&gt;Software&lt;/keyword&gt;&lt;keyword&gt;Databases: Genetic&lt;/keyword&gt;&lt;keyword&gt;Sequence Alignment&lt;/keyword&gt;&lt;keyword&gt;Information Storage and Retrieval&lt;/keyword&gt;&lt;keyword&gt;Databases: Bibliographic&lt;/keyword&gt;&lt;keyword&gt;Oligonucleotide Array Sequence Analysis&lt;/keyword&gt;&lt;keyword&gt;Sequence Analysis: DNA&lt;/keyword&gt;&lt;keyword&gt;User-Computer Interface&lt;/keyword&gt;&lt;/keywords&gt;&lt;dates&gt;&lt;year&gt;2004&lt;/year&gt;&lt;pub-dates&gt;&lt;date&gt;Feb 12&lt;/date&gt;&lt;/pub-dates&gt;&lt;/dates&gt;&lt;accession-num&gt;14960456&lt;/accession-num&gt;&lt;label&gt;p00323&lt;/label&gt;&lt;urls&gt;&lt;related-urls&gt;&lt;url&gt;http://www.ncbi.nlm.nih.gov/entrez/query.fcgi?db=pubmed&amp;amp;cmd=Retrieve&amp;amp;dopt=AbstractPlus&amp;amp;list_uids=14960456&lt;/url&gt;&lt;/related-urls&gt;&lt;pdf-urls&gt;&lt;url&gt;file://localhost/Users/marc/Documents/Papers/2004/Gautier/Bioinformatics%202004%20Gautier.pdf&lt;/url&gt;&lt;/pdf-urls&gt;&lt;/urls&gt;&lt;custom3&gt;papers://0FAAA87A-C0AF-430C-9494-8B287197C39E/Paper/p323&lt;/custom3&gt;&lt;electronic-resource-num&gt;10.1093/bioinformatics/btg405&lt;/electronic-resource-num&gt;&lt;language&gt;eng&lt;/language&gt;&lt;/record&gt;&lt;/Cite&gt;&lt;/EndNote&gt;</w:instrText>
        </w:r>
      </w:ins>
      <w:r w:rsidR="009A0C87">
        <w:rPr>
          <w:rFonts w:ascii="Arial" w:hAnsi="Arial"/>
        </w:rPr>
        <w:fldChar w:fldCharType="separate"/>
      </w:r>
      <w:ins w:id="597" w:author="Marc Lohse" w:date="2009-11-27T11:27:00Z">
        <w:r w:rsidR="009A0C87">
          <w:rPr>
            <w:rFonts w:ascii="Arial" w:hAnsi="Arial"/>
          </w:rPr>
          <w:t>(Gautier et al., 2004)</w:t>
        </w:r>
        <w:r w:rsidR="009A0C87">
          <w:rPr>
            <w:rFonts w:ascii="Arial" w:hAnsi="Arial"/>
          </w:rPr>
          <w:fldChar w:fldCharType="end"/>
        </w:r>
      </w:ins>
      <w:r w:rsidRPr="00244E62">
        <w:rPr>
          <w:rFonts w:ascii="Arial" w:hAnsi="Arial"/>
        </w:rPr>
        <w:t xml:space="preserve">) yields slopes for each of the degradation curves. If the slopes of individual RNA degradation curves are exceeding a value of three or are deviating by more than 10% from the median slope of all curves, a warning message indicating the affected chips is diplayed in the quality check result list. MA plots visualizing the log2 fold change in expression of gene </w:t>
      </w:r>
      <w:ins w:id="598" w:author="Marc Lohse" w:date="2009-10-30T17:23:00Z">
        <w:r w:rsidRPr="00244E62">
          <w:rPr>
            <w:rFonts w:ascii="Arial" w:hAnsi="Arial"/>
          </w:rPr>
          <w:t xml:space="preserve">G </w:t>
        </w:r>
      </w:ins>
      <w:r w:rsidRPr="00244E62">
        <w:rPr>
          <w:rFonts w:ascii="Arial" w:hAnsi="Arial"/>
        </w:rPr>
        <w:t xml:space="preserve">under condition C vs. condition D (M = </w:t>
      </w:r>
      <w:ins w:id="599" w:author="Marc Lohse" w:date="2009-10-30T17:23:00Z">
        <w:r w:rsidRPr="00244E62">
          <w:rPr>
            <w:rFonts w:ascii="Arial" w:hAnsi="Arial"/>
          </w:rPr>
          <w:t>logG</w:t>
        </w:r>
        <w:r w:rsidRPr="00244E62">
          <w:rPr>
            <w:rFonts w:ascii="Arial" w:hAnsi="Arial"/>
            <w:vertAlign w:val="subscript"/>
          </w:rPr>
          <w:t>C</w:t>
        </w:r>
        <w:r w:rsidRPr="00244E62">
          <w:rPr>
            <w:rFonts w:ascii="Arial" w:hAnsi="Arial"/>
          </w:rPr>
          <w:t xml:space="preserve"> </w:t>
        </w:r>
      </w:ins>
      <w:r w:rsidRPr="00244E62">
        <w:rPr>
          <w:rFonts w:ascii="Arial" w:hAnsi="Arial"/>
        </w:rPr>
        <w:t xml:space="preserve">- </w:t>
      </w:r>
      <w:ins w:id="600" w:author="Marc Lohse" w:date="2009-10-30T17:23:00Z">
        <w:r w:rsidRPr="00244E62">
          <w:rPr>
            <w:rFonts w:ascii="Arial" w:hAnsi="Arial"/>
          </w:rPr>
          <w:t>logG</w:t>
        </w:r>
        <w:r w:rsidRPr="00244E62">
          <w:rPr>
            <w:rFonts w:ascii="Arial" w:hAnsi="Arial"/>
            <w:vertAlign w:val="subscript"/>
          </w:rPr>
          <w:t>D</w:t>
        </w:r>
      </w:ins>
      <w:r w:rsidRPr="00244E62">
        <w:rPr>
          <w:rFonts w:ascii="Arial" w:hAnsi="Arial"/>
        </w:rPr>
        <w:t xml:space="preserve">) plotted against the average log2 probe intensity (A = </w:t>
      </w:r>
      <w:r w:rsidRPr="00244E62">
        <w:rPr>
          <w:rFonts w:ascii="Arial" w:hAnsi="Arial"/>
          <w:bCs/>
          <w:lang w:val="de-DE"/>
        </w:rPr>
        <w:t>½ * (</w:t>
      </w:r>
      <w:r w:rsidRPr="00244E62">
        <w:rPr>
          <w:rFonts w:ascii="Arial" w:hAnsi="Arial"/>
        </w:rPr>
        <w:t>logA</w:t>
      </w:r>
      <w:r w:rsidRPr="00244E62">
        <w:rPr>
          <w:rFonts w:ascii="Arial" w:hAnsi="Arial"/>
          <w:vertAlign w:val="subscript"/>
        </w:rPr>
        <w:t>C</w:t>
      </w:r>
      <w:r w:rsidRPr="00244E62">
        <w:rPr>
          <w:rFonts w:ascii="Arial" w:hAnsi="Arial"/>
        </w:rPr>
        <w:t xml:space="preserve"> + logA</w:t>
      </w:r>
      <w:r w:rsidRPr="00244E62">
        <w:rPr>
          <w:rFonts w:ascii="Arial" w:hAnsi="Arial"/>
          <w:vertAlign w:val="subscript"/>
        </w:rPr>
        <w:t>D</w:t>
      </w:r>
      <w:r w:rsidRPr="00244E62">
        <w:rPr>
          <w:rFonts w:ascii="Arial" w:hAnsi="Arial"/>
        </w:rPr>
        <w:t xml:space="preserve">)) are generated for each individual chip. In the case of two color microarrays the red channel signal intensity is compared against the </w:t>
      </w:r>
      <w:ins w:id="601" w:author="Marc Lohse" w:date="2009-10-30T17:24:00Z">
        <w:r w:rsidRPr="00244E62">
          <w:rPr>
            <w:rFonts w:ascii="Arial" w:hAnsi="Arial"/>
          </w:rPr>
          <w:t xml:space="preserve">green </w:t>
        </w:r>
      </w:ins>
      <w:r w:rsidRPr="00244E62">
        <w:rPr>
          <w:rFonts w:ascii="Arial" w:hAnsi="Arial"/>
        </w:rPr>
        <w:t xml:space="preserve">channel signal intensity. To display MA plots for affymetrix arrays, the normalized expression values of each chip are compared against a synthetic chip created using the median expression values of all probesets across all chips in the experiment. Based on the assumption that most genes will not respond differentially to a given treatment Robin automatically warns the user if more than 5% of the probesets on an individual chip are more than two fold up- or down regulated. This threshold might be too restrictive in certain experiments where e.g. very different developmental stages of an organism are compared or a drastic treatment is applied. Generally, though, a high percentage of differentially responding probesets might indicate technical artifacts caused e.g. by a low signal-to-noise ratio or large differences in probe signal intensity that could not be eliminated by normlization. Again based on the aforementioned assumption, the M values plotted on a MA plots should be centered </w:t>
      </w:r>
      <w:proofErr w:type="gramStart"/>
      <w:r w:rsidRPr="00244E62">
        <w:rPr>
          <w:rFonts w:ascii="Arial" w:hAnsi="Arial"/>
        </w:rPr>
        <w:t>around</w:t>
      </w:r>
      <w:proofErr w:type="gramEnd"/>
      <w:r w:rsidRPr="00244E62">
        <w:rPr>
          <w:rFonts w:ascii="Arial" w:hAnsi="Arial"/>
        </w:rPr>
        <w:t xml:space="preserve"> M=0. A lowess fit </w:t>
      </w:r>
      <w:ins w:id="602" w:author="Marc Lohse" w:date="2009-11-27T11:27:00Z">
        <w:r w:rsidR="009A0C87">
          <w:rPr>
            <w:rFonts w:ascii="Arial" w:hAnsi="Arial"/>
          </w:rPr>
          <w:fldChar w:fldCharType="begin"/>
        </w:r>
        <w:r w:rsidR="009A0C87">
          <w:rPr>
            <w:rFonts w:ascii="Arial" w:hAnsi="Arial"/>
          </w:rPr>
          <w:instrText xml:space="preserve"> ADDIN EN.CITE &lt;EndNote&gt;&lt;Cite&gt;&lt;Author&gt;Cleveland&lt;/Author&gt;&lt;Year&gt;1979&lt;/Year&gt;&lt;RecNum&gt;136&lt;/RecNum&gt;&lt;record&gt;&lt;rec-number&gt;136&lt;/rec-number&gt;&lt;foreign-keys&gt;&lt;key app="EN" db-id="wwxr5eewzdsweue0vsnxstf09ztd5rsvadr0"&gt;136&lt;/key&gt;&lt;/foreign-keys&gt;&lt;ref-type name="Journal Article"&gt;17&lt;/ref-type&gt;&lt;contributors&gt;&lt;authors&gt;&lt;author&gt;Cleveland, W. S.&lt;/author&gt;&lt;/authors&gt;&lt;/contributors&gt;&lt;titles&gt;&lt;title&gt;Robust locally weighted regression and smoothing scatterplots&lt;/title&gt;&lt;secondary-title&gt;Amer. Statist. Assoc&lt;/secondary-title&gt;&lt;/titles&gt;&lt;periodical&gt;&lt;full-title&gt;Amer. Statist. Assoc&lt;/full-title&gt;&lt;/periodical&gt;&lt;pages&gt;829-836&lt;/pages&gt;&lt;volume&gt;74&lt;/volume&gt;&lt;dates&gt;&lt;year&gt;1979&lt;/year&gt;&lt;/dates&gt;&lt;urls&gt;&lt;/urls&gt;&lt;/record&gt;&lt;/Cite&gt;&lt;/EndNote&gt;</w:instrText>
        </w:r>
      </w:ins>
      <w:r w:rsidR="009A0C87">
        <w:rPr>
          <w:rFonts w:ascii="Arial" w:hAnsi="Arial"/>
        </w:rPr>
        <w:fldChar w:fldCharType="separate"/>
      </w:r>
      <w:ins w:id="603" w:author="Marc Lohse" w:date="2009-11-27T11:27:00Z">
        <w:r w:rsidR="009A0C87">
          <w:rPr>
            <w:rFonts w:ascii="Arial" w:hAnsi="Arial"/>
          </w:rPr>
          <w:t>(Cleveland, 1979)</w:t>
        </w:r>
        <w:r w:rsidR="009A0C87">
          <w:rPr>
            <w:rFonts w:ascii="Arial" w:hAnsi="Arial"/>
          </w:rPr>
          <w:fldChar w:fldCharType="end"/>
        </w:r>
      </w:ins>
      <w:del w:id="604" w:author="Marc Lohse" w:date="2009-11-27T11:26:00Z">
        <w:r w:rsidRPr="00244E62" w:rsidDel="00323C13">
          <w:rPr>
            <w:rFonts w:ascii="Arial" w:hAnsi="Arial"/>
          </w:rPr>
          <w:delText>{Cleveland, 1981 #112}</w:delText>
        </w:r>
      </w:del>
      <w:r w:rsidRPr="00244E62">
        <w:rPr>
          <w:rFonts w:ascii="Arial" w:hAnsi="Arial"/>
        </w:rPr>
        <w:t xml:space="preserve"> is calculated for the MA plots. In the ideal case the lowess fit curve would be identical </w:t>
      </w:r>
      <w:ins w:id="605" w:author="Marc Lohse" w:date="2009-10-30T17:24:00Z">
        <w:r w:rsidRPr="00244E62">
          <w:rPr>
            <w:rFonts w:ascii="Arial" w:hAnsi="Arial"/>
          </w:rPr>
          <w:t xml:space="preserve">to </w:t>
        </w:r>
      </w:ins>
      <w:r w:rsidRPr="00244E62">
        <w:rPr>
          <w:rFonts w:ascii="Arial" w:hAnsi="Arial"/>
        </w:rPr>
        <w:t xml:space="preserve">the M=0 line. As an estimate for a strong deviation of the lowess fit from the M=0 line, the absolute numerical integral of the lowess curve over the M=0 line is calculated. If the integral exceeds a value of 1, a warning will be issued to notify the user of possible artifacts that might be caused by e.g. a bimodal probe signal intensity distribution. Probe signal intensity oversaturation is estimated by calculating the percentage of probes whose raw signal intensity is at the maximal intensity value measured within each chip. </w:t>
      </w:r>
      <w:proofErr w:type="gramStart"/>
      <w:r w:rsidRPr="00244E62">
        <w:rPr>
          <w:rFonts w:ascii="Arial" w:hAnsi="Arial"/>
        </w:rPr>
        <w:t>Usually only one or a few probes display maximal intensity (in the case of Affymetrix GeneChips the theoretically possible maximal dynamic range of probe signal intensity is 0 to 2</w:t>
      </w:r>
      <w:r w:rsidRPr="00244E62">
        <w:rPr>
          <w:rFonts w:ascii="Arial" w:hAnsi="Arial"/>
          <w:kern w:val="24"/>
          <w:vertAlign w:val="superscript"/>
        </w:rPr>
        <w:t>16</w:t>
      </w:r>
      <w:r w:rsidRPr="00244E62">
        <w:rPr>
          <w:rFonts w:ascii="Arial" w:hAnsi="Arial"/>
          <w:kern w:val="24"/>
        </w:rPr>
        <w:t xml:space="preserve"> due to the 16 bit data precision of Affymetrix GeneChip scanning devices</w:t>
      </w:r>
      <w:r w:rsidRPr="00244E62">
        <w:rPr>
          <w:rFonts w:ascii="Arial" w:hAnsi="Arial"/>
        </w:rPr>
        <w:t>).</w:t>
      </w:r>
      <w:proofErr w:type="gramEnd"/>
      <w:r w:rsidRPr="00244E62">
        <w:rPr>
          <w:rFonts w:ascii="Arial" w:hAnsi="Arial"/>
        </w:rPr>
        <w:t xml:space="preserve"> If more than 0.25 % of the probes have maximal intensity, the chip is considered oversaturated and a warning is generated, informing the user of the possible information loss. </w:t>
      </w:r>
      <w:ins w:id="606" w:author="Marc Lohse" w:date="2009-10-30T17:28:00Z">
        <w:r w:rsidRPr="00244E62">
          <w:rPr>
            <w:rFonts w:ascii="Arial" w:hAnsi="Arial"/>
          </w:rPr>
          <w:t xml:space="preserve">Since the rank product-based analysis does not accept duplicated spots on one array, Robin checks the input data and collapses replicated values identified by the same identifier to the </w:t>
        </w:r>
      </w:ins>
      <w:ins w:id="607" w:author="Marc Lohse" w:date="2009-10-30T17:30:00Z">
        <w:r w:rsidRPr="00244E62">
          <w:rPr>
            <w:rFonts w:ascii="Arial" w:hAnsi="Arial"/>
          </w:rPr>
          <w:t>median value within each array.</w:t>
        </w:r>
      </w:ins>
      <w:ins w:id="608" w:author="Marc Lohse" w:date="2009-10-30T17:31:00Z">
        <w:r w:rsidRPr="00244E62">
          <w:rPr>
            <w:rFonts w:ascii="Arial" w:hAnsi="Arial"/>
          </w:rPr>
          <w:t xml:space="preserve"> If replication is detected a file containing the replicated spot identifiers and values will be written to disk.</w:t>
        </w:r>
      </w:ins>
      <w:ins w:id="609" w:author="Marc Lohse" w:date="2009-10-30T17:32:00Z">
        <w:r w:rsidRPr="00244E62">
          <w:rPr>
            <w:rFonts w:ascii="Arial" w:hAnsi="Arial"/>
          </w:rPr>
          <w:t xml:space="preserve"> </w:t>
        </w:r>
      </w:ins>
      <w:r w:rsidRPr="00244E62">
        <w:rPr>
          <w:rFonts w:ascii="Arial" w:hAnsi="Arial"/>
        </w:rPr>
        <w:t>In addition to the warnings issued during the quality assessment, Robin will also inform the user of problems that occurred during the statistical analysis of differential expression, like low or imbalanced numbers of biological replicates and low significance of the results (e.g. none of the probe</w:t>
      </w:r>
      <w:ins w:id="610" w:author="Marc Lohse" w:date="2009-10-30T17:27:00Z">
        <w:r w:rsidRPr="00244E62">
          <w:rPr>
            <w:rFonts w:ascii="Arial" w:hAnsi="Arial"/>
          </w:rPr>
          <w:t>s</w:t>
        </w:r>
      </w:ins>
      <w:r w:rsidRPr="00244E62">
        <w:rPr>
          <w:rFonts w:ascii="Arial" w:hAnsi="Arial"/>
        </w:rPr>
        <w:t xml:space="preserve"> tested is called significantly differentially expressed given the chosen thresholds). At the end of the analysis workflow, Robin will present a summary list of all generated warnings to ensure that the user is made aware of possible shortcomings of the data.</w:t>
      </w:r>
    </w:p>
    <w:p w:rsidR="00841996" w:rsidRPr="000F30E7" w:rsidRDefault="00841996" w:rsidP="002D12CA">
      <w:pPr>
        <w:numPr>
          <w:ins w:id="611" w:author="Marc Lohse" w:date="2009-11-02T09:45:00Z"/>
        </w:numPr>
        <w:spacing w:line="360" w:lineRule="auto"/>
        <w:jc w:val="both"/>
        <w:rPr>
          <w:ins w:id="612" w:author="Marc Lohse" w:date="2009-11-02T09:45:00Z"/>
          <w:rFonts w:ascii="Arial" w:hAnsi="Arial"/>
        </w:rPr>
      </w:pPr>
    </w:p>
    <w:p w:rsidR="00841996" w:rsidRPr="000F30E7" w:rsidRDefault="00244E62" w:rsidP="002D12CA">
      <w:pPr>
        <w:numPr>
          <w:ins w:id="613" w:author="Marc Lohse" w:date="2009-11-02T09:45:00Z"/>
        </w:numPr>
        <w:spacing w:line="360" w:lineRule="auto"/>
        <w:jc w:val="both"/>
        <w:rPr>
          <w:ins w:id="614" w:author="Marc Lohse" w:date="2009-11-02T09:45:00Z"/>
          <w:rFonts w:ascii="Arial" w:hAnsi="Arial"/>
          <w:i/>
        </w:rPr>
      </w:pPr>
      <w:ins w:id="615" w:author="Marc Lohse" w:date="2009-11-02T09:45:00Z">
        <w:r w:rsidRPr="00244E62">
          <w:rPr>
            <w:rFonts w:ascii="Arial" w:hAnsi="Arial"/>
            <w:i/>
          </w:rPr>
          <w:t>Plant material</w:t>
        </w:r>
      </w:ins>
    </w:p>
    <w:p w:rsidR="00C35463" w:rsidRPr="000F30E7" w:rsidRDefault="00244E62" w:rsidP="002D12CA">
      <w:pPr>
        <w:numPr>
          <w:ins w:id="616" w:author="Marc Lohse" w:date="2009-11-02T10:34:00Z"/>
        </w:numPr>
        <w:spacing w:line="360" w:lineRule="auto"/>
        <w:jc w:val="both"/>
        <w:rPr>
          <w:rFonts w:ascii="Arial" w:hAnsi="Arial"/>
        </w:rPr>
      </w:pPr>
      <w:ins w:id="617" w:author="Marc Lohse" w:date="2009-11-02T09:45:00Z">
        <w:r w:rsidRPr="00244E62">
          <w:rPr>
            <w:rFonts w:ascii="Arial" w:hAnsi="Arial"/>
            <w:i/>
          </w:rPr>
          <w:t>Solanum lycopersicum</w:t>
        </w:r>
        <w:r w:rsidR="00841996" w:rsidRPr="000F30E7">
          <w:rPr>
            <w:rFonts w:ascii="Arial" w:hAnsi="Arial"/>
          </w:rPr>
          <w:t xml:space="preserve"> plants cultivar M82 seeds were </w:t>
        </w:r>
      </w:ins>
      <w:ins w:id="618" w:author="Marc Lohse" w:date="2009-11-02T10:04:00Z">
        <w:r w:rsidRPr="00244E62">
          <w:rPr>
            <w:rFonts w:ascii="Arial" w:hAnsi="Arial"/>
          </w:rPr>
          <w:t>allowed to germinate</w:t>
        </w:r>
      </w:ins>
      <w:ins w:id="619" w:author="Marc Lohse" w:date="2009-11-02T09:45:00Z">
        <w:r w:rsidRPr="00244E62">
          <w:rPr>
            <w:rFonts w:ascii="Arial" w:hAnsi="Arial"/>
          </w:rPr>
          <w:t xml:space="preserve"> directly on </w:t>
        </w:r>
      </w:ins>
      <w:ins w:id="620" w:author="Marc Lohse" w:date="2009-11-02T10:03:00Z">
        <w:r w:rsidRPr="00244E62">
          <w:rPr>
            <w:rFonts w:ascii="Arial" w:hAnsi="Arial"/>
          </w:rPr>
          <w:t xml:space="preserve">soil and </w:t>
        </w:r>
      </w:ins>
      <w:ins w:id="621" w:author="Marc Lohse" w:date="2009-11-02T10:04:00Z">
        <w:r w:rsidRPr="00244E62">
          <w:rPr>
            <w:rFonts w:ascii="Arial" w:hAnsi="Arial"/>
          </w:rPr>
          <w:t xml:space="preserve">were </w:t>
        </w:r>
      </w:ins>
      <w:ins w:id="622" w:author="Marc Lohse" w:date="2009-11-02T10:09:00Z">
        <w:r w:rsidRPr="00244E62">
          <w:rPr>
            <w:rFonts w:ascii="Arial" w:hAnsi="Arial"/>
          </w:rPr>
          <w:t xml:space="preserve">then </w:t>
        </w:r>
      </w:ins>
      <w:ins w:id="623" w:author="Marc Lohse" w:date="2009-11-02T10:04:00Z">
        <w:r w:rsidRPr="00244E62">
          <w:rPr>
            <w:rFonts w:ascii="Arial" w:hAnsi="Arial"/>
          </w:rPr>
          <w:t xml:space="preserve">transferred to a vermiculte-based groth substrate </w:t>
        </w:r>
      </w:ins>
      <w:ins w:id="624" w:author="Marc Lohse" w:date="2009-11-02T10:09:00Z">
        <w:r w:rsidRPr="00244E62">
          <w:rPr>
            <w:rFonts w:ascii="Arial" w:hAnsi="Arial"/>
          </w:rPr>
          <w:t xml:space="preserve">and further cultivated as described in </w:t>
        </w:r>
      </w:ins>
      <w:ins w:id="625" w:author="Marc Lohse" w:date="2009-11-27T11:27:00Z">
        <w:r w:rsidR="009A0C87">
          <w:rPr>
            <w:rFonts w:ascii="Arial" w:hAnsi="Arial"/>
          </w:rPr>
          <w:fldChar w:fldCharType="begin">
            <w:fldData xml:space="preserve">PEVuZE5vdGU+PENpdGU+PEF1dGhvcj52YW4gZGVyIE1lcndlPC9BdXRob3I+PFllYXI+MjAwOTwv
WWVhcj48UmVjTnVtPjExNzwvUmVjTnVtPjxyZWNvcmQ+PHJlYy1udW1iZXI+MTE3PC9yZWMtbnVt
YmVyPjxmb3JlaWduLWtleXM+PGtleSBhcHA9IkVOIiBkYi1pZD0id3d4cjVlZXd6ZHN3ZXVlMHZz
bnhzdGYwOXp0ZDVyc3ZhZHIwIj4xMTc8L2tleT48L2ZvcmVpZ24ta2V5cz48cmVmLXR5cGUgbmFt
ZT0iSm91cm5hbCBBcnRpY2xlIj4xNzwvcmVmLXR5cGU+PGNvbnRyaWJ1dG9ycz48YXV0aG9ycz48
YXV0aG9yPnZhbiBkZXIgTWVyd2UsIE0uIEouPC9hdXRob3I+PGF1dGhvcj5Pc29yaW8sIFMuPC9h
dXRob3I+PGF1dGhvcj5Nb3JpdHosIFQuPC9hdXRob3I+PGF1dGhvcj5OdW5lcy1OZXNpLCBBLjwv
YXV0aG9yPjxhdXRob3I+RmVybmllLCBBLiBSLjwvYXV0aG9yPjwvYXV0aG9ycz48L2NvbnRyaWJ1
dG9ycz48YXV0aC1hZGRyZXNzPk1heCBQbGFuY2sgSW5zdGl0dXRlIG9mIE1vbGVjdWxhciBQbGFu
dCBQaHlzaW9sb2d5LCBELTE0NDc2IFBvdHNkYW0tR29sbSwgR2VybWFueS48L2F1dGgtYWRkcmVz
cz48dGl0bGVzPjx0aXRsZT5EZWNyZWFzZWQgbWl0b2Nob25kcmlhbCBhY3Rpdml0aWVzIG9mIG1h
bGF0ZSBkZWh5ZHJvZ2VuYXNlIGFuZCBmdW1hcmFzZSBpbiB0b21hdG8gbGVhZCB0byBhbHRlcmVk
IHJvb3QgZ3Jvd3RoIGFuZCBhcmNoaXRlY3R1cmUgdmlhIGRpdmVyc2UgbWVjaGFuaXNtczwvdGl0
bGU+PHNlY29uZGFyeS10aXRsZT5QbGFudCBQaHlzaW9sPC9zZWNvbmRhcnktdGl0bGU+PC90aXRs
ZXM+PHBlcmlvZGljYWw+PGZ1bGwtdGl0bGU+UGxhbnQgUGh5c2lvbDwvZnVsbC10aXRsZT48L3Bl
cmlvZGljYWw+PHBhZ2VzPjY1My02OTwvcGFnZXM+PHZvbHVtZT4xNDk8L3ZvbHVtZT48bnVtYmVy
PjI8L251bWJlcj48ZWRpdGlvbj4yMDA4LzExLzI2PC9lZGl0aW9uPjxrZXl3b3Jkcz48a2V5d29y
ZD5BZGVub3NpbmUgTW9ub3Bob3NwaGF0ZS9tZXRhYm9saXNtPC9rZXl3b3JkPjxrZXl3b3JkPkNh
cmJvbiBEaW94aWRlL21ldGFib2xpc208L2tleXdvcmQ+PGtleXdvcmQ+Q2lyY2FkaWFuIFJoeXRo
bTwva2V5d29yZD48a2V5d29yZD5DaXRyaWMgQWNpZCBDeWNsZS9waHlzaW9sb2d5PC9rZXl3b3Jk
PjxrZXl3b3JkPkZ1bWFyYXRlIEh5ZHJhdGFzZS8qbWV0YWJvbGlzbTwva2V5d29yZD48a2V5d29y
ZD5MeWNvcGVyc2ljb24gZXNjdWxlbnR1bS9hbmF0b215ICZhbXA7IGhpc3RvbG9neS8qZW56eW1v
bG9neS9ncm93dGggJmFtcDs8L2tleXdvcmQ+PGtleXdvcmQ+ZGV2ZWxvcG1lbnQ8L2tleXdvcmQ+
PGtleXdvcmQ+TWFsYXRlIERlaHlkcm9nZW5hc2UvKm1ldGFib2xpc208L2tleXdvcmQ+PGtleXdv
cmQ+TWl0b2Nob25kcmlhLyplbnp5bW9sb2d5PC9rZXl3b3JkPjxrZXl3b3JkPk94aWRhdGlvbi1S
ZWR1Y3Rpb248L2tleXdvcmQ+PGtleXdvcmQ+UGxhbnQgUHJvdGVpbnMvbWV0YWJvbGlzbTwva2V5
d29yZD48a2V5d29yZD5QbGFudCBSb290cy9lbnp5bW9sb2d5Lypncm93dGggJmFtcDsgZGV2ZWxv
cG1lbnQvcGh5c2lvbG9neTwva2V5d29yZD48a2V5d29yZD5QbGFudCBTaG9vdHMvZW56eW1vbG9n
eS9ncm93dGggJmFtcDsgZGV2ZWxvcG1lbnQvcGh5c2lvbG9neTwva2V5d29yZD48a2V5d29yZD5Q
bGFudHMsIEdlbmV0aWNhbGx5IE1vZGlmaWVkL2dlbmV0aWNzPC9rZXl3b3JkPjwva2V5d29yZHM+
PGRhdGVzPjx5ZWFyPjIwMDk8L3llYXI+PHB1Yi1kYXRlcz48ZGF0ZT5GZWI8L2RhdGU+PC9wdWIt
ZGF0ZXM+PC9kYXRlcz48aXNibj4wMDMyLTA4ODkgKFByaW50KTwvaXNibj48YWNjZXNzaW9uLW51
bT4xOTAyODg4MDwvYWNjZXNzaW9uLW51bT48dXJscz48cmVsYXRlZC11cmxzPjx1cmw+aHR0cDov
L3d3dy5uY2JpLm5sbS5uaWguZ292L2VudHJlei9xdWVyeS5mY2dpP2NtZD1SZXRyaWV2ZSZhbXA7
ZGI9UHViTWVkJmFtcDtkb3B0PUNpdGF0aW9uJmFtcDtsaXN0X3VpZHM9MTkwMjg4ODA8L3VybD48
L3JlbGF0ZWQtdXJscz48L3VybHM+PGVsZWN0cm9uaWMtcmVzb3VyY2UtbnVtPnBwLjEwOC4xMzA1
MTggW3BpaV0mI3hEOzEwLjExMDQvcHAuMTA4LjEzMDUxODwvZWxlY3Ryb25pYy1yZXNvdXJjZS1u
dW0+PGxhbmd1YWdlPmVuZzwvbGFuZ3VhZ2U+PC9yZWNvcmQ+PC9DaXRlPjwvRW5kTm90ZT5=
</w:fldData>
          </w:fldChar>
        </w:r>
        <w:r w:rsidR="009A0C87">
          <w:rPr>
            <w:rFonts w:ascii="Arial" w:hAnsi="Arial"/>
          </w:rPr>
          <w:instrText xml:space="preserve"> ADDIN EN.CITE </w:instrText>
        </w:r>
        <w:r w:rsidR="009A0C87">
          <w:rPr>
            <w:rFonts w:ascii="Arial" w:hAnsi="Arial"/>
          </w:rPr>
          <w:fldChar w:fldCharType="begin">
            <w:fldData xml:space="preserve">PEVuZE5vdGU+PENpdGU+PEF1dGhvcj52YW4gZGVyIE1lcndlPC9BdXRob3I+PFllYXI+MjAwOTwv
WWVhcj48UmVjTnVtPjExNzwvUmVjTnVtPjxyZWNvcmQ+PHJlYy1udW1iZXI+MTE3PC9yZWMtbnVt
YmVyPjxmb3JlaWduLWtleXM+PGtleSBhcHA9IkVOIiBkYi1pZD0id3d4cjVlZXd6ZHN3ZXVlMHZz
bnhzdGYwOXp0ZDVyc3ZhZHIwIj4xMTc8L2tleT48L2ZvcmVpZ24ta2V5cz48cmVmLXR5cGUgbmFt
ZT0iSm91cm5hbCBBcnRpY2xlIj4xNzwvcmVmLXR5cGU+PGNvbnRyaWJ1dG9ycz48YXV0aG9ycz48
YXV0aG9yPnZhbiBkZXIgTWVyd2UsIE0uIEouPC9hdXRob3I+PGF1dGhvcj5Pc29yaW8sIFMuPC9h
dXRob3I+PGF1dGhvcj5Nb3JpdHosIFQuPC9hdXRob3I+PGF1dGhvcj5OdW5lcy1OZXNpLCBBLjwv
YXV0aG9yPjxhdXRob3I+RmVybmllLCBBLiBSLjwvYXV0aG9yPjwvYXV0aG9ycz48L2NvbnRyaWJ1
dG9ycz48YXV0aC1hZGRyZXNzPk1heCBQbGFuY2sgSW5zdGl0dXRlIG9mIE1vbGVjdWxhciBQbGFu
dCBQaHlzaW9sb2d5LCBELTE0NDc2IFBvdHNkYW0tR29sbSwgR2VybWFueS48L2F1dGgtYWRkcmVz
cz48dGl0bGVzPjx0aXRsZT5EZWNyZWFzZWQgbWl0b2Nob25kcmlhbCBhY3Rpdml0aWVzIG9mIG1h
bGF0ZSBkZWh5ZHJvZ2VuYXNlIGFuZCBmdW1hcmFzZSBpbiB0b21hdG8gbGVhZCB0byBhbHRlcmVk
IHJvb3QgZ3Jvd3RoIGFuZCBhcmNoaXRlY3R1cmUgdmlhIGRpdmVyc2UgbWVjaGFuaXNtczwvdGl0
bGU+PHNlY29uZGFyeS10aXRsZT5QbGFudCBQaHlzaW9sPC9zZWNvbmRhcnktdGl0bGU+PC90aXRs
ZXM+PHBlcmlvZGljYWw+PGZ1bGwtdGl0bGU+UGxhbnQgUGh5c2lvbDwvZnVsbC10aXRsZT48L3Bl
cmlvZGljYWw+PHBhZ2VzPjY1My02OTwvcGFnZXM+PHZvbHVtZT4xNDk8L3ZvbHVtZT48bnVtYmVy
PjI8L251bWJlcj48ZWRpdGlvbj4yMDA4LzExLzI2PC9lZGl0aW9uPjxrZXl3b3Jkcz48a2V5d29y
ZD5BZGVub3NpbmUgTW9ub3Bob3NwaGF0ZS9tZXRhYm9saXNtPC9rZXl3b3JkPjxrZXl3b3JkPkNh
cmJvbiBEaW94aWRlL21ldGFib2xpc208L2tleXdvcmQ+PGtleXdvcmQ+Q2lyY2FkaWFuIFJoeXRo
bTwva2V5d29yZD48a2V5d29yZD5DaXRyaWMgQWNpZCBDeWNsZS9waHlzaW9sb2d5PC9rZXl3b3Jk
PjxrZXl3b3JkPkZ1bWFyYXRlIEh5ZHJhdGFzZS8qbWV0YWJvbGlzbTwva2V5d29yZD48a2V5d29y
ZD5MeWNvcGVyc2ljb24gZXNjdWxlbnR1bS9hbmF0b215ICZhbXA7IGhpc3RvbG9neS8qZW56eW1v
bG9neS9ncm93dGggJmFtcDs8L2tleXdvcmQ+PGtleXdvcmQ+ZGV2ZWxvcG1lbnQ8L2tleXdvcmQ+
PGtleXdvcmQ+TWFsYXRlIERlaHlkcm9nZW5hc2UvKm1ldGFib2xpc208L2tleXdvcmQ+PGtleXdv
cmQ+TWl0b2Nob25kcmlhLyplbnp5bW9sb2d5PC9rZXl3b3JkPjxrZXl3b3JkPk94aWRhdGlvbi1S
ZWR1Y3Rpb248L2tleXdvcmQ+PGtleXdvcmQ+UGxhbnQgUHJvdGVpbnMvbWV0YWJvbGlzbTwva2V5
d29yZD48a2V5d29yZD5QbGFudCBSb290cy9lbnp5bW9sb2d5Lypncm93dGggJmFtcDsgZGV2ZWxv
cG1lbnQvcGh5c2lvbG9neTwva2V5d29yZD48a2V5d29yZD5QbGFudCBTaG9vdHMvZW56eW1vbG9n
eS9ncm93dGggJmFtcDsgZGV2ZWxvcG1lbnQvcGh5c2lvbG9neTwva2V5d29yZD48a2V5d29yZD5Q
bGFudHMsIEdlbmV0aWNhbGx5IE1vZGlmaWVkL2dlbmV0aWNzPC9rZXl3b3JkPjwva2V5d29yZHM+
PGRhdGVzPjx5ZWFyPjIwMDk8L3llYXI+PHB1Yi1kYXRlcz48ZGF0ZT5GZWI8L2RhdGU+PC9wdWIt
ZGF0ZXM+PC9kYXRlcz48aXNibj4wMDMyLTA4ODkgKFByaW50KTwvaXNibj48YWNjZXNzaW9uLW51
bT4xOTAyODg4MDwvYWNjZXNzaW9uLW51bT48dXJscz48cmVsYXRlZC11cmxzPjx1cmw+aHR0cDov
L3d3dy5uY2JpLm5sbS5uaWguZ292L2VudHJlei9xdWVyeS5mY2dpP2NtZD1SZXRyaWV2ZSZhbXA7
ZGI9UHViTWVkJmFtcDtkb3B0PUNpdGF0aW9uJmFtcDtsaXN0X3VpZHM9MTkwMjg4ODA8L3VybD48
L3JlbGF0ZWQtdXJscz48L3VybHM+PGVsZWN0cm9uaWMtcmVzb3VyY2UtbnVtPnBwLjEwOC4xMzA1
MTggW3BpaV0mI3hEOzEwLjExMDQvcHAuMTA4LjEzMDUxODwvZWxlY3Ryb25pYy1yZXNvdXJjZS1u
dW0+PGxhbmd1YWdlPmVuZzwvbGFuZ3VhZ2U+PC9yZWNvcmQ+PC9DaXRlPjwvRW5kTm90ZT5=
</w:fldData>
          </w:fldChar>
        </w:r>
        <w:r w:rsidR="009A0C87">
          <w:rPr>
            <w:rFonts w:ascii="Arial" w:hAnsi="Arial"/>
          </w:rPr>
          <w:instrText xml:space="preserve"> ADDIN EN.CITE.DATA </w:instrText>
        </w:r>
        <w:r w:rsidR="009A0C87" w:rsidRPr="009A0C87">
          <w:rPr>
            <w:rStyle w:val="PageNumber"/>
            <w:rFonts w:ascii="Arial" w:hAnsi="Arial"/>
            <w:rPrChange w:id="626" w:author="Marc Lohse" w:date="2009-11-27T11:27:00Z">
              <w:rPr>
                <w:rStyle w:val="PageNumber"/>
              </w:rPr>
            </w:rPrChange>
          </w:rPr>
        </w:r>
        <w:r w:rsidR="009A0C87">
          <w:rPr>
            <w:rFonts w:ascii="Arial" w:hAnsi="Arial"/>
          </w:rPr>
          <w:fldChar w:fldCharType="end"/>
        </w:r>
      </w:ins>
      <w:r w:rsidR="009A0C87">
        <w:rPr>
          <w:rFonts w:ascii="Arial" w:hAnsi="Arial"/>
        </w:rPr>
        <w:fldChar w:fldCharType="separate"/>
      </w:r>
      <w:ins w:id="627" w:author="Marc Lohse" w:date="2009-11-27T11:27:00Z">
        <w:r w:rsidR="009A0C87">
          <w:rPr>
            <w:rFonts w:ascii="Arial" w:hAnsi="Arial"/>
          </w:rPr>
          <w:t>(van der Merwe et al., 2009)</w:t>
        </w:r>
        <w:r w:rsidR="009A0C87">
          <w:rPr>
            <w:rFonts w:ascii="Arial" w:hAnsi="Arial"/>
          </w:rPr>
          <w:fldChar w:fldCharType="end"/>
        </w:r>
      </w:ins>
      <w:ins w:id="628" w:author="Marc Lohse" w:date="2009-11-02T09:52:00Z">
        <w:r w:rsidRPr="00244E62">
          <w:rPr>
            <w:rFonts w:ascii="Arial" w:hAnsi="Arial"/>
          </w:rPr>
          <w:t xml:space="preserve">. </w:t>
        </w:r>
      </w:ins>
      <w:ins w:id="629" w:author="Marc Lohse" w:date="2009-11-02T10:32:00Z">
        <w:r w:rsidRPr="00244E62">
          <w:rPr>
            <w:rFonts w:ascii="Arial" w:hAnsi="Arial"/>
          </w:rPr>
          <w:t xml:space="preserve">Plant materials for microarray analysis were harvested from 6 week-old plants. Specifically, </w:t>
        </w:r>
      </w:ins>
      <w:ins w:id="630" w:author="Marc Lohse" w:date="2009-11-02T10:33:00Z">
        <w:r w:rsidRPr="00244E62">
          <w:rPr>
            <w:rFonts w:ascii="Arial" w:hAnsi="Arial"/>
          </w:rPr>
          <w:t>l</w:t>
        </w:r>
      </w:ins>
      <w:ins w:id="631" w:author="Marc Lohse" w:date="2009-11-02T10:31:00Z">
        <w:r w:rsidRPr="00244E62">
          <w:rPr>
            <w:rFonts w:ascii="Arial" w:hAnsi="Arial"/>
          </w:rPr>
          <w:t xml:space="preserve">eaf samples were taken from the </w:t>
        </w:r>
      </w:ins>
      <w:ins w:id="632" w:author="Marc Lohse" w:date="2009-11-02T10:32:00Z">
        <w:r w:rsidRPr="00244E62">
          <w:rPr>
            <w:rFonts w:ascii="Arial" w:hAnsi="Arial"/>
          </w:rPr>
          <w:t xml:space="preserve">third to fourth node from the top, </w:t>
        </w:r>
      </w:ins>
      <w:ins w:id="633" w:author="Marc Lohse" w:date="2009-11-02T10:35:00Z">
        <w:r w:rsidRPr="00244E62">
          <w:rPr>
            <w:rFonts w:ascii="Arial" w:hAnsi="Arial"/>
          </w:rPr>
          <w:t>r</w:t>
        </w:r>
      </w:ins>
      <w:ins w:id="634" w:author="Marc Lohse" w:date="2009-11-02T10:34:00Z">
        <w:r w:rsidRPr="00244E62">
          <w:rPr>
            <w:rFonts w:ascii="Arial" w:hAnsi="Arial"/>
          </w:rPr>
          <w:t>oots w</w:t>
        </w:r>
      </w:ins>
      <w:ins w:id="635" w:author="Marc Lohse" w:date="2009-11-02T10:35:00Z">
        <w:r w:rsidRPr="00244E62">
          <w:rPr>
            <w:rFonts w:ascii="Arial" w:hAnsi="Arial"/>
          </w:rPr>
          <w:t xml:space="preserve">ere washed in tap water to remove growth substrate and all fully expanded flowers were collected. </w:t>
        </w:r>
      </w:ins>
      <w:ins w:id="636" w:author="Marc Lohse" w:date="2009-11-25T10:34:00Z">
        <w:r w:rsidR="002945DC">
          <w:rPr>
            <w:rFonts w:ascii="Arial" w:hAnsi="Arial"/>
          </w:rPr>
          <w:t xml:space="preserve">In order to </w:t>
        </w:r>
      </w:ins>
      <w:ins w:id="637" w:author="Marc Lohse" w:date="2009-11-25T10:33:00Z">
        <w:r w:rsidR="002945DC">
          <w:rPr>
            <w:rFonts w:ascii="Arial" w:hAnsi="Arial"/>
          </w:rPr>
          <w:t>minimize circadian effects</w:t>
        </w:r>
      </w:ins>
      <w:ins w:id="638" w:author="Marc Lohse" w:date="2009-11-25T10:34:00Z">
        <w:r w:rsidR="002945DC">
          <w:rPr>
            <w:rFonts w:ascii="Arial" w:hAnsi="Arial"/>
          </w:rPr>
          <w:t xml:space="preserve">, samples were taken </w:t>
        </w:r>
        <w:r w:rsidR="00925570">
          <w:rPr>
            <w:rFonts w:ascii="Arial" w:hAnsi="Arial"/>
          </w:rPr>
          <w:t xml:space="preserve">on two consecutive days at the same time of day within </w:t>
        </w:r>
        <w:proofErr w:type="gramStart"/>
        <w:r w:rsidR="00925570">
          <w:rPr>
            <w:rFonts w:ascii="Arial" w:hAnsi="Arial"/>
          </w:rPr>
          <w:t>1</w:t>
        </w:r>
      </w:ins>
      <w:ins w:id="639" w:author="Marc Lohse" w:date="2009-11-25T10:40:00Z">
        <w:r w:rsidR="00925570">
          <w:rPr>
            <w:rFonts w:ascii="Arial" w:hAnsi="Arial"/>
          </w:rPr>
          <w:t xml:space="preserve"> ½</w:t>
        </w:r>
        <w:proofErr w:type="gramEnd"/>
        <w:r w:rsidR="00925570">
          <w:rPr>
            <w:rFonts w:ascii="Arial" w:hAnsi="Arial"/>
          </w:rPr>
          <w:t xml:space="preserve"> hours. </w:t>
        </w:r>
      </w:ins>
      <w:ins w:id="640" w:author="Marc Lohse" w:date="2009-11-02T10:35:00Z">
        <w:r w:rsidR="00925570">
          <w:rPr>
            <w:rFonts w:ascii="Arial" w:hAnsi="Arial"/>
          </w:rPr>
          <w:t>Tissue</w:t>
        </w:r>
        <w:r w:rsidRPr="00244E62">
          <w:rPr>
            <w:rFonts w:ascii="Arial" w:hAnsi="Arial"/>
          </w:rPr>
          <w:t xml:space="preserve"> samples were immediately shock frozen in liquid nitrogen and stored at -80°C.</w:t>
        </w:r>
      </w:ins>
    </w:p>
    <w:p w:rsidR="00F97EB2" w:rsidRPr="000F30E7" w:rsidRDefault="00F97EB2" w:rsidP="002D12CA">
      <w:pPr>
        <w:spacing w:line="360" w:lineRule="auto"/>
        <w:jc w:val="both"/>
        <w:rPr>
          <w:rFonts w:ascii="Arial" w:hAnsi="Arial"/>
        </w:rPr>
      </w:pPr>
    </w:p>
    <w:p w:rsidR="009B27B3" w:rsidRPr="000F30E7" w:rsidRDefault="00244E62" w:rsidP="002D12CA">
      <w:pPr>
        <w:spacing w:line="360" w:lineRule="auto"/>
        <w:jc w:val="both"/>
        <w:rPr>
          <w:rFonts w:ascii="Arial" w:hAnsi="Arial"/>
          <w:i/>
        </w:rPr>
      </w:pPr>
      <w:r w:rsidRPr="00244E62">
        <w:rPr>
          <w:rFonts w:ascii="Arial" w:hAnsi="Arial"/>
          <w:i/>
        </w:rPr>
        <w:t>Sample preparation</w:t>
      </w:r>
    </w:p>
    <w:p w:rsidR="009B27B3" w:rsidRPr="000F30E7" w:rsidRDefault="00244E62" w:rsidP="002D12CA">
      <w:pPr>
        <w:spacing w:line="360" w:lineRule="auto"/>
        <w:jc w:val="both"/>
        <w:rPr>
          <w:ins w:id="641" w:author="Marc Lohse" w:date="2009-11-02T11:53:00Z"/>
          <w:rFonts w:ascii="Arial" w:hAnsi="Arial"/>
        </w:rPr>
      </w:pPr>
      <w:ins w:id="642" w:author="Marc Lohse" w:date="2009-11-02T11:32:00Z">
        <w:r w:rsidRPr="00244E62">
          <w:rPr>
            <w:rFonts w:ascii="Arial" w:hAnsi="Arial"/>
          </w:rPr>
          <w:t xml:space="preserve">Tomato RNA extraction was performed </w:t>
        </w:r>
      </w:ins>
      <w:ins w:id="643" w:author="Marc Lohse" w:date="2009-11-02T11:43:00Z">
        <w:r w:rsidRPr="00244E62">
          <w:rPr>
            <w:rFonts w:ascii="Arial" w:hAnsi="Arial"/>
          </w:rPr>
          <w:t>using a modification of the standard TRIzol (</w:t>
        </w:r>
      </w:ins>
      <w:ins w:id="644" w:author="Marc Lohse" w:date="2009-11-02T11:44:00Z">
        <w:r w:rsidRPr="00244E62">
          <w:rPr>
            <w:rFonts w:ascii="Arial" w:hAnsi="Arial"/>
          </w:rPr>
          <w:t>Invitrogen GmbH, Karlsruhe</w:t>
        </w:r>
      </w:ins>
      <w:ins w:id="645" w:author="Marc Lohse" w:date="2009-11-02T11:43:00Z">
        <w:r w:rsidRPr="00244E62">
          <w:rPr>
            <w:rFonts w:ascii="Arial" w:hAnsi="Arial"/>
          </w:rPr>
          <w:t>)</w:t>
        </w:r>
      </w:ins>
      <w:ins w:id="646" w:author="Marc Lohse" w:date="2009-11-02T11:45:00Z">
        <w:r w:rsidRPr="00244E62">
          <w:rPr>
            <w:rFonts w:ascii="Arial" w:hAnsi="Arial"/>
          </w:rPr>
          <w:t xml:space="preserve"> extraction protocol</w:t>
        </w:r>
      </w:ins>
      <w:ins w:id="647" w:author="Marc Lohse" w:date="2009-11-02T11:40:00Z">
        <w:r w:rsidRPr="00244E62">
          <w:rPr>
            <w:rFonts w:ascii="Arial" w:hAnsi="Arial"/>
          </w:rPr>
          <w:t>. Briefly, 500</w:t>
        </w:r>
      </w:ins>
      <w:ins w:id="648" w:author="Marc Lohse" w:date="2009-11-02T12:01:00Z">
        <w:r w:rsidRPr="00244E62">
          <w:rPr>
            <w:rFonts w:ascii="Arial" w:hAnsi="Arial"/>
          </w:rPr>
          <w:t xml:space="preserve"> </w:t>
        </w:r>
      </w:ins>
      <w:ins w:id="649" w:author="Marc Lohse" w:date="2009-11-02T11:40:00Z">
        <w:r w:rsidRPr="00244E62">
          <w:rPr>
            <w:rFonts w:ascii="Arial" w:hAnsi="Arial"/>
          </w:rPr>
          <w:t>mg of frozen material was finely ground in a mortar</w:t>
        </w:r>
      </w:ins>
      <w:ins w:id="650" w:author="Marc Lohse" w:date="2009-11-02T11:45:00Z">
        <w:r w:rsidRPr="00244E62">
          <w:rPr>
            <w:rFonts w:ascii="Arial" w:hAnsi="Arial"/>
          </w:rPr>
          <w:t xml:space="preserve"> and subsequently mixed with </w:t>
        </w:r>
      </w:ins>
      <w:ins w:id="651" w:author="Marc Lohse" w:date="2009-11-02T11:47:00Z">
        <w:r w:rsidRPr="00244E62">
          <w:rPr>
            <w:rFonts w:ascii="Arial" w:hAnsi="Arial"/>
          </w:rPr>
          <w:t>5</w:t>
        </w:r>
      </w:ins>
      <w:ins w:id="652" w:author="Marc Lohse" w:date="2009-11-02T11:45:00Z">
        <w:r w:rsidRPr="00244E62">
          <w:rPr>
            <w:rFonts w:ascii="Arial" w:hAnsi="Arial"/>
          </w:rPr>
          <w:t xml:space="preserve"> ml of TRIzol solution</w:t>
        </w:r>
      </w:ins>
      <w:ins w:id="653" w:author="Marc Lohse" w:date="2009-11-02T11:47:00Z">
        <w:r w:rsidRPr="00244E62">
          <w:rPr>
            <w:rFonts w:ascii="Arial" w:hAnsi="Arial"/>
          </w:rPr>
          <w:t xml:space="preserve"> by vortexing. After addition of 3-5 ml chloroform and centrifugation for 20 minutes at 4000xg, the aqueous phase containing the RNA was transferred to a fresh tube. RNA was </w:t>
        </w:r>
      </w:ins>
      <w:ins w:id="654" w:author="Marc Lohse" w:date="2009-11-02T11:49:00Z">
        <w:r w:rsidRPr="00244E62">
          <w:rPr>
            <w:rFonts w:ascii="Arial" w:hAnsi="Arial"/>
          </w:rPr>
          <w:t>precipitated</w:t>
        </w:r>
      </w:ins>
      <w:ins w:id="655" w:author="Marc Lohse" w:date="2009-11-02T11:47:00Z">
        <w:r w:rsidRPr="00244E62">
          <w:rPr>
            <w:rFonts w:ascii="Arial" w:hAnsi="Arial"/>
          </w:rPr>
          <w:t xml:space="preserve"> </w:t>
        </w:r>
      </w:ins>
      <w:ins w:id="656" w:author="Marc Lohse" w:date="2009-11-02T11:49:00Z">
        <w:r w:rsidRPr="00244E62">
          <w:rPr>
            <w:rFonts w:ascii="Arial" w:hAnsi="Arial"/>
          </w:rPr>
          <w:t xml:space="preserve">over night </w:t>
        </w:r>
      </w:ins>
      <w:ins w:id="657" w:author="Marc Lohse" w:date="2009-11-02T11:51:00Z">
        <w:r w:rsidRPr="00244E62">
          <w:rPr>
            <w:rFonts w:ascii="Arial" w:hAnsi="Arial"/>
          </w:rPr>
          <w:t>following addition</w:t>
        </w:r>
      </w:ins>
      <w:ins w:id="658" w:author="Marc Lohse" w:date="2009-11-02T11:49:00Z">
        <w:r w:rsidRPr="00244E62">
          <w:rPr>
            <w:rFonts w:ascii="Arial" w:hAnsi="Arial"/>
          </w:rPr>
          <w:t xml:space="preserve"> 0.5 volumes of precipitation solution (</w:t>
        </w:r>
      </w:ins>
      <w:ins w:id="659" w:author="Marc Lohse" w:date="2009-11-02T11:50:00Z">
        <w:r w:rsidRPr="00244E62">
          <w:rPr>
            <w:rFonts w:ascii="Arial" w:hAnsi="Arial"/>
          </w:rPr>
          <w:t>0.8 M sodium citrate, 1.2 M sodium chloride</w:t>
        </w:r>
      </w:ins>
      <w:ins w:id="660" w:author="Marc Lohse" w:date="2009-11-02T11:49:00Z">
        <w:r w:rsidRPr="00244E62">
          <w:rPr>
            <w:rFonts w:ascii="Arial" w:hAnsi="Arial"/>
          </w:rPr>
          <w:t>)</w:t>
        </w:r>
      </w:ins>
      <w:ins w:id="661" w:author="Marc Lohse" w:date="2009-11-02T11:53:00Z">
        <w:r w:rsidRPr="00244E62">
          <w:rPr>
            <w:rFonts w:ascii="Arial" w:hAnsi="Arial"/>
          </w:rPr>
          <w:t xml:space="preserve"> and 0.5 volumes of 2-propanol. </w:t>
        </w:r>
      </w:ins>
      <w:ins w:id="662" w:author="Marc Lohse" w:date="2009-11-02T12:02:00Z">
        <w:r w:rsidRPr="00244E62">
          <w:rPr>
            <w:rFonts w:ascii="Arial" w:hAnsi="Arial"/>
          </w:rPr>
          <w:t>Precipitated</w:t>
        </w:r>
      </w:ins>
      <w:ins w:id="663" w:author="Marc Lohse" w:date="2009-11-02T11:54:00Z">
        <w:r w:rsidRPr="00244E62">
          <w:rPr>
            <w:rFonts w:ascii="Arial" w:hAnsi="Arial"/>
          </w:rPr>
          <w:t xml:space="preserve"> RNA was recovered by centrifugation </w:t>
        </w:r>
      </w:ins>
      <w:ins w:id="664" w:author="Marc Lohse" w:date="2009-11-02T11:55:00Z">
        <w:r w:rsidRPr="00244E62">
          <w:rPr>
            <w:rFonts w:ascii="Arial" w:hAnsi="Arial"/>
          </w:rPr>
          <w:t>for 20 minutes at 4000xg and subsequently washed twice by adding 5</w:t>
        </w:r>
      </w:ins>
      <w:ins w:id="665" w:author="Marc Lohse" w:date="2009-11-02T12:02:00Z">
        <w:r w:rsidRPr="00244E62">
          <w:rPr>
            <w:rFonts w:ascii="Arial" w:hAnsi="Arial"/>
          </w:rPr>
          <w:t xml:space="preserve"> </w:t>
        </w:r>
      </w:ins>
      <w:ins w:id="666" w:author="Marc Lohse" w:date="2009-11-02T11:55:00Z">
        <w:r w:rsidRPr="00244E62">
          <w:rPr>
            <w:rFonts w:ascii="Arial" w:hAnsi="Arial"/>
          </w:rPr>
          <w:t>ml of 70% ethanol and centrifuging for 5 minutes at 4000xg. After complete removal of 70% ethanol, the RNA pellets were air-dried and finally dissolved in 40</w:t>
        </w:r>
      </w:ins>
      <w:ins w:id="667" w:author="Marc Lohse" w:date="2009-11-02T12:01:00Z">
        <w:r w:rsidRPr="00244E62">
          <w:rPr>
            <w:rFonts w:ascii="Arial" w:hAnsi="Arial"/>
          </w:rPr>
          <w:t xml:space="preserve"> µl of sterile water.</w:t>
        </w:r>
      </w:ins>
      <w:ins w:id="668" w:author="Marc Lohse" w:date="2009-11-02T12:50:00Z">
        <w:r w:rsidRPr="00244E62">
          <w:rPr>
            <w:rFonts w:ascii="Arial" w:hAnsi="Arial"/>
          </w:rPr>
          <w:t xml:space="preserve"> </w:t>
        </w:r>
      </w:ins>
      <w:proofErr w:type="gramStart"/>
      <w:ins w:id="669" w:author="Marc Lohse" w:date="2009-11-02T12:51:00Z">
        <w:r w:rsidRPr="00244E62">
          <w:rPr>
            <w:rFonts w:ascii="Arial" w:hAnsi="Arial"/>
          </w:rPr>
          <w:t>cDNA</w:t>
        </w:r>
        <w:proofErr w:type="gramEnd"/>
        <w:r w:rsidRPr="00244E62">
          <w:rPr>
            <w:rFonts w:ascii="Arial" w:hAnsi="Arial"/>
          </w:rPr>
          <w:t xml:space="preserve"> synthesis </w:t>
        </w:r>
      </w:ins>
      <w:ins w:id="670" w:author="Marc Lohse" w:date="2009-11-02T13:27:00Z">
        <w:r w:rsidRPr="00244E62">
          <w:rPr>
            <w:rFonts w:ascii="Arial" w:hAnsi="Arial"/>
          </w:rPr>
          <w:t xml:space="preserve">and labeling </w:t>
        </w:r>
      </w:ins>
      <w:ins w:id="671" w:author="Marc Lohse" w:date="2009-11-02T12:51:00Z">
        <w:r w:rsidRPr="00244E62">
          <w:rPr>
            <w:rFonts w:ascii="Arial" w:hAnsi="Arial"/>
          </w:rPr>
          <w:t xml:space="preserve">was carried out as described in </w:t>
        </w:r>
      </w:ins>
      <w:ins w:id="672" w:author="Marc Lohse" w:date="2009-11-27T11:27:00Z">
        <w:r w:rsidR="009A0C87">
          <w:rPr>
            <w:rFonts w:ascii="Arial" w:hAnsi="Arial"/>
          </w:rPr>
          <w:fldChar w:fldCharType="begin"/>
        </w:r>
        <w:r w:rsidR="009A0C87">
          <w:rPr>
            <w:rFonts w:ascii="Arial" w:hAnsi="Arial"/>
          </w:rPr>
          <w:instrText xml:space="preserve"> ADDIN EN.CITE &lt;EndNote&gt;&lt;Cite&gt;&lt;Author&gt;Degenkolbe&lt;/Author&gt;&lt;Year&gt;2005&lt;/Year&gt;&lt;RecNum&gt;111&lt;/RecNum&gt;&lt;record&gt;&lt;rec-number&gt;111&lt;/rec-number&gt;&lt;foreign-keys&gt;&lt;key app="EN" db-id="wwxr5eewzdsweue0vsnxstf09ztd5rsvadr0"&gt;111&lt;/key&gt;&lt;/foreign-keys&gt;&lt;ref-type name="Journal Article"&gt;17&lt;/ref-type&gt;&lt;contributors&gt;&lt;authors&gt;&lt;author&gt;Degenkolbe, T.&lt;/author&gt;&lt;author&gt;Hannah, M. A.&lt;/author&gt;&lt;author&gt;Freund, S.&lt;/author&gt;&lt;author&gt;Hincha, D. K.&lt;/author&gt;&lt;author&gt;Heyer, A. G.&lt;/author&gt;&lt;author&gt;Kohl, K. I.&lt;/author&gt;&lt;/authors&gt;&lt;/contributors&gt;&lt;auth-address&gt;Max-Planck-Institut fur Molekulare Pflanzenphysiologie, D-14424 Potsdam, Germany.&lt;/auth-address&gt;&lt;titles&gt;&lt;title&gt;A quality-controlled microarray method for gene expression profiling&lt;/title&gt;&lt;secondary-title&gt;Anal Biochem&lt;/secondary-title&gt;&lt;/titles&gt;&lt;periodical&gt;&lt;full-title&gt;Anal Biochem&lt;/full-title&gt;&lt;/periodical&gt;&lt;pages&gt;217-24&lt;/pages&gt;&lt;volume&gt;346&lt;/volume&gt;&lt;number&gt;2&lt;/number&gt;&lt;edition&gt;2005/10/11&lt;/edition&gt;&lt;keywords&gt;&lt;keyword&gt;DNA, Complementary/chemical synthesis&lt;/keyword&gt;&lt;keyword&gt;Disasters&lt;/keyword&gt;&lt;keyword&gt;Gene Expression Profiling/*methods&lt;/keyword&gt;&lt;keyword&gt;Image Processing, Computer-Assisted&lt;/keyword&gt;&lt;keyword&gt;Oligonucleotide Array Sequence Analysis/*methods&lt;/keyword&gt;&lt;keyword&gt;Plant Leaves/genetics&lt;/keyword&gt;&lt;keyword&gt;Reproducibility of Results&lt;/keyword&gt;&lt;keyword&gt;Solanum tuberosum/genetics&lt;/keyword&gt;&lt;/keywords&gt;&lt;dates&gt;&lt;year&gt;2005&lt;/year&gt;&lt;pub-dates&gt;&lt;date&gt;Nov 15&lt;/date&gt;&lt;/pub-dates&gt;&lt;/dates&gt;&lt;isbn&gt;0003-2697 (Print)&lt;/isbn&gt;&lt;accession-num&gt;16213454&lt;/accession-num&gt;&lt;urls&gt;&lt;related-urls&gt;&lt;url&gt;http://www.ncbi.nlm.nih.gov/entrez/query.fcgi?cmd=Retrieve&amp;amp;db=PubMed&amp;amp;dopt=Citation&amp;amp;list_uids=16213454&lt;/url&gt;&lt;/related-urls&gt;&lt;/urls&gt;&lt;electronic-resource-num&gt;S0003-2697(05)00608-1 [pii]&amp;#xD;10.1016/j.ab.2005.08.027&lt;/electronic-resource-num&gt;&lt;language&gt;eng&lt;/language&gt;&lt;/record&gt;&lt;/Cite&gt;&lt;/EndNote&gt;</w:instrText>
        </w:r>
      </w:ins>
      <w:r w:rsidR="009A0C87">
        <w:rPr>
          <w:rFonts w:ascii="Arial" w:hAnsi="Arial"/>
        </w:rPr>
        <w:fldChar w:fldCharType="separate"/>
      </w:r>
      <w:ins w:id="673" w:author="Marc Lohse" w:date="2009-11-27T11:27:00Z">
        <w:r w:rsidR="009A0C87">
          <w:rPr>
            <w:rFonts w:ascii="Arial" w:hAnsi="Arial"/>
          </w:rPr>
          <w:t>(Degenkolbe et al., 2005)</w:t>
        </w:r>
        <w:r w:rsidR="009A0C87">
          <w:rPr>
            <w:rFonts w:ascii="Arial" w:hAnsi="Arial"/>
          </w:rPr>
          <w:fldChar w:fldCharType="end"/>
        </w:r>
      </w:ins>
      <w:ins w:id="674" w:author="Marc Lohse" w:date="2009-11-02T12:51:00Z">
        <w:r w:rsidRPr="00244E62">
          <w:rPr>
            <w:rFonts w:ascii="Arial" w:hAnsi="Arial"/>
          </w:rPr>
          <w:t xml:space="preserve"> using </w:t>
        </w:r>
      </w:ins>
      <w:ins w:id="675" w:author="Marc Lohse" w:date="2009-11-02T12:52:00Z">
        <w:r w:rsidRPr="00244E62">
          <w:rPr>
            <w:rFonts w:ascii="Arial" w:hAnsi="Arial"/>
          </w:rPr>
          <w:t>Dynabeads Oligo(dT)25 (Dynal, Oslo, Norway)</w:t>
        </w:r>
        <w:r w:rsidR="00D92A63" w:rsidRPr="000F30E7">
          <w:rPr>
            <w:rFonts w:ascii="Arial" w:hAnsi="Arial"/>
          </w:rPr>
          <w:t xml:space="preserve"> to extract mRNA from the whole RNA samples.</w:t>
        </w:r>
      </w:ins>
      <w:ins w:id="676" w:author="Marc Lohse" w:date="2009-11-02T13:26:00Z">
        <w:r w:rsidR="00451DDF" w:rsidRPr="000F30E7">
          <w:rPr>
            <w:rFonts w:ascii="Arial" w:hAnsi="Arial"/>
          </w:rPr>
          <w:t xml:space="preserve"> </w:t>
        </w:r>
      </w:ins>
    </w:p>
    <w:p w:rsidR="00976BF6" w:rsidRPr="000F30E7" w:rsidRDefault="00976BF6" w:rsidP="002D12CA">
      <w:pPr>
        <w:numPr>
          <w:ins w:id="677" w:author="Marc Lohse" w:date="2009-11-02T12:50:00Z"/>
        </w:numPr>
        <w:spacing w:line="360" w:lineRule="auto"/>
        <w:jc w:val="both"/>
        <w:rPr>
          <w:ins w:id="678" w:author="Marc Lohse" w:date="2009-11-02T12:50:00Z"/>
          <w:rFonts w:ascii="Arial" w:hAnsi="Arial"/>
        </w:rPr>
      </w:pPr>
    </w:p>
    <w:p w:rsidR="007E5B28" w:rsidRPr="000F30E7" w:rsidRDefault="00244E62" w:rsidP="002D12CA">
      <w:pPr>
        <w:numPr>
          <w:ins w:id="679" w:author="Marc Lohse" w:date="2009-11-02T11:54:00Z"/>
        </w:numPr>
        <w:spacing w:line="360" w:lineRule="auto"/>
        <w:jc w:val="both"/>
        <w:rPr>
          <w:ins w:id="680" w:author="Marc Lohse" w:date="2009-11-02T13:27:00Z"/>
          <w:rFonts w:ascii="Arial" w:hAnsi="Arial"/>
          <w:i/>
        </w:rPr>
      </w:pPr>
      <w:ins w:id="681" w:author="Marc Lohse" w:date="2009-11-02T13:27:00Z">
        <w:r w:rsidRPr="00244E62">
          <w:rPr>
            <w:rFonts w:ascii="Arial" w:hAnsi="Arial"/>
            <w:i/>
          </w:rPr>
          <w:t>Chip hybridization</w:t>
        </w:r>
      </w:ins>
      <w:ins w:id="682" w:author="Marc Lohse" w:date="2009-11-02T20:28:00Z">
        <w:r w:rsidR="000F30E7">
          <w:rPr>
            <w:rFonts w:ascii="Arial" w:hAnsi="Arial"/>
            <w:i/>
          </w:rPr>
          <w:t xml:space="preserve"> and data processing</w:t>
        </w:r>
      </w:ins>
    </w:p>
    <w:p w:rsidR="003674D3" w:rsidRPr="000F30E7" w:rsidRDefault="00244E62" w:rsidP="002D12CA">
      <w:pPr>
        <w:numPr>
          <w:ins w:id="683" w:author="Marc Lohse" w:date="2009-11-23T14:17:00Z"/>
        </w:numPr>
        <w:spacing w:line="360" w:lineRule="auto"/>
        <w:jc w:val="both"/>
        <w:rPr>
          <w:ins w:id="684" w:author="Marc Lohse" w:date="2009-11-23T14:17:00Z"/>
          <w:rFonts w:ascii="Arial" w:hAnsi="Arial"/>
        </w:rPr>
      </w:pPr>
      <w:ins w:id="685" w:author="Marc Lohse" w:date="2009-11-02T13:53:00Z">
        <w:r w:rsidRPr="00244E62">
          <w:rPr>
            <w:rFonts w:ascii="Arial" w:eastAsiaTheme="minorHAnsi" w:hAnsi="Arial" w:cs="Geneva"/>
            <w:color w:val="333333"/>
            <w:kern w:val="0"/>
          </w:rPr>
          <w:t xml:space="preserve">The TOM2 microarrays were obtained from the </w:t>
        </w:r>
      </w:ins>
      <w:ins w:id="686" w:author="Marc Lohse" w:date="2009-11-02T20:24:00Z">
        <w:r w:rsidR="000F30E7">
          <w:rPr>
            <w:rFonts w:ascii="Arial" w:eastAsiaTheme="minorHAnsi" w:hAnsi="Arial" w:cs="Geneva"/>
            <w:color w:val="333333"/>
            <w:kern w:val="0"/>
          </w:rPr>
          <w:t>Boyce Thompson Institute</w:t>
        </w:r>
      </w:ins>
      <w:ins w:id="687" w:author="Marc Lohse" w:date="2009-11-02T13:53:00Z">
        <w:r w:rsidR="00C34DEF">
          <w:rPr>
            <w:rFonts w:ascii="Arial" w:eastAsiaTheme="minorHAnsi" w:hAnsi="Arial" w:cs="Geneva"/>
            <w:color w:val="333333"/>
            <w:kern w:val="0"/>
          </w:rPr>
          <w:t xml:space="preserve"> (</w:t>
        </w:r>
        <w:r w:rsidRPr="00244E62">
          <w:rPr>
            <w:rFonts w:ascii="Arial" w:eastAsiaTheme="minorHAnsi" w:hAnsi="Arial" w:cs="Geneva"/>
            <w:color w:val="333333"/>
            <w:kern w:val="0"/>
          </w:rPr>
          <w:t>Ithaca, NY, USA). Each microarray contains 11</w:t>
        </w:r>
      </w:ins>
      <w:ins w:id="688" w:author="Marc Lohse" w:date="2009-11-25T15:23:00Z">
        <w:r w:rsidR="009D3723">
          <w:rPr>
            <w:rFonts w:ascii="Arial" w:eastAsiaTheme="minorHAnsi" w:hAnsi="Arial" w:cs="Geneva"/>
            <w:color w:val="333333"/>
            <w:kern w:val="0"/>
          </w:rPr>
          <w:t>890</w:t>
        </w:r>
      </w:ins>
      <w:ins w:id="689" w:author="Marc Lohse" w:date="2009-11-02T13:53:00Z">
        <w:r w:rsidRPr="00244E62">
          <w:rPr>
            <w:rFonts w:ascii="Arial" w:eastAsiaTheme="minorHAnsi" w:hAnsi="Arial" w:cs="Geneva"/>
            <w:color w:val="333333"/>
            <w:kern w:val="0"/>
          </w:rPr>
          <w:t xml:space="preserve"> oligonucleotide probes designed based on gene transcript sequences from the Lycopersicon Combined Bu</w:t>
        </w:r>
        <w:r w:rsidR="000F30E7">
          <w:rPr>
            <w:rFonts w:ascii="Arial" w:eastAsiaTheme="minorHAnsi" w:hAnsi="Arial" w:cs="Geneva"/>
            <w:color w:val="333333"/>
            <w:kern w:val="0"/>
          </w:rPr>
          <w:t>ild</w:t>
        </w:r>
        <w:r w:rsidRPr="00244E62">
          <w:rPr>
            <w:rFonts w:ascii="Arial" w:eastAsiaTheme="minorHAnsi" w:hAnsi="Arial" w:cs="Geneva"/>
            <w:color w:val="333333"/>
            <w:kern w:val="0"/>
          </w:rPr>
          <w:t xml:space="preserve"> # 3 unigene database (</w:t>
        </w:r>
        <w:r w:rsidR="00AF0AF9" w:rsidRPr="00244E62">
          <w:rPr>
            <w:rFonts w:ascii="Arial" w:eastAsiaTheme="minorHAnsi" w:hAnsi="Arial" w:cs="Geneva"/>
            <w:color w:val="333333"/>
            <w:kern w:val="0"/>
          </w:rPr>
          <w:fldChar w:fldCharType="begin"/>
        </w:r>
        <w:r w:rsidRPr="00244E62">
          <w:rPr>
            <w:rFonts w:ascii="Arial" w:eastAsiaTheme="minorHAnsi" w:hAnsi="Arial" w:cs="Geneva"/>
            <w:color w:val="333333"/>
            <w:kern w:val="0"/>
          </w:rPr>
          <w:instrText>HYPERLINK "http://www.sgn.cornell.edu/"</w:instrText>
        </w:r>
        <w:r w:rsidR="00AF0AF9" w:rsidRPr="00244E62">
          <w:rPr>
            <w:rFonts w:ascii="Arial" w:eastAsiaTheme="minorHAnsi" w:hAnsi="Arial" w:cs="Geneva"/>
            <w:color w:val="333333"/>
            <w:kern w:val="0"/>
          </w:rPr>
          <w:fldChar w:fldCharType="separate"/>
        </w:r>
        <w:r w:rsidRPr="00244E62">
          <w:rPr>
            <w:rFonts w:ascii="Arial" w:eastAsiaTheme="minorHAnsi" w:hAnsi="Arial" w:cs="Geneva"/>
            <w:color w:val="30669A"/>
            <w:kern w:val="0"/>
          </w:rPr>
          <w:t>http://www.sgn.cornell.edu</w:t>
        </w:r>
        <w:r w:rsidR="00AF0AF9" w:rsidRPr="00244E62">
          <w:rPr>
            <w:rFonts w:ascii="Arial" w:eastAsiaTheme="minorHAnsi" w:hAnsi="Arial" w:cs="Geneva"/>
            <w:color w:val="333333"/>
            <w:kern w:val="0"/>
          </w:rPr>
          <w:fldChar w:fldCharType="end"/>
        </w:r>
        <w:r w:rsidRPr="00244E62">
          <w:rPr>
            <w:rFonts w:ascii="Arial" w:eastAsiaTheme="minorHAnsi" w:hAnsi="Arial" w:cs="Geneva"/>
            <w:color w:val="333333"/>
            <w:kern w:val="0"/>
          </w:rPr>
          <w:t xml:space="preserve">). </w:t>
        </w:r>
      </w:ins>
      <w:ins w:id="690" w:author="Marc Lohse" w:date="2009-11-02T20:25:00Z">
        <w:r w:rsidR="000F30E7">
          <w:rPr>
            <w:rFonts w:ascii="Arial" w:eastAsiaTheme="minorHAnsi" w:hAnsi="Arial" w:cs="Geneva"/>
            <w:color w:val="333333"/>
            <w:kern w:val="0"/>
          </w:rPr>
          <w:t xml:space="preserve">Chip hybridization was performed as described in </w:t>
        </w:r>
      </w:ins>
      <w:ins w:id="691" w:author="Marc Lohse" w:date="2009-11-27T11:27:00Z">
        <w:r w:rsidR="009A0C87">
          <w:rPr>
            <w:rFonts w:ascii="Arial" w:hAnsi="Arial"/>
          </w:rPr>
          <w:fldChar w:fldCharType="begin"/>
        </w:r>
        <w:r w:rsidR="009A0C87">
          <w:rPr>
            <w:rFonts w:ascii="Arial" w:hAnsi="Arial"/>
          </w:rPr>
          <w:instrText xml:space="preserve"> ADDIN EN.CITE &lt;EndNote&gt;&lt;Cite&gt;&lt;Author&gt;Degenkolbe&lt;/Author&gt;&lt;Year&gt;2005&lt;/Year&gt;&lt;RecNum&gt;111&lt;/RecNum&gt;&lt;record&gt;&lt;rec-number&gt;111&lt;/rec-number&gt;&lt;foreign-keys&gt;&lt;key app="EN" db-id="wwxr5eewzdsweue0vsnxstf09ztd5rsvadr0"&gt;111&lt;/key&gt;&lt;/foreign-keys&gt;&lt;ref-type name="Journal Article"&gt;17&lt;/ref-type&gt;&lt;contributors&gt;&lt;authors&gt;&lt;author&gt;Degenkolbe, T.&lt;/author&gt;&lt;author&gt;Hannah, M. A.&lt;/author&gt;&lt;author&gt;Freund, S.&lt;/author&gt;&lt;author&gt;Hincha, D. K.&lt;/author&gt;&lt;author&gt;Heyer, A. G.&lt;/author&gt;&lt;author&gt;Kohl, K. I.&lt;/author&gt;&lt;/authors&gt;&lt;/contributors&gt;&lt;auth-address&gt;Max-Planck-Institut fur Molekulare Pflanzenphysiologie, D-14424 Potsdam, Germany.&lt;/auth-address&gt;&lt;titles&gt;&lt;title&gt;A quality-controlled microarray method for gene expression profiling&lt;/title&gt;&lt;secondary-title&gt;Anal Biochem&lt;/secondary-title&gt;&lt;/titles&gt;&lt;periodical&gt;&lt;full-title&gt;Anal Biochem&lt;/full-title&gt;&lt;/periodical&gt;&lt;pages&gt;217-24&lt;/pages&gt;&lt;volume&gt;346&lt;/volume&gt;&lt;number&gt;2&lt;/number&gt;&lt;edition&gt;2005/10/11&lt;/edition&gt;&lt;keywords&gt;&lt;keyword&gt;DNA, Complementary/chemical synthesis&lt;/keyword&gt;&lt;keyword&gt;Disasters&lt;/keyword&gt;&lt;keyword&gt;Gene Expression Profiling/*methods&lt;/keyword&gt;&lt;keyword&gt;Image Processing, Computer-Assisted&lt;/keyword&gt;&lt;keyword&gt;Oligonucleotide Array Sequence Analysis/*methods&lt;/keyword&gt;&lt;keyword&gt;Plant Leaves/genetics&lt;/keyword&gt;&lt;keyword&gt;Reproducibility of Results&lt;/keyword&gt;&lt;keyword&gt;Solanum tuberosum/genetics&lt;/keyword&gt;&lt;/keywords&gt;&lt;dates&gt;&lt;year&gt;2005&lt;/year&gt;&lt;pub-dates&gt;&lt;date&gt;Nov 15&lt;/date&gt;&lt;/pub-dates&gt;&lt;/dates&gt;&lt;isbn&gt;0003-2697 (Print)&lt;/isbn&gt;&lt;accession-num&gt;16213454&lt;/accession-num&gt;&lt;urls&gt;&lt;related-urls&gt;&lt;url&gt;http://www.ncbi.nlm.nih.gov/entrez/query.fcgi?cmd=Retrieve&amp;amp;db=PubMed&amp;amp;dopt=Citation&amp;amp;list_uids=16213454&lt;/url&gt;&lt;/related-urls&gt;&lt;/urls&gt;&lt;electronic-resource-num&gt;S0003-2697(05)00608-1 [pii]&amp;#xD;10.1016/j.ab.2005.08.027&lt;/electronic-resource-num&gt;&lt;language&gt;eng&lt;/language&gt;&lt;/record&gt;&lt;/Cite&gt;&lt;/EndNote&gt;</w:instrText>
        </w:r>
      </w:ins>
      <w:r w:rsidR="009A0C87">
        <w:rPr>
          <w:rFonts w:ascii="Arial" w:hAnsi="Arial"/>
        </w:rPr>
        <w:fldChar w:fldCharType="separate"/>
      </w:r>
      <w:ins w:id="692" w:author="Marc Lohse" w:date="2009-11-27T11:27:00Z">
        <w:r w:rsidR="009A0C87">
          <w:rPr>
            <w:rFonts w:ascii="Arial" w:hAnsi="Arial"/>
          </w:rPr>
          <w:t>(Degenkolbe et al., 2005)</w:t>
        </w:r>
        <w:r w:rsidR="009A0C87">
          <w:rPr>
            <w:rFonts w:ascii="Arial" w:hAnsi="Arial"/>
          </w:rPr>
          <w:fldChar w:fldCharType="end"/>
        </w:r>
      </w:ins>
      <w:ins w:id="693" w:author="Marc Lohse" w:date="2009-11-02T20:25:00Z">
        <w:r w:rsidR="000F30E7">
          <w:rPr>
            <w:rFonts w:ascii="Arial" w:hAnsi="Arial"/>
          </w:rPr>
          <w:t xml:space="preserve"> with the follow</w:t>
        </w:r>
      </w:ins>
      <w:ins w:id="694" w:author="Marc Lohse" w:date="2009-11-02T20:26:00Z">
        <w:r w:rsidR="000F30E7">
          <w:rPr>
            <w:rFonts w:ascii="Arial" w:hAnsi="Arial"/>
          </w:rPr>
          <w:t xml:space="preserve">ing modifications: </w:t>
        </w:r>
        <w:commentRangeStart w:id="695"/>
        <w:r w:rsidRPr="00244E62">
          <w:rPr>
            <w:rFonts w:ascii="Arial" w:hAnsi="Arial"/>
            <w:highlight w:val="yellow"/>
          </w:rPr>
          <w:t>ADRIANO</w:t>
        </w:r>
      </w:ins>
      <w:commentRangeEnd w:id="695"/>
      <w:ins w:id="696" w:author="Marc Lohse" w:date="2009-11-26T09:56:00Z">
        <w:r w:rsidR="00686580">
          <w:rPr>
            <w:rStyle w:val="CommentReference"/>
            <w:vanish/>
          </w:rPr>
          <w:commentReference w:id="695"/>
        </w:r>
      </w:ins>
      <w:ins w:id="697" w:author="Marc Lohse" w:date="2009-11-02T20:26:00Z">
        <w:r w:rsidR="000F30E7">
          <w:rPr>
            <w:rFonts w:ascii="Arial" w:hAnsi="Arial"/>
          </w:rPr>
          <w:t xml:space="preserve">. </w:t>
        </w:r>
      </w:ins>
      <w:ins w:id="698" w:author="Marc Lohse" w:date="2009-11-20T15:13:00Z">
        <w:r w:rsidR="00601478">
          <w:rPr>
            <w:rFonts w:ascii="Arial" w:hAnsi="Arial"/>
          </w:rPr>
          <w:t xml:space="preserve">All three possible comparisons between the three tissues were performed in three biological replicates resulting in nine microarray </w:t>
        </w:r>
      </w:ins>
      <w:ins w:id="699" w:author="Marc Lohse" w:date="2009-11-20T15:14:00Z">
        <w:r w:rsidR="00601478">
          <w:rPr>
            <w:rFonts w:ascii="Arial" w:hAnsi="Arial"/>
          </w:rPr>
          <w:t>hybridizations</w:t>
        </w:r>
      </w:ins>
      <w:ins w:id="700" w:author="Marc Lohse" w:date="2009-11-20T15:13:00Z">
        <w:r w:rsidR="00601478">
          <w:rPr>
            <w:rFonts w:ascii="Arial" w:hAnsi="Arial"/>
          </w:rPr>
          <w:t>.</w:t>
        </w:r>
      </w:ins>
      <w:ins w:id="701" w:author="Marc Lohse" w:date="2009-11-20T15:14:00Z">
        <w:r w:rsidR="00601478">
          <w:rPr>
            <w:rFonts w:ascii="Arial" w:hAnsi="Arial"/>
          </w:rPr>
          <w:t xml:space="preserve"> </w:t>
        </w:r>
      </w:ins>
      <w:ins w:id="702" w:author="Marc Lohse" w:date="2009-11-02T20:27:00Z">
        <w:r w:rsidR="000F30E7">
          <w:rPr>
            <w:rFonts w:ascii="Arial" w:hAnsi="Arial"/>
          </w:rPr>
          <w:t xml:space="preserve">Raw </w:t>
        </w:r>
      </w:ins>
      <w:ins w:id="703" w:author="Marc Lohse" w:date="2009-11-02T20:28:00Z">
        <w:r w:rsidR="000F30E7">
          <w:rPr>
            <w:rFonts w:ascii="Arial" w:hAnsi="Arial"/>
          </w:rPr>
          <w:t xml:space="preserve">signal </w:t>
        </w:r>
      </w:ins>
      <w:ins w:id="704" w:author="Marc Lohse" w:date="2009-11-02T20:27:00Z">
        <w:r w:rsidR="000F30E7">
          <w:rPr>
            <w:rFonts w:ascii="Arial" w:hAnsi="Arial"/>
          </w:rPr>
          <w:t>intensity values were computed fr</w:t>
        </w:r>
      </w:ins>
      <w:ins w:id="705" w:author="Marc Lohse" w:date="2009-11-02T20:28:00Z">
        <w:r w:rsidR="000F30E7">
          <w:rPr>
            <w:rFonts w:ascii="Arial" w:hAnsi="Arial"/>
          </w:rPr>
          <w:t>om</w:t>
        </w:r>
      </w:ins>
      <w:ins w:id="706" w:author="Marc Lohse" w:date="2009-11-02T20:27:00Z">
        <w:r w:rsidR="000F30E7">
          <w:rPr>
            <w:rFonts w:ascii="Arial" w:hAnsi="Arial"/>
          </w:rPr>
          <w:t xml:space="preserve"> the scanned array images</w:t>
        </w:r>
      </w:ins>
      <w:ins w:id="707" w:author="Marc Lohse" w:date="2009-11-02T20:28:00Z">
        <w:r w:rsidR="000F30E7">
          <w:rPr>
            <w:rFonts w:ascii="Arial" w:hAnsi="Arial"/>
          </w:rPr>
          <w:t xml:space="preserve"> using the image analysis software GeneSpo</w:t>
        </w:r>
        <w:r w:rsidR="00601478">
          <w:rPr>
            <w:rFonts w:ascii="Arial" w:hAnsi="Arial"/>
          </w:rPr>
          <w:t>tter version 2.3 (MicroDiscovery, Berlin, Germany). The raw intensity values were normalized using Robin</w:t>
        </w:r>
      </w:ins>
      <w:ins w:id="708" w:author="Marc Lohse" w:date="2009-11-20T15:10:00Z">
        <w:r w:rsidR="00601478">
          <w:rPr>
            <w:rFonts w:ascii="Arial" w:hAnsi="Arial"/>
          </w:rPr>
          <w:t xml:space="preserve">’s default settings for </w:t>
        </w:r>
        <w:proofErr w:type="gramStart"/>
        <w:r w:rsidR="00601478">
          <w:rPr>
            <w:rFonts w:ascii="Arial" w:hAnsi="Arial"/>
          </w:rPr>
          <w:t>two color</w:t>
        </w:r>
        <w:proofErr w:type="gramEnd"/>
        <w:r w:rsidR="00601478">
          <w:rPr>
            <w:rFonts w:ascii="Arial" w:hAnsi="Arial"/>
          </w:rPr>
          <w:t xml:space="preserve"> microarray analysis. Specifically, </w:t>
        </w:r>
      </w:ins>
      <w:ins w:id="709" w:author="Marc Lohse" w:date="2009-11-20T15:11:00Z">
        <w:r w:rsidR="00601478">
          <w:rPr>
            <w:rFonts w:ascii="Arial" w:hAnsi="Arial"/>
          </w:rPr>
          <w:t>background intensities estimated by GeneSpotter were subtracted from the foreground values</w:t>
        </w:r>
      </w:ins>
      <w:ins w:id="710" w:author="Marc Lohse" w:date="2009-11-20T15:12:00Z">
        <w:r w:rsidR="00601478">
          <w:rPr>
            <w:rFonts w:ascii="Arial" w:hAnsi="Arial"/>
          </w:rPr>
          <w:t xml:space="preserve"> and subsequently a printtip-wise loess normalization</w:t>
        </w:r>
      </w:ins>
      <w:ins w:id="711" w:author="Marc Lohse" w:date="2009-11-20T15:17:00Z">
        <w:r w:rsidR="00DC694A">
          <w:rPr>
            <w:rFonts w:ascii="Arial" w:hAnsi="Arial"/>
          </w:rPr>
          <w:t xml:space="preserve"> </w:t>
        </w:r>
      </w:ins>
      <w:ins w:id="712" w:author="Marc Lohse" w:date="2009-11-27T11:27:00Z">
        <w:r w:rsidR="009A0C87">
          <w:rPr>
            <w:rFonts w:ascii="Arial" w:hAnsi="Arial"/>
          </w:rPr>
          <w:fldChar w:fldCharType="begin"/>
        </w:r>
        <w:r w:rsidR="009A0C87">
          <w:rPr>
            <w:rFonts w:ascii="Arial" w:hAnsi="Arial"/>
          </w:rPr>
          <w:instrText xml:space="preserve"> ADDIN EN.CITE &lt;EndNote&gt;&lt;Cite&gt;&lt;Author&gt;Yang&lt;/Author&gt;&lt;Year&gt;2002&lt;/Year&gt;&lt;RecNum&gt;120&lt;/RecNum&gt;&lt;record&gt;&lt;rec-number&gt;120&lt;/rec-number&gt;&lt;foreign-keys&gt;&lt;key app="EN" db-id="wwxr5eewzdsweue0vsnxstf09ztd5rsvadr0"&gt;120&lt;/key&gt;&lt;/foreign-keys&gt;&lt;ref-type name="Journal Article"&gt;17&lt;/ref-type&gt;&lt;contributors&gt;&lt;authors&gt;&lt;author&gt;Yang, Y. H.&lt;/author&gt;&lt;author&gt;Dudoit, S.&lt;/author&gt;&lt;author&gt;Luu, P.&lt;/author&gt;&lt;author&gt;Lin, D. M.&lt;/author&gt;&lt;author&gt;Peng, V.&lt;/author&gt;&lt;author&gt;Ngai, J.&lt;/author&gt;&lt;author&gt;Speed, T. P.&lt;/author&gt;&lt;/authors&gt;&lt;/contributors&gt;&lt;auth-address&gt;Department of Statistics, Helen Wills Neuroscience Institute, University of California, Berkeley, CA 94720-3860, USA.&lt;/auth-address&gt;&lt;titles&gt;&lt;title&gt;Normalization for cDNA microarray data: a robust composite method addressing single and multiple slide systematic variation&lt;/title&gt;&lt;secondary-title&gt;Nucleic Acids Res&lt;/secondary-title&gt;&lt;/titles&gt;&lt;periodical&gt;&lt;full-title&gt;Nucleic Acids Res&lt;/full-title&gt;&lt;/periodical&gt;&lt;pages&gt;e15&lt;/pages&gt;&lt;volume&gt;30&lt;/volume&gt;&lt;number&gt;4&lt;/number&gt;&lt;edition&gt;2002/02/14&lt;/edition&gt;&lt;keywords&gt;&lt;keyword&gt;Animals&lt;/keyword&gt;&lt;keyword&gt;Bias (Epidemiology)&lt;/keyword&gt;&lt;keyword&gt;Fluorescent Dyes/chemistry&lt;/keyword&gt;&lt;keyword&gt;Gene Expression Profiling/*methods/*statistics &amp;amp; numerical data&lt;/keyword&gt;&lt;keyword&gt;Genetic Variation&lt;/keyword&gt;&lt;keyword&gt;Likelihood Functions&lt;/keyword&gt;&lt;keyword&gt;Mice&lt;/keyword&gt;&lt;keyword&gt;Mice, Inbred C57BL&lt;/keyword&gt;&lt;keyword&gt;Olfactory Bulb/metabolism&lt;/keyword&gt;&lt;keyword&gt;Oligonucleotide Array Sequence Analysis/*methods/*statistics &amp;amp; numerical&lt;/keyword&gt;&lt;keyword&gt;data&lt;/keyword&gt;&lt;keyword&gt;RNA, Messenger/analysis&lt;/keyword&gt;&lt;keyword&gt;Reference Standards&lt;/keyword&gt;&lt;keyword&gt;Titrimetry&lt;/keyword&gt;&lt;/keywords&gt;&lt;dates&gt;&lt;year&gt;2002&lt;/year&gt;&lt;pub-dates&gt;&lt;date&gt;Feb 15&lt;/date&gt;&lt;/pub-dates&gt;&lt;/dates&gt;&lt;isbn&gt;1362-4962 (Electronic)&lt;/isbn&gt;&lt;accession-num&gt;11842121&lt;/accession-num&gt;&lt;urls&gt;&lt;related-urls&gt;&lt;url&gt;http://www.ncbi.nlm.nih.gov/entrez/query.fcgi?cmd=Retrieve&amp;amp;db=PubMed&amp;amp;dopt=Citation&amp;amp;list_uids=11842121&lt;/url&gt;&lt;/related-urls&gt;&lt;/urls&gt;&lt;language&gt;eng&lt;/language&gt;&lt;/record&gt;&lt;/Cite&gt;&lt;/EndNote&gt;</w:instrText>
        </w:r>
      </w:ins>
      <w:r w:rsidR="009A0C87">
        <w:rPr>
          <w:rFonts w:ascii="Arial" w:hAnsi="Arial"/>
        </w:rPr>
        <w:fldChar w:fldCharType="separate"/>
      </w:r>
      <w:ins w:id="713" w:author="Marc Lohse" w:date="2009-11-27T11:27:00Z">
        <w:r w:rsidR="009A0C87">
          <w:rPr>
            <w:rFonts w:ascii="Arial" w:hAnsi="Arial"/>
          </w:rPr>
          <w:t>(Yang et al., 2002)</w:t>
        </w:r>
        <w:r w:rsidR="009A0C87">
          <w:rPr>
            <w:rFonts w:ascii="Arial" w:hAnsi="Arial"/>
          </w:rPr>
          <w:fldChar w:fldCharType="end"/>
        </w:r>
      </w:ins>
      <w:ins w:id="714" w:author="Marc Lohse" w:date="2009-11-20T15:12:00Z">
        <w:r w:rsidR="00601478">
          <w:rPr>
            <w:rFonts w:ascii="Arial" w:hAnsi="Arial"/>
          </w:rPr>
          <w:t xml:space="preserve"> was performed within each array.</w:t>
        </w:r>
      </w:ins>
      <w:ins w:id="715" w:author="Marc Lohse" w:date="2009-11-20T15:17:00Z">
        <w:r w:rsidR="00DC694A">
          <w:rPr>
            <w:rFonts w:ascii="Arial" w:hAnsi="Arial"/>
          </w:rPr>
          <w:t xml:space="preserve"> </w:t>
        </w:r>
      </w:ins>
      <w:ins w:id="716" w:author="Marc Lohse" w:date="2009-11-20T15:50:00Z">
        <w:r w:rsidR="00E553F7">
          <w:rPr>
            <w:rFonts w:ascii="Arial" w:hAnsi="Arial"/>
          </w:rPr>
          <w:t xml:space="preserve">To </w:t>
        </w:r>
      </w:ins>
      <w:ins w:id="717" w:author="Marc Lohse" w:date="2009-11-20T15:53:00Z">
        <w:r w:rsidR="00E553F7">
          <w:rPr>
            <w:rFonts w:ascii="Arial" w:hAnsi="Arial"/>
          </w:rPr>
          <w:t>reduce</w:t>
        </w:r>
      </w:ins>
      <w:ins w:id="718" w:author="Marc Lohse" w:date="2009-11-20T15:50:00Z">
        <w:r w:rsidR="00E553F7">
          <w:rPr>
            <w:rFonts w:ascii="Arial" w:hAnsi="Arial"/>
          </w:rPr>
          <w:t xml:space="preserve"> technical </w:t>
        </w:r>
      </w:ins>
      <w:ins w:id="719" w:author="Marc Lohse" w:date="2009-11-20T15:56:00Z">
        <w:r w:rsidR="00E553F7">
          <w:rPr>
            <w:rFonts w:ascii="Arial" w:hAnsi="Arial"/>
          </w:rPr>
          <w:t>variation between chips</w:t>
        </w:r>
      </w:ins>
      <w:ins w:id="720" w:author="Marc Lohse" w:date="2009-11-20T15:50:00Z">
        <w:r w:rsidR="00E553F7">
          <w:rPr>
            <w:rFonts w:ascii="Arial" w:hAnsi="Arial"/>
          </w:rPr>
          <w:t xml:space="preserve">, the </w:t>
        </w:r>
      </w:ins>
      <w:ins w:id="721" w:author="Marc Lohse" w:date="2009-11-20T15:52:00Z">
        <w:r w:rsidR="00E553F7">
          <w:rPr>
            <w:rFonts w:ascii="Arial" w:hAnsi="Arial"/>
          </w:rPr>
          <w:t xml:space="preserve">logarithmized </w:t>
        </w:r>
      </w:ins>
      <w:ins w:id="722" w:author="Marc Lohse" w:date="2009-11-20T15:55:00Z">
        <w:r w:rsidR="00E553F7">
          <w:rPr>
            <w:rFonts w:ascii="Arial" w:hAnsi="Arial"/>
          </w:rPr>
          <w:t xml:space="preserve">red and green channel intensity </w:t>
        </w:r>
      </w:ins>
      <w:ins w:id="723" w:author="Marc Lohse" w:date="2009-11-20T15:52:00Z">
        <w:r w:rsidR="00E553F7">
          <w:rPr>
            <w:rFonts w:ascii="Arial" w:hAnsi="Arial"/>
          </w:rPr>
          <w:t xml:space="preserve">ratios </w:t>
        </w:r>
      </w:ins>
      <w:ins w:id="724" w:author="Marc Lohse" w:date="2009-11-20T15:53:00Z">
        <w:r w:rsidR="00E553F7">
          <w:rPr>
            <w:rFonts w:ascii="Arial" w:hAnsi="Arial"/>
          </w:rPr>
          <w:t xml:space="preserve">on each chip </w:t>
        </w:r>
      </w:ins>
      <w:ins w:id="725" w:author="Marc Lohse" w:date="2009-11-20T15:50:00Z">
        <w:r w:rsidR="00E553F7">
          <w:rPr>
            <w:rFonts w:ascii="Arial" w:hAnsi="Arial"/>
          </w:rPr>
          <w:t xml:space="preserve">were subsequently scaled across all arrays </w:t>
        </w:r>
      </w:ins>
      <w:ins w:id="726" w:author="Marc Lohse" w:date="2009-11-27T11:27:00Z">
        <w:r w:rsidR="009A0C87">
          <w:rPr>
            <w:rFonts w:ascii="Arial" w:hAnsi="Arial"/>
          </w:rPr>
          <w:fldChar w:fldCharType="begin">
            <w:fldData xml:space="preserve">PEVuZE5vdGU+PENpdGU+PEF1dGhvcj5TbXl0aDwvQXV0aG9yPjxZZWFyPjIwMDM8L1llYXI+PFJl
Y051bT4xMjE8L1JlY051bT48cmVjb3JkPjxyZWMtbnVtYmVyPjEyMTwvcmVjLW51bWJlcj48Zm9y
ZWlnbi1rZXlzPjxrZXkgYXBwPSJFTiIgZGItaWQ9Ind3eHI1ZWV3emRzd2V1ZTB2c254c3RmMDl6
dGQ1cnN2YWRyMCI+MTIxPC9rZXk+PC9mb3JlaWduLWtleXM+PHJlZi10eXBlIG5hbWU9IkpvdXJu
YWwgQXJ0aWNsZSI+MTc8L3JlZi10eXBlPjxjb250cmlidXRvcnM+PGF1dGhvcnM+PGF1dGhvcj5T
bXl0aCwgRy4gSy48L2F1dGhvcj48YXV0aG9yPlNwZWVkLCBULjwvYXV0aG9yPjwvYXV0aG9ycz48
L2NvbnRyaWJ1dG9ycz48YXV0aC1hZGRyZXNzPldhbHRlciBhbmQgRWxpemEgSGFsbCBJbnN0aXR1
dGUsIDFHIFJveWFsIFBhcmFkZSwgUGFya3ZpbGxlLCBWaWMuIDMwNTAsIEF1c3RyYWxpYS4gc215
dGhAd2VoaS5lZHUuYXU8L2F1dGgtYWRkcmVzcz48dGl0bGVzPjx0aXRsZT5Ob3JtYWxpemF0aW9u
IG9mIGNETkEgbWljcm9hcnJheSBkYXRhPC90aXRsZT48c2Vjb25kYXJ5LXRpdGxlPk1ldGhvZHM8
L3NlY29uZGFyeS10aXRsZT48L3RpdGxlcz48cGVyaW9kaWNhbD48ZnVsbC10aXRsZT5NZXRob2Rz
PC9mdWxsLXRpdGxlPjwvcGVyaW9kaWNhbD48cGFnZXM+MjY1LTczPC9wYWdlcz48dm9sdW1lPjMx
PC92b2x1bWU+PG51bWJlcj40PC9udW1iZXI+PGVkaXRpb24+MjAwMy8xMS8wNTwvZWRpdGlvbj48
a2V5d29yZHM+PGtleXdvcmQ+RE5BLCBDb21wbGVtZW50YXJ5LyphbmFseXNpczwva2V5d29yZD48
a2V5d29yZD5PbGlnb251Y2xlb3RpZGUgQXJyYXkgU2VxdWVuY2UgQW5hbHlzaXMvKm1ldGhvZHMv
c3RhdGlzdGljcyAmYW1wOyBudW1lcmljYWw8L2tleXdvcmQ+PGtleXdvcmQ+ZGF0YTwva2V5d29y
ZD48a2V5d29yZD5SZWZlcmVuY2UgVmFsdWVzPC9rZXl3b3JkPjxrZXl3b3JkPlNvZnR3YXJlL3N0
YXRpc3RpY3MgJmFtcDsgbnVtZXJpY2FsIGRhdGE8L2tleXdvcmQ+PC9rZXl3b3Jkcz48ZGF0ZXM+
PHllYXI+MjAwMzwveWVhcj48cHViLWRhdGVzPjxkYXRlPkRlYzwvZGF0ZT48L3B1Yi1kYXRlcz48
L2RhdGVzPjxpc2JuPjEwNDYtMjAyMyAoUHJpbnQpPC9pc2JuPjxhY2Nlc3Npb24tbnVtPjE0NTk3
MzEwPC9hY2Nlc3Npb24tbnVtPjx1cmxzPjxyZWxhdGVkLXVybHM+PHVybD5odHRwOi8vd3d3Lm5j
YmkubmxtLm5paC5nb3YvZW50cmV6L3F1ZXJ5LmZjZ2k/Y21kPVJldHJpZXZlJmFtcDtkYj1QdWJN
ZWQmYW1wO2RvcHQ9Q2l0YXRpb24mYW1wO2xpc3RfdWlkcz0xNDU5NzMxMDwvdXJsPjwvcmVsYXRl
ZC11cmxzPjwvdXJscz48ZWxlY3Ryb25pYy1yZXNvdXJjZS1udW0+UzEwNDYyMDIzMDMwMDE1NTUg
W3BpaV08L2VsZWN0cm9uaWMtcmVzb3VyY2UtbnVtPjxsYW5ndWFnZT5lbmc8L2xhbmd1YWdlPjwv
cmVjb3JkPjwvQ2l0ZT48Q2l0ZT48QXV0aG9yPllhbmc8L0F1dGhvcj48WWVhcj4yMDAyPC9ZZWFy
PjxSZWNOdW0+MTIwPC9SZWNOdW0+PHJlY29yZD48cmVjLW51bWJlcj4xMjA8L3JlYy1udW1iZXI+
PGZvcmVpZ24ta2V5cz48a2V5IGFwcD0iRU4iIGRiLWlkPSJ3d3hyNWVld3pkc3dldWUwdnNueHN0
ZjA5enRkNXJzdmFkcjAiPjEyMDwva2V5PjwvZm9yZWlnbi1rZXlzPjxyZWYtdHlwZSBuYW1lPSJK
b3VybmFsIEFydGljbGUiPjE3PC9yZWYtdHlwZT48Y29udHJpYnV0b3JzPjxhdXRob3JzPjxhdXRo
b3I+WWFuZywgWS4gSC48L2F1dGhvcj48YXV0aG9yPkR1ZG9pdCwgUy48L2F1dGhvcj48YXV0aG9y
Pkx1dSwgUC48L2F1dGhvcj48YXV0aG9yPkxpbiwgRC4gTS48L2F1dGhvcj48YXV0aG9yPlBlbmcs
IFYuPC9hdXRob3I+PGF1dGhvcj5OZ2FpLCBKLjwvYXV0aG9yPjxhdXRob3I+U3BlZWQsIFQuIFAu
PC9hdXRob3I+PC9hdXRob3JzPjwvY29udHJpYnV0b3JzPjxhdXRoLWFkZHJlc3M+RGVwYXJ0bWVu
dCBvZiBTdGF0aXN0aWNzLCBIZWxlbiBXaWxscyBOZXVyb3NjaWVuY2UgSW5zdGl0dXRlLCBVbml2
ZXJzaXR5IG9mIENhbGlmb3JuaWEsIEJlcmtlbGV5LCBDQSA5NDcyMC0zODYwLCBVU0EuPC9hdXRo
LWFkZHJlc3M+PHRpdGxlcz48dGl0bGU+Tm9ybWFsaXphdGlvbiBmb3IgY0ROQSBtaWNyb2FycmF5
IGRhdGE6IGEgcm9idXN0IGNvbXBvc2l0ZSBtZXRob2QgYWRkcmVzc2luZyBzaW5nbGUgYW5kIG11
bHRpcGxlIHNsaWRlIHN5c3RlbWF0aWMgdmFyaWF0aW9uPC90aXRsZT48c2Vjb25kYXJ5LXRpdGxl
Pk51Y2xlaWMgQWNpZHMgUmVzPC9zZWNvbmRhcnktdGl0bGU+PC90aXRsZXM+PHBlcmlvZGljYWw+
PGZ1bGwtdGl0bGU+TnVjbGVpYyBBY2lkcyBSZXM8L2Z1bGwtdGl0bGU+PC9wZXJpb2RpY2FsPjxw
YWdlcz5lMTU8L3BhZ2VzPjx2b2x1bWU+MzA8L3ZvbHVtZT48bnVtYmVyPjQ8L251bWJlcj48ZWRp
dGlvbj4yMDAyLzAyLzE0PC9lZGl0aW9uPjxrZXl3b3Jkcz48a2V5d29yZD5BbmltYWxzPC9rZXl3
b3JkPjxrZXl3b3JkPkJpYXMgKEVwaWRlbWlvbG9neSk8L2tleXdvcmQ+PGtleXdvcmQ+Rmx1b3Jl
c2NlbnQgRHllcy9jaGVtaXN0cnk8L2tleXdvcmQ+PGtleXdvcmQ+R2VuZSBFeHByZXNzaW9uIFBy
b2ZpbGluZy8qbWV0aG9kcy8qc3RhdGlzdGljcyAmYW1wOyBudW1lcmljYWwgZGF0YTwva2V5d29y
ZD48a2V5d29yZD5HZW5ldGljIFZhcmlhdGlvbjwva2V5d29yZD48a2V5d29yZD5MaWtlbGlob29k
IEZ1bmN0aW9uczwva2V5d29yZD48a2V5d29yZD5NaWNlPC9rZXl3b3JkPjxrZXl3b3JkPk1pY2Us
IEluYnJlZCBDNTdCTDwva2V5d29yZD48a2V5d29yZD5PbGZhY3RvcnkgQnVsYi9tZXRhYm9saXNt
PC9rZXl3b3JkPjxrZXl3b3JkPk9saWdvbnVjbGVvdGlkZSBBcnJheSBTZXF1ZW5jZSBBbmFseXNp
cy8qbWV0aG9kcy8qc3RhdGlzdGljcyAmYW1wOyBudW1lcmljYWw8L2tleXdvcmQ+PGtleXdvcmQ+
ZGF0YTwva2V5d29yZD48a2V5d29yZD5STkEsIE1lc3Nlbmdlci9hbmFseXNpczwva2V5d29yZD48
a2V5d29yZD5SZWZlcmVuY2UgU3RhbmRhcmRzPC9rZXl3b3JkPjxrZXl3b3JkPlRpdHJpbWV0cnk8
L2tleXdvcmQ+PC9rZXl3b3Jkcz48ZGF0ZXM+PHllYXI+MjAwMjwveWVhcj48cHViLWRhdGVzPjxk
YXRlPkZlYiAxNTwvZGF0ZT48L3B1Yi1kYXRlcz48L2RhdGVzPjxpc2JuPjEzNjItNDk2MiAoRWxl
Y3Ryb25pYyk8L2lzYm4+PGFjY2Vzc2lvbi1udW0+MTE4NDIxMjE8L2FjY2Vzc2lvbi1udW0+PHVy
bHM+PHJlbGF0ZWQtdXJscz48dXJsPmh0dHA6Ly93d3cubmNiaS5ubG0ubmloLmdvdi9lbnRyZXov
cXVlcnkuZmNnaT9jbWQ9UmV0cmlldmUmYW1wO2RiPVB1Yk1lZCZhbXA7ZG9wdD1DaXRhdGlvbiZh
bXA7bGlzdF91aWRzPTExODQyMTIxPC91cmw+PC9yZWxhdGVkLXVybHM+PC91cmxzPjxsYW5ndWFn
ZT5lbmc8L2xhbmd1YWdlPjwvcmVjb3JkPjwvQ2l0ZT48L0VuZE5vdGU+AG==
</w:fldData>
          </w:fldChar>
        </w:r>
        <w:r w:rsidR="009A0C87">
          <w:rPr>
            <w:rFonts w:ascii="Arial" w:hAnsi="Arial"/>
          </w:rPr>
          <w:instrText xml:space="preserve"> ADDIN EN.CITE </w:instrText>
        </w:r>
        <w:r w:rsidR="009A0C87">
          <w:rPr>
            <w:rFonts w:ascii="Arial" w:hAnsi="Arial"/>
          </w:rPr>
          <w:fldChar w:fldCharType="begin">
            <w:fldData xml:space="preserve">PEVuZE5vdGU+PENpdGU+PEF1dGhvcj5TbXl0aDwvQXV0aG9yPjxZZWFyPjIwMDM8L1llYXI+PFJl
Y051bT4xMjE8L1JlY051bT48cmVjb3JkPjxyZWMtbnVtYmVyPjEyMTwvcmVjLW51bWJlcj48Zm9y
ZWlnbi1rZXlzPjxrZXkgYXBwPSJFTiIgZGItaWQ9Ind3eHI1ZWV3emRzd2V1ZTB2c254c3RmMDl6
dGQ1cnN2YWRyMCI+MTIxPC9rZXk+PC9mb3JlaWduLWtleXM+PHJlZi10eXBlIG5hbWU9IkpvdXJu
YWwgQXJ0aWNsZSI+MTc8L3JlZi10eXBlPjxjb250cmlidXRvcnM+PGF1dGhvcnM+PGF1dGhvcj5T
bXl0aCwgRy4gSy48L2F1dGhvcj48YXV0aG9yPlNwZWVkLCBULjwvYXV0aG9yPjwvYXV0aG9ycz48
L2NvbnRyaWJ1dG9ycz48YXV0aC1hZGRyZXNzPldhbHRlciBhbmQgRWxpemEgSGFsbCBJbnN0aXR1
dGUsIDFHIFJveWFsIFBhcmFkZSwgUGFya3ZpbGxlLCBWaWMuIDMwNTAsIEF1c3RyYWxpYS4gc215
dGhAd2VoaS5lZHUuYXU8L2F1dGgtYWRkcmVzcz48dGl0bGVzPjx0aXRsZT5Ob3JtYWxpemF0aW9u
IG9mIGNETkEgbWljcm9hcnJheSBkYXRhPC90aXRsZT48c2Vjb25kYXJ5LXRpdGxlPk1ldGhvZHM8
L3NlY29uZGFyeS10aXRsZT48L3RpdGxlcz48cGVyaW9kaWNhbD48ZnVsbC10aXRsZT5NZXRob2Rz
PC9mdWxsLXRpdGxlPjwvcGVyaW9kaWNhbD48cGFnZXM+MjY1LTczPC9wYWdlcz48dm9sdW1lPjMx
PC92b2x1bWU+PG51bWJlcj40PC9udW1iZXI+PGVkaXRpb24+MjAwMy8xMS8wNTwvZWRpdGlvbj48
a2V5d29yZHM+PGtleXdvcmQ+RE5BLCBDb21wbGVtZW50YXJ5LyphbmFseXNpczwva2V5d29yZD48
a2V5d29yZD5PbGlnb251Y2xlb3RpZGUgQXJyYXkgU2VxdWVuY2UgQW5hbHlzaXMvKm1ldGhvZHMv
c3RhdGlzdGljcyAmYW1wOyBudW1lcmljYWw8L2tleXdvcmQ+PGtleXdvcmQ+ZGF0YTwva2V5d29y
ZD48a2V5d29yZD5SZWZlcmVuY2UgVmFsdWVzPC9rZXl3b3JkPjxrZXl3b3JkPlNvZnR3YXJlL3N0
YXRpc3RpY3MgJmFtcDsgbnVtZXJpY2FsIGRhdGE8L2tleXdvcmQ+PC9rZXl3b3Jkcz48ZGF0ZXM+
PHllYXI+MjAwMzwveWVhcj48cHViLWRhdGVzPjxkYXRlPkRlYzwvZGF0ZT48L3B1Yi1kYXRlcz48
L2RhdGVzPjxpc2JuPjEwNDYtMjAyMyAoUHJpbnQpPC9pc2JuPjxhY2Nlc3Npb24tbnVtPjE0NTk3
MzEwPC9hY2Nlc3Npb24tbnVtPjx1cmxzPjxyZWxhdGVkLXVybHM+PHVybD5odHRwOi8vd3d3Lm5j
YmkubmxtLm5paC5nb3YvZW50cmV6L3F1ZXJ5LmZjZ2k/Y21kPVJldHJpZXZlJmFtcDtkYj1QdWJN
ZWQmYW1wO2RvcHQ9Q2l0YXRpb24mYW1wO2xpc3RfdWlkcz0xNDU5NzMxMDwvdXJsPjwvcmVsYXRl
ZC11cmxzPjwvdXJscz48ZWxlY3Ryb25pYy1yZXNvdXJjZS1udW0+UzEwNDYyMDIzMDMwMDE1NTUg
W3BpaV08L2VsZWN0cm9uaWMtcmVzb3VyY2UtbnVtPjxsYW5ndWFnZT5lbmc8L2xhbmd1YWdlPjwv
cmVjb3JkPjwvQ2l0ZT48Q2l0ZT48QXV0aG9yPllhbmc8L0F1dGhvcj48WWVhcj4yMDAyPC9ZZWFy
PjxSZWNOdW0+MTIwPC9SZWNOdW0+PHJlY29yZD48cmVjLW51bWJlcj4xMjA8L3JlYy1udW1iZXI+
PGZvcmVpZ24ta2V5cz48a2V5IGFwcD0iRU4iIGRiLWlkPSJ3d3hyNWVld3pkc3dldWUwdnNueHN0
ZjA5enRkNXJzdmFkcjAiPjEyMDwva2V5PjwvZm9yZWlnbi1rZXlzPjxyZWYtdHlwZSBuYW1lPSJK
b3VybmFsIEFydGljbGUiPjE3PC9yZWYtdHlwZT48Y29udHJpYnV0b3JzPjxhdXRob3JzPjxhdXRo
b3I+WWFuZywgWS4gSC48L2F1dGhvcj48YXV0aG9yPkR1ZG9pdCwgUy48L2F1dGhvcj48YXV0aG9y
Pkx1dSwgUC48L2F1dGhvcj48YXV0aG9yPkxpbiwgRC4gTS48L2F1dGhvcj48YXV0aG9yPlBlbmcs
IFYuPC9hdXRob3I+PGF1dGhvcj5OZ2FpLCBKLjwvYXV0aG9yPjxhdXRob3I+U3BlZWQsIFQuIFAu
PC9hdXRob3I+PC9hdXRob3JzPjwvY29udHJpYnV0b3JzPjxhdXRoLWFkZHJlc3M+RGVwYXJ0bWVu
dCBvZiBTdGF0aXN0aWNzLCBIZWxlbiBXaWxscyBOZXVyb3NjaWVuY2UgSW5zdGl0dXRlLCBVbml2
ZXJzaXR5IG9mIENhbGlmb3JuaWEsIEJlcmtlbGV5LCBDQSA5NDcyMC0zODYwLCBVU0EuPC9hdXRo
LWFkZHJlc3M+PHRpdGxlcz48dGl0bGU+Tm9ybWFsaXphdGlvbiBmb3IgY0ROQSBtaWNyb2FycmF5
IGRhdGE6IGEgcm9idXN0IGNvbXBvc2l0ZSBtZXRob2QgYWRkcmVzc2luZyBzaW5nbGUgYW5kIG11
bHRpcGxlIHNsaWRlIHN5c3RlbWF0aWMgdmFyaWF0aW9uPC90aXRsZT48c2Vjb25kYXJ5LXRpdGxl
Pk51Y2xlaWMgQWNpZHMgUmVzPC9zZWNvbmRhcnktdGl0bGU+PC90aXRsZXM+PHBlcmlvZGljYWw+
PGZ1bGwtdGl0bGU+TnVjbGVpYyBBY2lkcyBSZXM8L2Z1bGwtdGl0bGU+PC9wZXJpb2RpY2FsPjxw
YWdlcz5lMTU8L3BhZ2VzPjx2b2x1bWU+MzA8L3ZvbHVtZT48bnVtYmVyPjQ8L251bWJlcj48ZWRp
dGlvbj4yMDAyLzAyLzE0PC9lZGl0aW9uPjxrZXl3b3Jkcz48a2V5d29yZD5BbmltYWxzPC9rZXl3
b3JkPjxrZXl3b3JkPkJpYXMgKEVwaWRlbWlvbG9neSk8L2tleXdvcmQ+PGtleXdvcmQ+Rmx1b3Jl
c2NlbnQgRHllcy9jaGVtaXN0cnk8L2tleXdvcmQ+PGtleXdvcmQ+R2VuZSBFeHByZXNzaW9uIFBy
b2ZpbGluZy8qbWV0aG9kcy8qc3RhdGlzdGljcyAmYW1wOyBudW1lcmljYWwgZGF0YTwva2V5d29y
ZD48a2V5d29yZD5HZW5ldGljIFZhcmlhdGlvbjwva2V5d29yZD48a2V5d29yZD5MaWtlbGlob29k
IEZ1bmN0aW9uczwva2V5d29yZD48a2V5d29yZD5NaWNlPC9rZXl3b3JkPjxrZXl3b3JkPk1pY2Us
IEluYnJlZCBDNTdCTDwva2V5d29yZD48a2V5d29yZD5PbGZhY3RvcnkgQnVsYi9tZXRhYm9saXNt
PC9rZXl3b3JkPjxrZXl3b3JkPk9saWdvbnVjbGVvdGlkZSBBcnJheSBTZXF1ZW5jZSBBbmFseXNp
cy8qbWV0aG9kcy8qc3RhdGlzdGljcyAmYW1wOyBudW1lcmljYWw8L2tleXdvcmQ+PGtleXdvcmQ+
ZGF0YTwva2V5d29yZD48a2V5d29yZD5STkEsIE1lc3Nlbmdlci9hbmFseXNpczwva2V5d29yZD48
a2V5d29yZD5SZWZlcmVuY2UgU3RhbmRhcmRzPC9rZXl3b3JkPjxrZXl3b3JkPlRpdHJpbWV0cnk8
L2tleXdvcmQ+PC9rZXl3b3Jkcz48ZGF0ZXM+PHllYXI+MjAwMjwveWVhcj48cHViLWRhdGVzPjxk
YXRlPkZlYiAxNTwvZGF0ZT48L3B1Yi1kYXRlcz48L2RhdGVzPjxpc2JuPjEzNjItNDk2MiAoRWxl
Y3Ryb25pYyk8L2lzYm4+PGFjY2Vzc2lvbi1udW0+MTE4NDIxMjE8L2FjY2Vzc2lvbi1udW0+PHVy
bHM+PHJlbGF0ZWQtdXJscz48dXJsPmh0dHA6Ly93d3cubmNiaS5ubG0ubmloLmdvdi9lbnRyZXov
cXVlcnkuZmNnaT9jbWQ9UmV0cmlldmUmYW1wO2RiPVB1Yk1lZCZhbXA7ZG9wdD1DaXRhdGlvbiZh
bXA7bGlzdF91aWRzPTExODQyMTIxPC91cmw+PC9yZWxhdGVkLXVybHM+PC91cmxzPjxsYW5ndWFn
ZT5lbmc8L2xhbmd1YWdlPjwvcmVjb3JkPjwvQ2l0ZT48L0VuZE5vdGU+AG==
</w:fldData>
          </w:fldChar>
        </w:r>
        <w:r w:rsidR="009A0C87">
          <w:rPr>
            <w:rFonts w:ascii="Arial" w:hAnsi="Arial"/>
          </w:rPr>
          <w:instrText xml:space="preserve"> ADDIN EN.CITE.DATA </w:instrText>
        </w:r>
        <w:r w:rsidR="009A0C87" w:rsidRPr="009A0C87">
          <w:rPr>
            <w:rStyle w:val="PageNumber"/>
            <w:rFonts w:ascii="Arial" w:hAnsi="Arial"/>
            <w:rPrChange w:id="727" w:author="Marc Lohse" w:date="2009-11-27T11:27:00Z">
              <w:rPr>
                <w:rStyle w:val="PageNumber"/>
              </w:rPr>
            </w:rPrChange>
          </w:rPr>
        </w:r>
        <w:r w:rsidR="009A0C87">
          <w:rPr>
            <w:rFonts w:ascii="Arial" w:hAnsi="Arial"/>
          </w:rPr>
          <w:fldChar w:fldCharType="end"/>
        </w:r>
      </w:ins>
      <w:r w:rsidR="009A0C87">
        <w:rPr>
          <w:rFonts w:ascii="Arial" w:hAnsi="Arial"/>
        </w:rPr>
        <w:fldChar w:fldCharType="separate"/>
      </w:r>
      <w:ins w:id="728" w:author="Marc Lohse" w:date="2009-11-27T11:27:00Z">
        <w:r w:rsidR="009A0C87">
          <w:rPr>
            <w:rFonts w:ascii="Arial" w:hAnsi="Arial"/>
          </w:rPr>
          <w:t>(Yang et al., 2002; Smyth and Speed, 2003)</w:t>
        </w:r>
        <w:r w:rsidR="009A0C87">
          <w:rPr>
            <w:rFonts w:ascii="Arial" w:hAnsi="Arial"/>
          </w:rPr>
          <w:fldChar w:fldCharType="end"/>
        </w:r>
      </w:ins>
      <w:ins w:id="729" w:author="Marc Lohse" w:date="2009-11-20T15:53:00Z">
        <w:r w:rsidR="00E553F7">
          <w:rPr>
            <w:rFonts w:ascii="Arial" w:hAnsi="Arial"/>
          </w:rPr>
          <w:t xml:space="preserve"> </w:t>
        </w:r>
      </w:ins>
      <w:ins w:id="730" w:author="Marc Lohse" w:date="2009-11-20T15:50:00Z">
        <w:r w:rsidR="00E553F7">
          <w:rPr>
            <w:rFonts w:ascii="Arial" w:hAnsi="Arial"/>
          </w:rPr>
          <w:t xml:space="preserve">to </w:t>
        </w:r>
      </w:ins>
      <w:ins w:id="731" w:author="Marc Lohse" w:date="2009-11-20T15:53:00Z">
        <w:r w:rsidR="00E553F7">
          <w:rPr>
            <w:rFonts w:ascii="Arial" w:hAnsi="Arial"/>
          </w:rPr>
          <w:t>have the</w:t>
        </w:r>
        <w:r w:rsidR="00DA40EB">
          <w:rPr>
            <w:rFonts w:ascii="Arial" w:hAnsi="Arial"/>
          </w:rPr>
          <w:t xml:space="preserve"> same median </w:t>
        </w:r>
      </w:ins>
      <w:ins w:id="732" w:author="Marc Lohse" w:date="2009-11-23T11:06:00Z">
        <w:r w:rsidR="00107216">
          <w:rPr>
            <w:rFonts w:ascii="Arial" w:hAnsi="Arial"/>
          </w:rPr>
          <w:t>absolute</w:t>
        </w:r>
      </w:ins>
      <w:ins w:id="733" w:author="Marc Lohse" w:date="2009-11-20T15:53:00Z">
        <w:r w:rsidR="00DA40EB">
          <w:rPr>
            <w:rFonts w:ascii="Arial" w:hAnsi="Arial"/>
          </w:rPr>
          <w:t xml:space="preserve"> deviation.</w:t>
        </w:r>
      </w:ins>
      <w:ins w:id="734" w:author="Marc Lohse" w:date="2009-11-20T16:11:00Z">
        <w:r w:rsidR="00266C23">
          <w:rPr>
            <w:rFonts w:ascii="Arial" w:hAnsi="Arial"/>
          </w:rPr>
          <w:t xml:space="preserve"> Statistical analysis </w:t>
        </w:r>
      </w:ins>
      <w:ins w:id="735" w:author="Marc Lohse" w:date="2009-11-23T10:21:00Z">
        <w:r w:rsidR="00AF7A47">
          <w:rPr>
            <w:rFonts w:ascii="Arial" w:hAnsi="Arial"/>
          </w:rPr>
          <w:t xml:space="preserve">of differential gene </w:t>
        </w:r>
      </w:ins>
      <w:ins w:id="736" w:author="Marc Lohse" w:date="2009-11-23T14:19:00Z">
        <w:r w:rsidR="00B83DEE">
          <w:rPr>
            <w:rFonts w:ascii="Arial" w:hAnsi="Arial"/>
          </w:rPr>
          <w:t>expression</w:t>
        </w:r>
      </w:ins>
      <w:ins w:id="737" w:author="Marc Lohse" w:date="2009-11-23T10:21:00Z">
        <w:r w:rsidR="00AF7A47">
          <w:rPr>
            <w:rFonts w:ascii="Arial" w:hAnsi="Arial"/>
          </w:rPr>
          <w:t xml:space="preserve"> </w:t>
        </w:r>
      </w:ins>
      <w:ins w:id="738" w:author="Marc Lohse" w:date="2009-11-20T16:11:00Z">
        <w:r w:rsidR="00266C23">
          <w:rPr>
            <w:rFonts w:ascii="Arial" w:hAnsi="Arial"/>
          </w:rPr>
          <w:t xml:space="preserve">was </w:t>
        </w:r>
      </w:ins>
      <w:ins w:id="739" w:author="Marc Lohse" w:date="2009-11-20T16:12:00Z">
        <w:r w:rsidR="00266C23">
          <w:rPr>
            <w:rFonts w:ascii="Arial" w:hAnsi="Arial"/>
          </w:rPr>
          <w:t>carried out using the linear model-bas</w:t>
        </w:r>
      </w:ins>
      <w:ins w:id="740" w:author="Marc Lohse" w:date="2009-11-23T10:20:00Z">
        <w:r w:rsidR="004A63AF">
          <w:rPr>
            <w:rFonts w:ascii="Arial" w:hAnsi="Arial"/>
          </w:rPr>
          <w:t>e</w:t>
        </w:r>
      </w:ins>
      <w:ins w:id="741" w:author="Marc Lohse" w:date="2009-11-20T16:12:00Z">
        <w:r w:rsidR="00266C23">
          <w:rPr>
            <w:rFonts w:ascii="Arial" w:hAnsi="Arial"/>
          </w:rPr>
          <w:t xml:space="preserve">d approach developed by </w:t>
        </w:r>
      </w:ins>
      <w:ins w:id="742" w:author="Marc Lohse" w:date="2009-11-27T11:27:00Z">
        <w:r w:rsidR="009A0C87">
          <w:rPr>
            <w:rFonts w:ascii="Arial" w:hAnsi="Arial"/>
          </w:rPr>
          <w:fldChar w:fldCharType="begin"/>
        </w:r>
        <w:r w:rsidR="009A0C87">
          <w:rPr>
            <w:rFonts w:ascii="Arial" w:hAnsi="Arial"/>
          </w:rPr>
          <w:instrText xml:space="preserve"> ADDIN EN.CITE &lt;EndNote&gt;&lt;Cite&gt;&lt;Author&gt;Smyth&lt;/Author&gt;&lt;Year&gt;2004&lt;/Year&gt;&lt;RecNum&gt;10&lt;/RecNum&gt;&lt;record&gt;&lt;rec-number&gt;10&lt;/rec-number&gt;&lt;foreign-keys&gt;&lt;key app="EN" db-id="wwxr5eewzdsweue0vsnxstf09ztd5rsvadr0"&gt;10&lt;/key&gt;&lt;/foreign-keys&gt;&lt;ref-type name="Journal Article"&gt;17&lt;/ref-type&gt;&lt;contributors&gt;&lt;authors&gt;&lt;author&gt;Smyth, G. K.&lt;/author&gt;&lt;/authors&gt;&lt;/contributors&gt;&lt;auth-address&gt;Walter and Eliza Hall Institute. smyth@wehi.edu.au&lt;/auth-address&gt;&lt;titles&gt;&lt;title&gt;Linear models and empirical bayes methods for assessing differential expression in microarray experiments&lt;/title&gt;&lt;secondary-title&gt;Statistical applications in genetics and molecular biology&lt;/secondary-title&gt;&lt;/titles&gt;&lt;periodical&gt;&lt;full-title&gt;Statistical applications in genetics and molecular biology&lt;/full-title&gt;&lt;/periodical&gt;&lt;pages&gt;Article3&lt;/pages&gt;&lt;volume&gt;3&lt;/volume&gt;&lt;dates&gt;&lt;year&gt;2004&lt;/year&gt;&lt;pub-dates&gt;&lt;date&gt;Jan 1&lt;/date&gt;&lt;/pub-dates&gt;&lt;/dates&gt;&lt;accession-num&gt;16646809&lt;/accession-num&gt;&lt;label&gt;p00313&lt;/label&gt;&lt;urls&gt;&lt;related-urls&gt;&lt;url&gt;http://www.ncbi.nlm.nih.gov/entrez/query.fcgi?db=pubmed&amp;amp;cmd=Retrieve&amp;amp;dopt=AbstractPlus&amp;amp;list_uids=16646809&lt;/url&gt;&lt;/related-urls&gt;&lt;pdf-urls&gt;&lt;url&gt;file://localhost/Users/marc/Documents/Papers/2004/Smyth/Statistical%20applications%20in%20genetics%20and%20molecular%20biology%202004%20Smyth.pdf&lt;/url&gt;&lt;/pdf-urls&gt;&lt;/urls&gt;&lt;custom3&gt;papers://0FAAA87A-C0AF-430C-9494-8B287197C39E/Paper/p313&lt;/custom3&gt;&lt;electronic-resource-num&gt;10.2202/1544-6115.1027&lt;/electronic-resource-num&gt;&lt;language&gt;eng&lt;/language&gt;&lt;/record&gt;&lt;/Cite&gt;&lt;/EndNote&gt;</w:instrText>
        </w:r>
      </w:ins>
      <w:r w:rsidR="009A0C87">
        <w:rPr>
          <w:rFonts w:ascii="Arial" w:hAnsi="Arial"/>
        </w:rPr>
        <w:fldChar w:fldCharType="separate"/>
      </w:r>
      <w:ins w:id="743" w:author="Marc Lohse" w:date="2009-11-27T11:27:00Z">
        <w:r w:rsidR="009A0C87">
          <w:rPr>
            <w:rFonts w:ascii="Arial" w:hAnsi="Arial"/>
          </w:rPr>
          <w:t>(Smyth, 2004)</w:t>
        </w:r>
        <w:r w:rsidR="009A0C87">
          <w:rPr>
            <w:rFonts w:ascii="Arial" w:hAnsi="Arial"/>
          </w:rPr>
          <w:fldChar w:fldCharType="end"/>
        </w:r>
      </w:ins>
      <w:ins w:id="744" w:author="Marc Lohse" w:date="2009-11-20T16:12:00Z">
        <w:r w:rsidR="00CB1ADA">
          <w:rPr>
            <w:rFonts w:ascii="Arial" w:hAnsi="Arial"/>
          </w:rPr>
          <w:t>.</w:t>
        </w:r>
      </w:ins>
      <w:ins w:id="745" w:author="Marc Lohse" w:date="2009-11-23T10:20:00Z">
        <w:r w:rsidR="004A63AF">
          <w:rPr>
            <w:rFonts w:ascii="Arial" w:hAnsi="Arial"/>
          </w:rPr>
          <w:t xml:space="preserve"> </w:t>
        </w:r>
      </w:ins>
      <w:ins w:id="746" w:author="Marc Lohse" w:date="2009-11-23T10:22:00Z">
        <w:r w:rsidR="00AF7A47">
          <w:rPr>
            <w:rFonts w:ascii="Arial" w:hAnsi="Arial"/>
          </w:rPr>
          <w:t xml:space="preserve">The obtained p-values were corrected for multiple testing using the strategy described by </w:t>
        </w:r>
      </w:ins>
      <w:ins w:id="747" w:author="Marc Lohse" w:date="2009-11-27T11:27:00Z">
        <w:r w:rsidR="009A0C87">
          <w:rPr>
            <w:rFonts w:ascii="Arial" w:hAnsi="Arial"/>
          </w:rPr>
          <w:fldChar w:fldCharType="begin"/>
        </w:r>
        <w:r w:rsidR="009A0C87">
          <w:rPr>
            <w:rFonts w:ascii="Arial" w:hAnsi="Arial"/>
          </w:rPr>
          <w:instrText xml:space="preserve"> ADDIN EN.CITE &lt;EndNote&gt;&lt;Cite&gt;&lt;Author&gt;Benjamini&lt;/Author&gt;&lt;Year&gt;1995&lt;/Year&gt;&lt;RecNum&gt;122&lt;/RecNum&gt;&lt;record&gt;&lt;rec-number&gt;122&lt;/rec-number&gt;&lt;foreign-keys&gt;&lt;key app="EN" db-id="wwxr5eewzdsweue0vsnxstf09ztd5rsvadr0"&gt;122&lt;/key&gt;&lt;/foreign-keys&gt;&lt;ref-type name="Journal Article"&gt;17&lt;/ref-type&gt;&lt;contributors&gt;&lt;authors&gt;&lt;author&gt;Benjamini, Y.&lt;/author&gt;&lt;author&gt;Hochberg, Y.&lt;/author&gt;&lt;/authors&gt;&lt;/contributors&gt;&lt;titles&gt;&lt;title&gt;Controlling the False Discovery Rate: a Practical and Powerful Approach to Multiple Testing&lt;/title&gt;&lt;secondary-title&gt;Journal of the Royal Statistical Society Series B&lt;/secondary-title&gt;&lt;/titles&gt;&lt;periodical&gt;&lt;full-title&gt;Journal of the Royal Statistical Society Series B&lt;/full-title&gt;&lt;/periodical&gt;&lt;pages&gt;289-300&lt;/pages&gt;&lt;volume&gt;57&lt;/volume&gt;&lt;number&gt;1&lt;/number&gt;&lt;dates&gt;&lt;year&gt;1995&lt;/year&gt;&lt;/dates&gt;&lt;accession-num&gt;1719&lt;/accession-num&gt;&lt;urls&gt;&lt;related-urls&gt;&lt;url&gt;&lt;style face="underline" font="default" size="100%"&gt;http://www.jstor.org/stable/2346101&lt;/style&gt;&lt;/url&gt;&lt;url&gt;&lt;style face="underline" font="default" size="100%"&gt;file://localhost/Users/marc/Documents/Papers/1995/Benjamini/Journal%20of%20the%20Royal%20Statistical%20Society%20Series%20B%201995%20Benjamini.pdf&lt;/style&gt;&lt;/url&gt;&lt;url&gt;&lt;style face="underline" font="default" size="100%"&gt;papers://0FAAA87A-C0AF-430C-9494-8B287197C39E/Paper/p1719&lt;/style&gt;&lt;/url&gt;&lt;/related-urls&gt;&lt;/urls&gt;&lt;/record&gt;&lt;/Cite&gt;&lt;/EndNote&gt;</w:instrText>
        </w:r>
      </w:ins>
      <w:r w:rsidR="009A0C87">
        <w:rPr>
          <w:rFonts w:ascii="Arial" w:hAnsi="Arial"/>
        </w:rPr>
        <w:fldChar w:fldCharType="separate"/>
      </w:r>
      <w:ins w:id="748" w:author="Marc Lohse" w:date="2009-11-27T11:27:00Z">
        <w:r w:rsidR="009A0C87">
          <w:rPr>
            <w:rFonts w:ascii="Arial" w:hAnsi="Arial"/>
          </w:rPr>
          <w:t>(Benjamini and Hochberg, 1995)</w:t>
        </w:r>
        <w:r w:rsidR="009A0C87">
          <w:rPr>
            <w:rFonts w:ascii="Arial" w:hAnsi="Arial"/>
          </w:rPr>
          <w:fldChar w:fldCharType="end"/>
        </w:r>
      </w:ins>
      <w:ins w:id="749" w:author="Marc Lohse" w:date="2009-11-23T10:36:00Z">
        <w:r w:rsidR="00652FD8">
          <w:rPr>
            <w:rFonts w:ascii="Arial" w:hAnsi="Arial"/>
          </w:rPr>
          <w:t xml:space="preserve"> separately for each of the comparisons made.</w:t>
        </w:r>
      </w:ins>
      <w:ins w:id="750" w:author="Marc Lohse" w:date="2009-11-23T10:59:00Z">
        <w:r w:rsidR="00821083">
          <w:rPr>
            <w:rFonts w:ascii="Arial" w:hAnsi="Arial"/>
          </w:rPr>
          <w:t xml:space="preserve"> Genes that showed a</w:t>
        </w:r>
      </w:ins>
      <w:ins w:id="751" w:author="Marc Lohse" w:date="2009-11-23T11:00:00Z">
        <w:r w:rsidR="00821083">
          <w:rPr>
            <w:rFonts w:ascii="Arial" w:hAnsi="Arial"/>
          </w:rPr>
          <w:t>n absolute</w:t>
        </w:r>
      </w:ins>
      <w:ins w:id="752" w:author="Marc Lohse" w:date="2009-11-23T10:59:00Z">
        <w:r w:rsidR="00821083">
          <w:rPr>
            <w:rFonts w:ascii="Arial" w:hAnsi="Arial"/>
          </w:rPr>
          <w:t xml:space="preserve"> log2-fold change </w:t>
        </w:r>
      </w:ins>
      <w:ins w:id="753" w:author="Marc Lohse" w:date="2009-11-23T11:00:00Z">
        <w:r w:rsidR="00821083">
          <w:rPr>
            <w:rFonts w:ascii="Arial" w:hAnsi="Arial"/>
          </w:rPr>
          <w:t xml:space="preserve">value </w:t>
        </w:r>
      </w:ins>
      <w:ins w:id="754" w:author="Marc Lohse" w:date="2009-11-23T10:59:00Z">
        <w:r w:rsidR="00821083">
          <w:rPr>
            <w:rFonts w:ascii="Arial" w:hAnsi="Arial"/>
          </w:rPr>
          <w:t>of at least</w:t>
        </w:r>
      </w:ins>
      <w:ins w:id="755" w:author="Marc Lohse" w:date="2009-11-23T11:00:00Z">
        <w:r w:rsidR="00821083">
          <w:rPr>
            <w:rFonts w:ascii="Arial" w:hAnsi="Arial"/>
          </w:rPr>
          <w:t xml:space="preserve"> </w:t>
        </w:r>
      </w:ins>
      <w:ins w:id="756" w:author="Marc Lohse" w:date="2009-11-23T11:10:00Z">
        <w:r w:rsidR="0024595E">
          <w:rPr>
            <w:rFonts w:ascii="Arial" w:hAnsi="Arial"/>
          </w:rPr>
          <w:t>1</w:t>
        </w:r>
      </w:ins>
      <w:ins w:id="757" w:author="Marc Lohse" w:date="2009-11-23T11:00:00Z">
        <w:r w:rsidR="00821083">
          <w:rPr>
            <w:rFonts w:ascii="Arial" w:hAnsi="Arial"/>
          </w:rPr>
          <w:t xml:space="preserve"> and a p-value lower than 0.05 were considered significantly differentially expressed. The log2-fold change cutoff value was imposed</w:t>
        </w:r>
      </w:ins>
      <w:ins w:id="758" w:author="Marc Lohse" w:date="2009-11-23T11:01:00Z">
        <w:r w:rsidR="00821083">
          <w:rPr>
            <w:rFonts w:ascii="Arial" w:hAnsi="Arial"/>
          </w:rPr>
          <w:t xml:space="preserve"> to account for noise in the experiment</w:t>
        </w:r>
      </w:ins>
      <w:ins w:id="759" w:author="Marc Lohse" w:date="2009-11-23T11:09:00Z">
        <w:r w:rsidR="0024595E">
          <w:rPr>
            <w:rFonts w:ascii="Arial" w:hAnsi="Arial"/>
          </w:rPr>
          <w:t xml:space="preserve"> and make sure that only genes that show a </w:t>
        </w:r>
      </w:ins>
      <w:ins w:id="760" w:author="Marc Lohse" w:date="2009-11-23T11:12:00Z">
        <w:r w:rsidR="00A106AE">
          <w:rPr>
            <w:rFonts w:ascii="Arial" w:hAnsi="Arial"/>
          </w:rPr>
          <w:t>marked reaction are recorded</w:t>
        </w:r>
      </w:ins>
      <w:ins w:id="761" w:author="Marc Lohse" w:date="2009-11-23T11:28:00Z">
        <w:r w:rsidR="0071173B">
          <w:rPr>
            <w:rFonts w:ascii="Arial" w:hAnsi="Arial"/>
          </w:rPr>
          <w:t>. The TOM2 chip oligonucleotide annotation was updated based on BLAST</w:t>
        </w:r>
      </w:ins>
      <w:ins w:id="762" w:author="Marc Lohse" w:date="2009-11-23T11:33:00Z">
        <w:r w:rsidR="0071173B">
          <w:rPr>
            <w:rFonts w:ascii="Arial" w:hAnsi="Arial"/>
          </w:rPr>
          <w:t xml:space="preserve"> </w:t>
        </w:r>
      </w:ins>
      <w:ins w:id="763" w:author="Marc Lohse" w:date="2009-11-27T11:27:00Z">
        <w:r w:rsidR="009A0C87">
          <w:rPr>
            <w:rFonts w:ascii="Arial" w:hAnsi="Arial"/>
          </w:rPr>
          <w:fldChar w:fldCharType="begin"/>
        </w:r>
        <w:r w:rsidR="009A0C87">
          <w:rPr>
            <w:rFonts w:ascii="Arial" w:hAnsi="Arial"/>
          </w:rPr>
          <w:instrText xml:space="preserve"> ADDIN EN.CITE &lt;EndNote&gt;&lt;Cite&gt;&lt;Author&gt;Altschul&lt;/Author&gt;&lt;Year&gt;1990&lt;/Year&gt;&lt;RecNum&gt;93&lt;/RecNum&gt;&lt;record&gt;&lt;rec-number&gt;93&lt;/rec-number&gt;&lt;foreign-keys&gt;&lt;key app="EN" db-id="wwxr5eewzdsweue0vsnxstf09ztd5rsvadr0"&gt;93&lt;/key&gt;&lt;/foreign-keys&gt;&lt;ref-type name="Journal Article"&gt;17&lt;/ref-type&gt;&lt;contributors&gt;&lt;authors&gt;&lt;author&gt;Altschul, S. F.&lt;/author&gt;&lt;author&gt;Gish, W.&lt;/author&gt;&lt;author&gt;Miller, W.&lt;/author&gt;&lt;author&gt;Myers, E. W.&lt;/author&gt;&lt;author&gt;Lipman, D. J.&lt;/author&gt;&lt;/authors&gt;&lt;/contributors&gt;&lt;auth-address&gt;National Center for Biotechnology Information, National Library of Medicine, National Institutes of Health, Bethesda, MD 20894.&lt;/auth-address&gt;&lt;titles&gt;&lt;title&gt;Basic local alignment search tool&lt;/title&gt;&lt;secondary-title&gt;J Mol Biol&lt;/secondary-title&gt;&lt;/titles&gt;&lt;periodical&gt;&lt;full-title&gt;J Mol Biol&lt;/full-title&gt;&lt;/periodical&gt;&lt;pages&gt;403-10&lt;/pages&gt;&lt;volume&gt;215&lt;/volume&gt;&lt;number&gt;3&lt;/number&gt;&lt;keywords&gt;&lt;keyword&gt;*Mutation&lt;/keyword&gt;&lt;keyword&gt;*Base Sequence&lt;/keyword&gt;&lt;keyword&gt;Amino Acid Sequence&lt;/keyword&gt;&lt;keyword&gt;*Software&lt;/keyword&gt;&lt;keyword&gt;Sequence Homology, Nucleic Acid&lt;/keyword&gt;&lt;keyword&gt;Databases, Factual&lt;/keyword&gt;&lt;keyword&gt;Algorithms&lt;/keyword&gt;&lt;keyword&gt;Sensitivity and Specificity&lt;/keyword&gt;&lt;/keywords&gt;&lt;dates&gt;&lt;year&gt;1990&lt;/year&gt;&lt;pub-dates&gt;&lt;date&gt;Oct 5&lt;/date&gt;&lt;/pub-dates&gt;&lt;/dates&gt;&lt;accession-num&gt;2231712&lt;/accession-num&gt;&lt;label&gt;p00223&lt;/label&gt;&lt;urls&gt;&lt;related-urls&gt;&lt;url&gt;http://www.ncbi.nlm.nih.gov/entrez/query.fcgi?db=pubmed&amp;amp;cmd=Retrieve&amp;amp;dopt=AbstractPlus&amp;amp;list_uids=2231712&lt;/url&gt;&lt;/related-urls&gt;&lt;/urls&gt;&lt;custom3&gt;papers://0FAAA87A-C0AF-430C-9494-8B287197C39E/Paper/p223&lt;/custom3&gt;&lt;electronic-resource-num&gt;10.1006/jmbi.1990.9999&amp;#xD;S0022283680799990 [pii]&lt;/electronic-resource-num&gt;&lt;/record&gt;&lt;/Cite&gt;&lt;/EndNote&gt;</w:instrText>
        </w:r>
      </w:ins>
      <w:r w:rsidR="009A0C87">
        <w:rPr>
          <w:rFonts w:ascii="Arial" w:hAnsi="Arial"/>
        </w:rPr>
        <w:fldChar w:fldCharType="separate"/>
      </w:r>
      <w:ins w:id="764" w:author="Marc Lohse" w:date="2009-11-27T11:27:00Z">
        <w:r w:rsidR="009A0C87">
          <w:rPr>
            <w:rFonts w:ascii="Arial" w:hAnsi="Arial"/>
          </w:rPr>
          <w:t>(Altschul et al., 1990)</w:t>
        </w:r>
        <w:r w:rsidR="009A0C87">
          <w:rPr>
            <w:rFonts w:ascii="Arial" w:hAnsi="Arial"/>
          </w:rPr>
          <w:fldChar w:fldCharType="end"/>
        </w:r>
      </w:ins>
      <w:ins w:id="765" w:author="Marc Lohse" w:date="2009-11-23T11:28:00Z">
        <w:r w:rsidR="0071173B">
          <w:rPr>
            <w:rFonts w:ascii="Arial" w:hAnsi="Arial"/>
          </w:rPr>
          <w:t xml:space="preserve"> searches against the newest version of the SGN tomato unigene </w:t>
        </w:r>
        <w:r w:rsidR="0071173B" w:rsidRPr="0071173B">
          <w:rPr>
            <w:rFonts w:ascii="Arial" w:hAnsi="Arial"/>
          </w:rPr>
          <w:t>set (</w:t>
        </w:r>
      </w:ins>
      <w:ins w:id="766" w:author="Marc Lohse" w:date="2009-11-23T11:33:00Z">
        <w:r w:rsidR="0089273A" w:rsidRPr="0089273A">
          <w:rPr>
            <w:rFonts w:ascii="Arial" w:hAnsi="Arial"/>
          </w:rPr>
          <w:t>Tomato 200607 build2</w:t>
        </w:r>
      </w:ins>
      <w:ins w:id="767" w:author="Marc Lohse" w:date="2009-11-23T11:34:00Z">
        <w:r w:rsidR="0071173B">
          <w:rPr>
            <w:rFonts w:ascii="Arial" w:hAnsi="Arial"/>
          </w:rPr>
          <w:t xml:space="preserve">, </w:t>
        </w:r>
        <w:r w:rsidR="00AF0AF9">
          <w:rPr>
            <w:rFonts w:ascii="Arial" w:hAnsi="Arial"/>
          </w:rPr>
          <w:fldChar w:fldCharType="begin"/>
        </w:r>
        <w:r w:rsidR="0071173B">
          <w:rPr>
            <w:rFonts w:ascii="Arial" w:hAnsi="Arial"/>
          </w:rPr>
          <w:instrText xml:space="preserve"> HYPERLINK "</w:instrText>
        </w:r>
        <w:r w:rsidR="0071173B" w:rsidRPr="0071173B">
          <w:rPr>
            <w:rFonts w:ascii="Arial" w:hAnsi="Arial"/>
          </w:rPr>
          <w:instrText>http://solgenomics.net/</w:instrText>
        </w:r>
        <w:r w:rsidR="0071173B">
          <w:rPr>
            <w:rFonts w:ascii="Arial" w:hAnsi="Arial"/>
          </w:rPr>
          <w:instrText xml:space="preserve">" </w:instrText>
        </w:r>
        <w:r w:rsidR="00AF0AF9">
          <w:rPr>
            <w:rFonts w:ascii="Arial" w:hAnsi="Arial"/>
          </w:rPr>
          <w:fldChar w:fldCharType="separate"/>
        </w:r>
        <w:r w:rsidR="0071173B" w:rsidRPr="00DA3F02">
          <w:rPr>
            <w:rStyle w:val="Hyperlink"/>
            <w:rFonts w:ascii="Arial" w:hAnsi="Arial"/>
          </w:rPr>
          <w:t>http://solgenomics.net/</w:t>
        </w:r>
        <w:r w:rsidR="00AF0AF9">
          <w:rPr>
            <w:rFonts w:ascii="Arial" w:hAnsi="Arial"/>
          </w:rPr>
          <w:fldChar w:fldCharType="end"/>
        </w:r>
      </w:ins>
      <w:ins w:id="768" w:author="Marc Lohse" w:date="2009-11-23T11:28:00Z">
        <w:r w:rsidR="0071173B" w:rsidRPr="0071173B">
          <w:rPr>
            <w:rFonts w:ascii="Arial" w:hAnsi="Arial"/>
          </w:rPr>
          <w:t>)</w:t>
        </w:r>
      </w:ins>
      <w:ins w:id="769" w:author="Marc Lohse" w:date="2009-11-23T11:34:00Z">
        <w:r w:rsidR="0071173B">
          <w:rPr>
            <w:rFonts w:ascii="Arial" w:hAnsi="Arial"/>
          </w:rPr>
          <w:t xml:space="preserve"> and MapMan bins were assigned to each oligonucleotide on the chip based on the SGN tomato unigene mapping.</w:t>
        </w:r>
      </w:ins>
      <w:ins w:id="770" w:author="Marc Lohse" w:date="2009-11-23T14:17:00Z">
        <w:r w:rsidR="003674D3">
          <w:rPr>
            <w:rFonts w:ascii="Arial" w:hAnsi="Arial"/>
          </w:rPr>
          <w:t xml:space="preserve"> Wilcoxon rank sum tests were performed to test whether there were bins that were significantly and consistently behaving different than the other bins in the MapMan ontology</w:t>
        </w:r>
      </w:ins>
      <w:ins w:id="771" w:author="Marc Lohse" w:date="2009-11-23T14:18:00Z">
        <w:r w:rsidR="003674D3">
          <w:rPr>
            <w:rFonts w:ascii="Arial" w:hAnsi="Arial"/>
          </w:rPr>
          <w:t xml:space="preserve"> using the built-in function in MapMan</w:t>
        </w:r>
      </w:ins>
      <w:ins w:id="772" w:author="Marc Lohse" w:date="2009-11-23T14:17:00Z">
        <w:r w:rsidR="003674D3">
          <w:rPr>
            <w:rFonts w:ascii="Arial" w:hAnsi="Arial"/>
          </w:rPr>
          <w:t xml:space="preserve">. </w:t>
        </w:r>
      </w:ins>
    </w:p>
    <w:p w:rsidR="00451DDF" w:rsidRPr="000F30E7" w:rsidRDefault="00451DDF" w:rsidP="002D12CA">
      <w:pPr>
        <w:numPr>
          <w:ins w:id="773" w:author="Marc Lohse" w:date="2009-11-20T15:13:00Z"/>
        </w:numPr>
        <w:spacing w:line="360" w:lineRule="auto"/>
        <w:jc w:val="both"/>
        <w:rPr>
          <w:ins w:id="774" w:author="Marc Lohse" w:date="2009-11-02T13:27:00Z"/>
          <w:rFonts w:ascii="Arial" w:hAnsi="Arial"/>
        </w:rPr>
      </w:pPr>
    </w:p>
    <w:p w:rsidR="00451DDF" w:rsidRPr="000F30E7" w:rsidRDefault="00451DDF" w:rsidP="002D12CA">
      <w:pPr>
        <w:numPr>
          <w:ins w:id="775" w:author="Marc Lohse" w:date="2009-11-02T13:27:00Z"/>
        </w:numPr>
        <w:spacing w:line="360" w:lineRule="auto"/>
        <w:jc w:val="both"/>
        <w:rPr>
          <w:rFonts w:ascii="Arial" w:hAnsi="Arial"/>
        </w:rPr>
      </w:pPr>
    </w:p>
    <w:p w:rsidR="007E5B28" w:rsidRPr="000F30E7" w:rsidRDefault="007E5B28" w:rsidP="002D12CA">
      <w:pPr>
        <w:numPr>
          <w:ins w:id="776" w:author="Marc Lohse" w:date="2009-11-02T12:48:00Z"/>
        </w:numPr>
        <w:spacing w:line="360" w:lineRule="auto"/>
        <w:jc w:val="both"/>
        <w:rPr>
          <w:rFonts w:ascii="Arial" w:hAnsi="Arial"/>
        </w:rPr>
      </w:pPr>
    </w:p>
    <w:p w:rsidR="00F97EB2" w:rsidRDefault="00F97EB2" w:rsidP="002D12CA">
      <w:pPr>
        <w:spacing w:line="360" w:lineRule="auto"/>
        <w:jc w:val="both"/>
        <w:rPr>
          <w:ins w:id="777" w:author="Marc Lohse" w:date="2009-11-26T13:35:00Z"/>
          <w:rFonts w:ascii="Arial" w:hAnsi="Arial"/>
          <w:b/>
        </w:rPr>
      </w:pPr>
      <w:r w:rsidRPr="000F30E7">
        <w:rPr>
          <w:rFonts w:ascii="Arial" w:hAnsi="Arial"/>
          <w:b/>
        </w:rPr>
        <w:br w:type="page"/>
        <w:t>FIGURE LEGENDS</w:t>
      </w:r>
    </w:p>
    <w:p w:rsidR="008B0801" w:rsidRPr="000F30E7" w:rsidRDefault="008B0801" w:rsidP="002D12CA">
      <w:pPr>
        <w:numPr>
          <w:ins w:id="778" w:author="Marc Lohse" w:date="2009-11-26T13:35:00Z"/>
        </w:numPr>
        <w:spacing w:line="360" w:lineRule="auto"/>
        <w:jc w:val="both"/>
        <w:rPr>
          <w:rFonts w:ascii="Arial" w:hAnsi="Arial"/>
          <w:b/>
        </w:rPr>
      </w:pPr>
    </w:p>
    <w:p w:rsidR="00F97EB2" w:rsidRPr="000F30E7" w:rsidRDefault="00F97EB2" w:rsidP="002D12CA">
      <w:pPr>
        <w:spacing w:line="360" w:lineRule="auto"/>
        <w:jc w:val="both"/>
        <w:rPr>
          <w:rFonts w:ascii="Arial" w:hAnsi="Arial"/>
        </w:rPr>
      </w:pPr>
      <w:r w:rsidRPr="000F30E7">
        <w:rPr>
          <w:rFonts w:ascii="Arial" w:hAnsi="Arial"/>
        </w:rPr>
        <w:t xml:space="preserve">Figure 1: </w:t>
      </w:r>
      <w:ins w:id="779" w:author="Marc Lohse" w:date="2009-11-26T09:57:00Z">
        <w:r w:rsidR="00686580">
          <w:rPr>
            <w:rFonts w:ascii="Arial" w:hAnsi="Arial"/>
          </w:rPr>
          <w:t xml:space="preserve">Left panel: </w:t>
        </w:r>
      </w:ins>
      <w:r w:rsidRPr="000F30E7">
        <w:rPr>
          <w:rFonts w:ascii="Arial" w:hAnsi="Arial"/>
        </w:rPr>
        <w:t>Screenshot of the quality assessment functions available for Affymetrix (R) chips. All methods can be freely combined to obtain an overview of the input data quality. Short inline explanations for each method are displayed in the info field on the left side upon clicking the question marks. The expert panel at the bottom of the user interface is providing more option for customizing the analysis settings. By default, robust analysis methods are predefined and panel is hidden to provide a less cluttered interface to inexperienced users.</w:t>
      </w:r>
      <w:ins w:id="780" w:author="Marc Lohse" w:date="2009-11-26T09:57:00Z">
        <w:r w:rsidR="00686580">
          <w:rPr>
            <w:rFonts w:ascii="Arial" w:hAnsi="Arial"/>
          </w:rPr>
          <w:t xml:space="preserve"> Right panel: </w:t>
        </w:r>
        <w:r w:rsidR="00686580" w:rsidRPr="000F30E7">
          <w:rPr>
            <w:rFonts w:ascii="Arial" w:hAnsi="Arial"/>
          </w:rPr>
          <w:t xml:space="preserve">Screenshot of the graphical experiment designer panel. </w:t>
        </w:r>
        <w:proofErr w:type="gramStart"/>
        <w:r w:rsidR="00686580" w:rsidRPr="000F30E7">
          <w:rPr>
            <w:rFonts w:ascii="Arial" w:hAnsi="Arial"/>
          </w:rPr>
          <w:t>Comparisons between the previously defined groups of biological replicate chips can be configured by dragging visual connections between them</w:t>
        </w:r>
        <w:proofErr w:type="gramEnd"/>
        <w:r w:rsidR="00686580" w:rsidRPr="000F30E7">
          <w:rPr>
            <w:rFonts w:ascii="Arial" w:hAnsi="Arial"/>
          </w:rPr>
          <w:t>. The arrowhead defines the direction of the comparison</w:t>
        </w:r>
        <w:r w:rsidR="0058337F">
          <w:rPr>
            <w:rFonts w:ascii="Arial" w:hAnsi="Arial"/>
          </w:rPr>
          <w:t>. E.g. the arrow between the ‘wildtype</w:t>
        </w:r>
        <w:r w:rsidR="00686580" w:rsidRPr="000F30E7">
          <w:rPr>
            <w:rFonts w:ascii="Arial" w:hAnsi="Arial"/>
          </w:rPr>
          <w:t>’ group and the ‘</w:t>
        </w:r>
      </w:ins>
      <w:ins w:id="781" w:author="Marc Lohse" w:date="2009-11-27T10:52:00Z">
        <w:r w:rsidR="0058337F">
          <w:rPr>
            <w:rFonts w:ascii="Arial" w:hAnsi="Arial"/>
          </w:rPr>
          <w:t>wildtype</w:t>
        </w:r>
      </w:ins>
      <w:ins w:id="782" w:author="Marc Lohse" w:date="2009-11-26T09:57:00Z">
        <w:r w:rsidR="00686580" w:rsidRPr="000F30E7">
          <w:rPr>
            <w:rFonts w:ascii="Arial" w:hAnsi="Arial"/>
          </w:rPr>
          <w:t xml:space="preserve"> stress’ group is interpreted as the ‘</w:t>
        </w:r>
      </w:ins>
      <w:ins w:id="783" w:author="Marc Lohse" w:date="2009-11-27T10:52:00Z">
        <w:r w:rsidR="0058337F">
          <w:rPr>
            <w:rFonts w:ascii="Arial" w:hAnsi="Arial"/>
          </w:rPr>
          <w:t>wildtype</w:t>
        </w:r>
        <w:r w:rsidR="0058337F" w:rsidRPr="000F30E7">
          <w:rPr>
            <w:rFonts w:ascii="Arial" w:hAnsi="Arial"/>
          </w:rPr>
          <w:t xml:space="preserve"> </w:t>
        </w:r>
      </w:ins>
      <w:ins w:id="784" w:author="Marc Lohse" w:date="2009-11-26T09:57:00Z">
        <w:r w:rsidR="00686580" w:rsidRPr="000F30E7">
          <w:rPr>
            <w:rFonts w:ascii="Arial" w:hAnsi="Arial"/>
          </w:rPr>
          <w:t xml:space="preserve">- </w:t>
        </w:r>
      </w:ins>
      <w:ins w:id="785" w:author="Marc Lohse" w:date="2009-11-27T10:52:00Z">
        <w:r w:rsidR="0058337F">
          <w:rPr>
            <w:rFonts w:ascii="Arial" w:hAnsi="Arial"/>
          </w:rPr>
          <w:t>wildtype</w:t>
        </w:r>
        <w:r w:rsidR="0058337F" w:rsidRPr="000F30E7">
          <w:rPr>
            <w:rFonts w:ascii="Arial" w:hAnsi="Arial"/>
          </w:rPr>
          <w:t xml:space="preserve"> </w:t>
        </w:r>
      </w:ins>
      <w:ins w:id="786" w:author="Marc Lohse" w:date="2009-11-26T09:57:00Z">
        <w:r w:rsidR="00686580" w:rsidRPr="000F30E7">
          <w:rPr>
            <w:rFonts w:ascii="Arial" w:hAnsi="Arial"/>
          </w:rPr>
          <w:t>stress’ contrast, meaning that genes showing a higher expression level in the ‘</w:t>
        </w:r>
      </w:ins>
      <w:ins w:id="787" w:author="Marc Lohse" w:date="2009-11-27T10:52:00Z">
        <w:r w:rsidR="0058337F">
          <w:rPr>
            <w:rFonts w:ascii="Arial" w:hAnsi="Arial"/>
          </w:rPr>
          <w:t>wildtype</w:t>
        </w:r>
        <w:r w:rsidR="0058337F" w:rsidRPr="000F30E7">
          <w:rPr>
            <w:rFonts w:ascii="Arial" w:hAnsi="Arial"/>
          </w:rPr>
          <w:t xml:space="preserve"> </w:t>
        </w:r>
      </w:ins>
      <w:ins w:id="788" w:author="Marc Lohse" w:date="2009-11-26T09:57:00Z">
        <w:r w:rsidR="00686580" w:rsidRPr="000F30E7">
          <w:rPr>
            <w:rFonts w:ascii="Arial" w:hAnsi="Arial"/>
          </w:rPr>
          <w:t>stress’ group will have a negative log2 fold change value in the output and vice versa.</w:t>
        </w:r>
      </w:ins>
      <w:ins w:id="789" w:author="Marc Lohse" w:date="2009-11-27T10:52:00Z">
        <w:r w:rsidR="0058337F">
          <w:rPr>
            <w:rFonts w:ascii="Arial" w:hAnsi="Arial"/>
          </w:rPr>
          <w:t xml:space="preserve"> Interaction terms can be defined via </w:t>
        </w:r>
      </w:ins>
      <w:ins w:id="790" w:author="Marc Lohse" w:date="2009-11-27T10:53:00Z">
        <w:r w:rsidR="0058337F">
          <w:rPr>
            <w:rFonts w:ascii="Arial" w:hAnsi="Arial"/>
          </w:rPr>
          <w:t>‘metagroups’ shown as orange boxes.</w:t>
        </w:r>
      </w:ins>
    </w:p>
    <w:p w:rsidR="00F97EB2" w:rsidRPr="000F30E7" w:rsidRDefault="00F97EB2" w:rsidP="002D12CA">
      <w:pPr>
        <w:spacing w:line="360" w:lineRule="auto"/>
        <w:jc w:val="both"/>
        <w:rPr>
          <w:rFonts w:ascii="Arial" w:hAnsi="Arial"/>
        </w:rPr>
      </w:pPr>
    </w:p>
    <w:p w:rsidR="00686580" w:rsidRDefault="00F97EB2" w:rsidP="002D12CA">
      <w:pPr>
        <w:spacing w:line="360" w:lineRule="auto"/>
        <w:jc w:val="both"/>
        <w:rPr>
          <w:ins w:id="791" w:author="Marc Lohse" w:date="2009-11-26T09:59:00Z"/>
          <w:rFonts w:ascii="Arial" w:hAnsi="Arial"/>
        </w:rPr>
      </w:pPr>
      <w:r w:rsidRPr="000F30E7">
        <w:rPr>
          <w:rFonts w:ascii="Arial" w:hAnsi="Arial"/>
        </w:rPr>
        <w:t xml:space="preserve">Figure 2: </w:t>
      </w:r>
      <w:ins w:id="792" w:author="Marc Lohse" w:date="2009-11-26T09:57:00Z">
        <w:r w:rsidR="00686580">
          <w:rPr>
            <w:rFonts w:ascii="Arial" w:hAnsi="Arial"/>
          </w:rPr>
          <w:t xml:space="preserve">Venn diagram showing the numbers of genes called </w:t>
        </w:r>
      </w:ins>
      <w:ins w:id="793" w:author="Marc Lohse" w:date="2009-11-26T09:58:00Z">
        <w:r w:rsidR="00686580">
          <w:rPr>
            <w:rFonts w:ascii="Arial" w:hAnsi="Arial"/>
          </w:rPr>
          <w:t>significantly</w:t>
        </w:r>
      </w:ins>
      <w:ins w:id="794" w:author="Marc Lohse" w:date="2009-11-26T09:57:00Z">
        <w:r w:rsidR="00686580">
          <w:rPr>
            <w:rFonts w:ascii="Arial" w:hAnsi="Arial"/>
          </w:rPr>
          <w:t xml:space="preserve"> </w:t>
        </w:r>
      </w:ins>
      <w:ins w:id="795" w:author="Marc Lohse" w:date="2009-11-26T09:58:00Z">
        <w:r w:rsidR="00686580">
          <w:rPr>
            <w:rFonts w:ascii="Arial" w:hAnsi="Arial"/>
          </w:rPr>
          <w:t>differentially expres</w:t>
        </w:r>
        <w:r w:rsidR="00BB79D5">
          <w:rPr>
            <w:rFonts w:ascii="Arial" w:hAnsi="Arial"/>
          </w:rPr>
          <w:t>sed when comparing tomato leaf, flower and root tissue</w:t>
        </w:r>
        <w:r w:rsidR="00686580">
          <w:rPr>
            <w:rFonts w:ascii="Arial" w:hAnsi="Arial"/>
          </w:rPr>
          <w:t>.</w:t>
        </w:r>
      </w:ins>
      <w:ins w:id="796" w:author="Marc Lohse" w:date="2009-11-26T09:59:00Z">
        <w:r w:rsidR="00686580" w:rsidRPr="000F30E7" w:rsidDel="00686580">
          <w:rPr>
            <w:rFonts w:ascii="Arial" w:hAnsi="Arial"/>
          </w:rPr>
          <w:t xml:space="preserve"> </w:t>
        </w:r>
        <w:r w:rsidR="00686580">
          <w:rPr>
            <w:rFonts w:ascii="Arial" w:hAnsi="Arial"/>
          </w:rPr>
          <w:t>The numbers include both up- and downregulated genes.</w:t>
        </w:r>
      </w:ins>
      <w:ins w:id="797" w:author="Marc Lohse" w:date="2009-11-26T10:15:00Z">
        <w:r w:rsidR="0074391D">
          <w:rPr>
            <w:rFonts w:ascii="Arial" w:hAnsi="Arial"/>
          </w:rPr>
          <w:t xml:space="preserve"> </w:t>
        </w:r>
      </w:ins>
      <w:ins w:id="798" w:author="Marc Lohse" w:date="2009-11-26T10:54:00Z">
        <w:r w:rsidR="00B95AA1">
          <w:rPr>
            <w:rFonts w:ascii="Arial" w:hAnsi="Arial"/>
          </w:rPr>
          <w:t xml:space="preserve">Genes that are differentially regulated in more than one comparison are depicted in the overlapping areas. As indicated by the number in the lower right corner, </w:t>
        </w:r>
      </w:ins>
      <w:ins w:id="799" w:author="Marc Lohse" w:date="2009-11-26T10:55:00Z">
        <w:r w:rsidR="00B95AA1">
          <w:rPr>
            <w:rFonts w:ascii="Arial" w:hAnsi="Arial"/>
          </w:rPr>
          <w:t xml:space="preserve">10531 genes were not significantly </w:t>
        </w:r>
      </w:ins>
      <w:ins w:id="800" w:author="Marc Lohse" w:date="2009-11-26T10:56:00Z">
        <w:r w:rsidR="00D33475">
          <w:rPr>
            <w:rFonts w:ascii="Arial" w:hAnsi="Arial"/>
          </w:rPr>
          <w:t>affected.</w:t>
        </w:r>
      </w:ins>
    </w:p>
    <w:p w:rsidR="00686580" w:rsidRDefault="00686580" w:rsidP="002D12CA">
      <w:pPr>
        <w:numPr>
          <w:ins w:id="801" w:author="Marc Lohse" w:date="2009-11-26T10:00:00Z"/>
        </w:numPr>
        <w:spacing w:line="360" w:lineRule="auto"/>
        <w:jc w:val="both"/>
        <w:rPr>
          <w:ins w:id="802" w:author="Marc Lohse" w:date="2009-11-26T10:00:00Z"/>
          <w:rFonts w:ascii="Arial" w:hAnsi="Arial"/>
        </w:rPr>
      </w:pPr>
    </w:p>
    <w:p w:rsidR="00F97EB2" w:rsidRDefault="00686580" w:rsidP="002D12CA">
      <w:pPr>
        <w:spacing w:line="360" w:lineRule="auto"/>
        <w:jc w:val="both"/>
        <w:rPr>
          <w:ins w:id="803" w:author="Marc Lohse" w:date="2009-11-26T09:59:00Z"/>
          <w:rFonts w:ascii="Arial" w:hAnsi="Arial"/>
        </w:rPr>
      </w:pPr>
      <w:ins w:id="804" w:author="Marc Lohse" w:date="2009-11-26T10:00:00Z">
        <w:r>
          <w:rPr>
            <w:rFonts w:ascii="Arial" w:hAnsi="Arial"/>
          </w:rPr>
          <w:t>Figure 3: PageMan analysis of the tomato case study. A wi</w:t>
        </w:r>
      </w:ins>
      <w:ins w:id="805" w:author="Marc Lohse" w:date="2009-11-26T10:02:00Z">
        <w:r>
          <w:rPr>
            <w:rFonts w:ascii="Arial" w:hAnsi="Arial"/>
          </w:rPr>
          <w:t>l</w:t>
        </w:r>
      </w:ins>
      <w:ins w:id="806" w:author="Marc Lohse" w:date="2009-11-26T10:00:00Z">
        <w:r>
          <w:rPr>
            <w:rFonts w:ascii="Arial" w:hAnsi="Arial"/>
          </w:rPr>
          <w:t>coxon test was performed</w:t>
        </w:r>
      </w:ins>
      <w:ins w:id="807" w:author="Marc Lohse" w:date="2009-11-26T10:02:00Z">
        <w:r>
          <w:rPr>
            <w:rFonts w:ascii="Arial" w:hAnsi="Arial"/>
          </w:rPr>
          <w:t>,</w:t>
        </w:r>
      </w:ins>
      <w:ins w:id="808" w:author="Marc Lohse" w:date="2009-11-26T10:00:00Z">
        <w:r>
          <w:rPr>
            <w:rFonts w:ascii="Arial" w:hAnsi="Arial"/>
          </w:rPr>
          <w:t xml:space="preserve"> analogous to the test implemented in MapMan</w:t>
        </w:r>
      </w:ins>
      <w:ins w:id="809" w:author="Marc Lohse" w:date="2009-11-26T10:02:00Z">
        <w:r>
          <w:rPr>
            <w:rFonts w:ascii="Arial" w:hAnsi="Arial"/>
          </w:rPr>
          <w:t>,</w:t>
        </w:r>
      </w:ins>
      <w:ins w:id="810" w:author="Marc Lohse" w:date="2009-11-26T10:12:00Z">
        <w:r w:rsidR="00D24D8F">
          <w:rPr>
            <w:rFonts w:ascii="Arial" w:hAnsi="Arial"/>
          </w:rPr>
          <w:t xml:space="preserve"> </w:t>
        </w:r>
      </w:ins>
      <w:ins w:id="811" w:author="Marc Lohse" w:date="2009-11-26T10:02:00Z">
        <w:r>
          <w:rPr>
            <w:rFonts w:ascii="Arial" w:hAnsi="Arial"/>
          </w:rPr>
          <w:t xml:space="preserve">to identify significantly </w:t>
        </w:r>
      </w:ins>
      <w:ins w:id="812" w:author="Marc Lohse" w:date="2009-11-26T10:14:00Z">
        <w:r w:rsidR="0074391D">
          <w:rPr>
            <w:rFonts w:ascii="Arial" w:hAnsi="Arial"/>
          </w:rPr>
          <w:t>differentially</w:t>
        </w:r>
      </w:ins>
      <w:ins w:id="813" w:author="Marc Lohse" w:date="2009-11-26T10:02:00Z">
        <w:r>
          <w:rPr>
            <w:rFonts w:ascii="Arial" w:hAnsi="Arial"/>
          </w:rPr>
          <w:t xml:space="preserve"> regulated MapMan bins.</w:t>
        </w:r>
      </w:ins>
      <w:ins w:id="814" w:author="Marc Lohse" w:date="2009-11-26T10:14:00Z">
        <w:r w:rsidR="006628A5">
          <w:rPr>
            <w:rFonts w:ascii="Arial" w:hAnsi="Arial"/>
          </w:rPr>
          <w:t xml:space="preserve"> </w:t>
        </w:r>
        <w:r w:rsidR="0074391D">
          <w:rPr>
            <w:rFonts w:ascii="Arial" w:hAnsi="Arial"/>
          </w:rPr>
          <w:t xml:space="preserve">Individual bins that show </w:t>
        </w:r>
      </w:ins>
      <w:ins w:id="815" w:author="Marc Lohse" w:date="2009-11-26T10:15:00Z">
        <w:r w:rsidR="0074391D">
          <w:rPr>
            <w:rFonts w:ascii="Arial" w:hAnsi="Arial"/>
          </w:rPr>
          <w:t>distinct</w:t>
        </w:r>
      </w:ins>
      <w:ins w:id="816" w:author="Marc Lohse" w:date="2009-11-26T10:14:00Z">
        <w:r w:rsidR="0074391D">
          <w:rPr>
            <w:rFonts w:ascii="Arial" w:hAnsi="Arial"/>
          </w:rPr>
          <w:t xml:space="preserve"> </w:t>
        </w:r>
      </w:ins>
      <w:ins w:id="817" w:author="Marc Lohse" w:date="2009-11-26T10:15:00Z">
        <w:r w:rsidR="0074391D">
          <w:rPr>
            <w:rFonts w:ascii="Arial" w:hAnsi="Arial"/>
          </w:rPr>
          <w:t>responses</w:t>
        </w:r>
      </w:ins>
      <w:ins w:id="818" w:author="Marc Lohse" w:date="2009-11-26T10:14:00Z">
        <w:r w:rsidR="0074391D">
          <w:rPr>
            <w:rFonts w:ascii="Arial" w:hAnsi="Arial"/>
          </w:rPr>
          <w:t xml:space="preserve"> are highlighted</w:t>
        </w:r>
      </w:ins>
      <w:ins w:id="819" w:author="Marc Lohse" w:date="2009-11-26T10:15:00Z">
        <w:r w:rsidR="0074391D">
          <w:rPr>
            <w:rFonts w:ascii="Arial" w:hAnsi="Arial"/>
          </w:rPr>
          <w:t>.</w:t>
        </w:r>
      </w:ins>
      <w:ins w:id="820" w:author="Marc Lohse" w:date="2009-11-26T11:23:00Z">
        <w:r w:rsidR="00653761">
          <w:rPr>
            <w:rFonts w:ascii="Arial" w:hAnsi="Arial"/>
          </w:rPr>
          <w:t xml:space="preserve"> The plot shows the </w:t>
        </w:r>
      </w:ins>
      <w:proofErr w:type="gramStart"/>
      <w:ins w:id="821" w:author="Marc Lohse" w:date="2009-11-26T11:32:00Z">
        <w:r w:rsidR="00207B6E">
          <w:rPr>
            <w:rFonts w:ascii="Arial" w:hAnsi="Arial"/>
          </w:rPr>
          <w:t>color coded</w:t>
        </w:r>
        <w:proofErr w:type="gramEnd"/>
        <w:r w:rsidR="00207B6E">
          <w:rPr>
            <w:rFonts w:ascii="Arial" w:hAnsi="Arial"/>
          </w:rPr>
          <w:t xml:space="preserve"> </w:t>
        </w:r>
      </w:ins>
      <w:ins w:id="822" w:author="Marc Lohse" w:date="2009-11-26T11:23:00Z">
        <w:r w:rsidR="00653761">
          <w:rPr>
            <w:rFonts w:ascii="Arial" w:hAnsi="Arial"/>
          </w:rPr>
          <w:t>Z scores</w:t>
        </w:r>
      </w:ins>
      <w:ins w:id="823" w:author="Marc Lohse" w:date="2009-11-26T11:24:00Z">
        <w:r w:rsidR="00653761">
          <w:rPr>
            <w:rFonts w:ascii="Arial" w:hAnsi="Arial"/>
          </w:rPr>
          <w:t xml:space="preserve"> </w:t>
        </w:r>
      </w:ins>
      <w:ins w:id="824" w:author="Marc Lohse" w:date="2009-11-26T11:31:00Z">
        <w:r w:rsidR="00207B6E">
          <w:rPr>
            <w:rFonts w:ascii="Arial" w:hAnsi="Arial"/>
          </w:rPr>
          <w:t xml:space="preserve">of the p-values </w:t>
        </w:r>
      </w:ins>
      <w:ins w:id="825" w:author="Marc Lohse" w:date="2009-11-26T11:28:00Z">
        <w:r w:rsidR="00207B6E">
          <w:rPr>
            <w:rFonts w:ascii="Arial" w:hAnsi="Arial"/>
          </w:rPr>
          <w:t>computed in the test.</w:t>
        </w:r>
      </w:ins>
    </w:p>
    <w:p w:rsidR="00686580" w:rsidRDefault="00686580" w:rsidP="002D12CA">
      <w:pPr>
        <w:numPr>
          <w:ins w:id="826" w:author="Marc Lohse" w:date="2009-11-26T10:12:00Z"/>
        </w:numPr>
        <w:spacing w:line="360" w:lineRule="auto"/>
        <w:jc w:val="both"/>
        <w:rPr>
          <w:ins w:id="827" w:author="Marc Lohse" w:date="2009-11-26T10:12:00Z"/>
          <w:rFonts w:ascii="Arial" w:hAnsi="Arial"/>
          <w:b/>
        </w:rPr>
      </w:pPr>
    </w:p>
    <w:p w:rsidR="00BB79D5" w:rsidRDefault="00BB79D5" w:rsidP="002D12CA">
      <w:pPr>
        <w:numPr>
          <w:ins w:id="828" w:author="Marc Lohse" w:date="2009-11-26T11:00:00Z"/>
        </w:numPr>
        <w:spacing w:line="360" w:lineRule="auto"/>
        <w:jc w:val="both"/>
        <w:rPr>
          <w:ins w:id="829" w:author="Marc Lohse" w:date="2009-11-26T13:58:00Z"/>
          <w:rFonts w:ascii="Arial" w:hAnsi="Arial"/>
        </w:rPr>
      </w:pPr>
      <w:ins w:id="830" w:author="Marc Lohse" w:date="2009-11-26T10:58:00Z">
        <w:r>
          <w:rPr>
            <w:rFonts w:ascii="Arial" w:hAnsi="Arial"/>
          </w:rPr>
          <w:t>Supplementa</w:t>
        </w:r>
      </w:ins>
      <w:ins w:id="831" w:author="Marc Lohse" w:date="2009-11-26T10:59:00Z">
        <w:r>
          <w:rPr>
            <w:rFonts w:ascii="Arial" w:hAnsi="Arial"/>
          </w:rPr>
          <w:t>ry figure</w:t>
        </w:r>
      </w:ins>
      <w:ins w:id="832" w:author="Marc Lohse" w:date="2009-11-26T11:00:00Z">
        <w:r>
          <w:rPr>
            <w:rFonts w:ascii="Arial" w:hAnsi="Arial"/>
          </w:rPr>
          <w:t xml:space="preserve"> </w:t>
        </w:r>
      </w:ins>
      <w:ins w:id="833" w:author="Marc Lohse" w:date="2009-11-26T10:59:00Z">
        <w:r>
          <w:rPr>
            <w:rFonts w:ascii="Arial" w:hAnsi="Arial"/>
          </w:rPr>
          <w:t xml:space="preserve">1: Summary of all quality </w:t>
        </w:r>
        <w:proofErr w:type="gramStart"/>
        <w:r>
          <w:rPr>
            <w:rFonts w:ascii="Arial" w:hAnsi="Arial"/>
          </w:rPr>
          <w:t>check</w:t>
        </w:r>
        <w:proofErr w:type="gramEnd"/>
        <w:r>
          <w:rPr>
            <w:rFonts w:ascii="Arial" w:hAnsi="Arial"/>
          </w:rPr>
          <w:t xml:space="preserve"> plots generated </w:t>
        </w:r>
      </w:ins>
      <w:ins w:id="834" w:author="Marc Lohse" w:date="2009-11-26T11:00:00Z">
        <w:r>
          <w:rPr>
            <w:rFonts w:ascii="Arial" w:hAnsi="Arial"/>
          </w:rPr>
          <w:t>for the</w:t>
        </w:r>
      </w:ins>
      <w:ins w:id="835" w:author="Marc Lohse" w:date="2009-11-26T10:59:00Z">
        <w:r>
          <w:rPr>
            <w:rFonts w:ascii="Arial" w:hAnsi="Arial"/>
          </w:rPr>
          <w:t xml:space="preserve"> tomato case study</w:t>
        </w:r>
      </w:ins>
      <w:ins w:id="836" w:author="Marc Lohse" w:date="2009-11-26T11:00:00Z">
        <w:r>
          <w:rPr>
            <w:rFonts w:ascii="Arial" w:hAnsi="Arial"/>
          </w:rPr>
          <w:t xml:space="preserve"> experiment. </w:t>
        </w:r>
      </w:ins>
      <w:ins w:id="837" w:author="Marc Lohse" w:date="2009-11-26T13:56:00Z">
        <w:r w:rsidR="005E7AD0">
          <w:rPr>
            <w:rFonts w:ascii="Arial" w:hAnsi="Arial"/>
          </w:rPr>
          <w:t>(A) Image plots of the background signals measured on each chip. (</w:t>
        </w:r>
      </w:ins>
      <w:ins w:id="838" w:author="Marc Lohse" w:date="2009-11-26T13:57:00Z">
        <w:r w:rsidR="005E7AD0">
          <w:rPr>
            <w:rFonts w:ascii="Arial" w:hAnsi="Arial"/>
          </w:rPr>
          <w:t>B</w:t>
        </w:r>
      </w:ins>
      <w:ins w:id="839" w:author="Marc Lohse" w:date="2009-11-26T13:56:00Z">
        <w:r w:rsidR="005E7AD0">
          <w:rPr>
            <w:rFonts w:ascii="Arial" w:hAnsi="Arial"/>
          </w:rPr>
          <w:t>)</w:t>
        </w:r>
      </w:ins>
      <w:ins w:id="840" w:author="Marc Lohse" w:date="2009-11-26T13:57:00Z">
        <w:r w:rsidR="005E7AD0">
          <w:rPr>
            <w:rFonts w:ascii="Arial" w:hAnsi="Arial"/>
          </w:rPr>
          <w:t xml:space="preserve"> Chipwise MA plots; (C) False-color images of the log2 ratios</w:t>
        </w:r>
      </w:ins>
      <w:ins w:id="841" w:author="Marc Lohse" w:date="2009-11-26T13:58:00Z">
        <w:r w:rsidR="005E7AD0">
          <w:rPr>
            <w:rFonts w:ascii="Arial" w:hAnsi="Arial"/>
          </w:rPr>
          <w:t xml:space="preserve"> of raw red and green channel signal intensities; (D)</w:t>
        </w:r>
      </w:ins>
      <w:ins w:id="842" w:author="Marc Lohse" w:date="2009-11-26T13:59:00Z">
        <w:r w:rsidR="00504967">
          <w:rPr>
            <w:rFonts w:ascii="Arial" w:hAnsi="Arial"/>
          </w:rPr>
          <w:t xml:space="preserve"> Overview plots showing the raw and normalized signal intensity distributions </w:t>
        </w:r>
      </w:ins>
      <w:ins w:id="843" w:author="Marc Lohse" w:date="2009-11-26T14:00:00Z">
        <w:r w:rsidR="00504967">
          <w:rPr>
            <w:rFonts w:ascii="Arial" w:hAnsi="Arial"/>
          </w:rPr>
          <w:t>on</w:t>
        </w:r>
      </w:ins>
      <w:ins w:id="844" w:author="Marc Lohse" w:date="2009-11-26T13:59:00Z">
        <w:r w:rsidR="00504967">
          <w:rPr>
            <w:rFonts w:ascii="Arial" w:hAnsi="Arial"/>
          </w:rPr>
          <w:t xml:space="preserve"> all chips. The upper panel shows density plots and the lower panel shows boxplots of t</w:t>
        </w:r>
      </w:ins>
      <w:ins w:id="845" w:author="Marc Lohse" w:date="2009-11-26T14:18:00Z">
        <w:r w:rsidR="003138F3">
          <w:rPr>
            <w:rFonts w:ascii="Arial" w:hAnsi="Arial"/>
          </w:rPr>
          <w:t>h</w:t>
        </w:r>
      </w:ins>
      <w:ins w:id="846" w:author="Marc Lohse" w:date="2009-11-26T13:59:00Z">
        <w:r w:rsidR="00504967">
          <w:rPr>
            <w:rFonts w:ascii="Arial" w:hAnsi="Arial"/>
          </w:rPr>
          <w:t>e same values.</w:t>
        </w:r>
      </w:ins>
    </w:p>
    <w:p w:rsidR="005E7AD0" w:rsidRDefault="005E7AD0" w:rsidP="002D12CA">
      <w:pPr>
        <w:numPr>
          <w:ins w:id="847" w:author="Marc Lohse" w:date="2009-11-26T13:58:00Z"/>
        </w:numPr>
        <w:spacing w:line="360" w:lineRule="auto"/>
        <w:jc w:val="both"/>
        <w:rPr>
          <w:ins w:id="848" w:author="Marc Lohse" w:date="2009-11-26T11:00:00Z"/>
          <w:rFonts w:ascii="Arial" w:hAnsi="Arial"/>
        </w:rPr>
      </w:pPr>
    </w:p>
    <w:p w:rsidR="00BB79D5" w:rsidRDefault="00BB79D5" w:rsidP="002D12CA">
      <w:pPr>
        <w:numPr>
          <w:ins w:id="849" w:author="Marc Lohse" w:date="2009-11-26T11:00:00Z"/>
        </w:numPr>
        <w:spacing w:line="360" w:lineRule="auto"/>
        <w:jc w:val="both"/>
        <w:rPr>
          <w:ins w:id="850" w:author="Marc Lohse" w:date="2009-11-26T11:01:00Z"/>
          <w:rFonts w:ascii="Arial" w:hAnsi="Arial"/>
        </w:rPr>
      </w:pPr>
      <w:ins w:id="851" w:author="Marc Lohse" w:date="2009-11-26T11:00:00Z">
        <w:r>
          <w:rPr>
            <w:rFonts w:ascii="Arial" w:hAnsi="Arial"/>
          </w:rPr>
          <w:t>Supplementary figure 2</w:t>
        </w:r>
      </w:ins>
      <w:ins w:id="852" w:author="Marc Lohse" w:date="2009-11-26T11:01:00Z">
        <w:r>
          <w:rPr>
            <w:rFonts w:ascii="Arial" w:hAnsi="Arial"/>
          </w:rPr>
          <w:t xml:space="preserve">: MA plots of the three comparisons made in the tomato case study experiment. </w:t>
        </w:r>
      </w:ins>
      <w:ins w:id="853" w:author="Marc Lohse" w:date="2009-11-27T10:54:00Z">
        <w:r w:rsidR="00851D02">
          <w:rPr>
            <w:rFonts w:ascii="Arial" w:hAnsi="Arial"/>
          </w:rPr>
          <w:t>The plots show the average signal intensity (A) and the average normalized log2-fold change (</w:t>
        </w:r>
      </w:ins>
      <w:ins w:id="854" w:author="Marc Lohse" w:date="2009-11-27T10:55:00Z">
        <w:r w:rsidR="00851D02">
          <w:rPr>
            <w:rFonts w:ascii="Arial" w:hAnsi="Arial"/>
          </w:rPr>
          <w:t>M</w:t>
        </w:r>
      </w:ins>
      <w:ins w:id="855" w:author="Marc Lohse" w:date="2009-11-27T10:54:00Z">
        <w:r w:rsidR="00851D02">
          <w:rPr>
            <w:rFonts w:ascii="Arial" w:hAnsi="Arial"/>
          </w:rPr>
          <w:t>) indi</w:t>
        </w:r>
      </w:ins>
      <w:ins w:id="856" w:author="Marc Lohse" w:date="2009-11-27T10:55:00Z">
        <w:r w:rsidR="00851D02">
          <w:rPr>
            <w:rFonts w:ascii="Arial" w:hAnsi="Arial"/>
          </w:rPr>
          <w:t xml:space="preserve">vidually for each comparison. </w:t>
        </w:r>
      </w:ins>
      <w:proofErr w:type="gramStart"/>
      <w:ins w:id="857" w:author="Marc Lohse" w:date="2009-11-26T11:01:00Z">
        <w:r>
          <w:rPr>
            <w:rFonts w:ascii="Arial" w:hAnsi="Arial"/>
          </w:rPr>
          <w:t>Genes showing significant differential regulation are highlighted by red circles</w:t>
        </w:r>
        <w:proofErr w:type="gramEnd"/>
        <w:r>
          <w:rPr>
            <w:rFonts w:ascii="Arial" w:hAnsi="Arial"/>
          </w:rPr>
          <w:t>.</w:t>
        </w:r>
      </w:ins>
    </w:p>
    <w:p w:rsidR="00BB79D5" w:rsidRDefault="00BB79D5" w:rsidP="002D12CA">
      <w:pPr>
        <w:numPr>
          <w:ins w:id="858" w:author="Marc Lohse" w:date="2009-11-26T11:02:00Z"/>
        </w:numPr>
        <w:spacing w:line="360" w:lineRule="auto"/>
        <w:jc w:val="both"/>
        <w:rPr>
          <w:ins w:id="859" w:author="Marc Lohse" w:date="2009-11-26T11:02:00Z"/>
          <w:rFonts w:ascii="Arial" w:hAnsi="Arial"/>
        </w:rPr>
      </w:pPr>
    </w:p>
    <w:p w:rsidR="00BB79D5" w:rsidRDefault="00BB79D5" w:rsidP="002D12CA">
      <w:pPr>
        <w:numPr>
          <w:ins w:id="860" w:author="Marc Lohse" w:date="2009-11-26T11:02:00Z"/>
        </w:numPr>
        <w:spacing w:line="360" w:lineRule="auto"/>
        <w:jc w:val="both"/>
        <w:rPr>
          <w:ins w:id="861" w:author="Marc Lohse" w:date="2009-11-26T14:12:00Z"/>
          <w:rFonts w:ascii="Arial" w:hAnsi="Arial"/>
        </w:rPr>
      </w:pPr>
      <w:ins w:id="862" w:author="Marc Lohse" w:date="2009-11-26T11:02:00Z">
        <w:r>
          <w:rPr>
            <w:rFonts w:ascii="Arial" w:hAnsi="Arial"/>
          </w:rPr>
          <w:t xml:space="preserve">Supplementary figure 3: Exemplary </w:t>
        </w:r>
      </w:ins>
      <w:ins w:id="863" w:author="Marc Lohse" w:date="2009-11-26T11:03:00Z">
        <w:r>
          <w:rPr>
            <w:rFonts w:ascii="Arial" w:hAnsi="Arial"/>
          </w:rPr>
          <w:t>v</w:t>
        </w:r>
      </w:ins>
      <w:ins w:id="864" w:author="Marc Lohse" w:date="2009-11-26T11:02:00Z">
        <w:r>
          <w:rPr>
            <w:rFonts w:ascii="Arial" w:hAnsi="Arial"/>
          </w:rPr>
          <w:t xml:space="preserve">isualization of the </w:t>
        </w:r>
      </w:ins>
      <w:ins w:id="865" w:author="Marc Lohse" w:date="2009-11-26T11:03:00Z">
        <w:r>
          <w:rPr>
            <w:rFonts w:ascii="Arial" w:hAnsi="Arial"/>
          </w:rPr>
          <w:t xml:space="preserve">most strongly reacting bins using the MapMan. Genes that are not </w:t>
        </w:r>
      </w:ins>
      <w:ins w:id="866" w:author="Marc Lohse" w:date="2009-11-26T11:05:00Z">
        <w:r>
          <w:rPr>
            <w:rFonts w:ascii="Arial" w:hAnsi="Arial"/>
          </w:rPr>
          <w:t>significantly</w:t>
        </w:r>
      </w:ins>
      <w:ins w:id="867" w:author="Marc Lohse" w:date="2009-11-26T11:03:00Z">
        <w:r>
          <w:rPr>
            <w:rFonts w:ascii="Arial" w:hAnsi="Arial"/>
          </w:rPr>
          <w:t xml:space="preserve"> </w:t>
        </w:r>
      </w:ins>
      <w:ins w:id="868" w:author="Marc Lohse" w:date="2009-11-26T11:05:00Z">
        <w:r>
          <w:rPr>
            <w:rFonts w:ascii="Arial" w:hAnsi="Arial"/>
          </w:rPr>
          <w:t xml:space="preserve">regulated are greyed out using the </w:t>
        </w:r>
      </w:ins>
      <w:ins w:id="869" w:author="Marc Lohse" w:date="2009-11-26T11:06:00Z">
        <w:r>
          <w:rPr>
            <w:rFonts w:ascii="Arial" w:hAnsi="Arial"/>
          </w:rPr>
          <w:t xml:space="preserve">built-in </w:t>
        </w:r>
      </w:ins>
      <w:ins w:id="870" w:author="Marc Lohse" w:date="2009-11-26T11:05:00Z">
        <w:r>
          <w:rPr>
            <w:rFonts w:ascii="Arial" w:hAnsi="Arial"/>
          </w:rPr>
          <w:t xml:space="preserve">filter function. </w:t>
        </w:r>
      </w:ins>
      <w:ins w:id="871" w:author="Marc Lohse" w:date="2009-11-26T11:06:00Z">
        <w:r w:rsidR="00772B97">
          <w:rPr>
            <w:rFonts w:ascii="Arial" w:hAnsi="Arial"/>
          </w:rPr>
          <w:t xml:space="preserve">The </w:t>
        </w:r>
      </w:ins>
      <w:ins w:id="872" w:author="Marc Lohse" w:date="2009-11-26T12:43:00Z">
        <w:r w:rsidR="004D1C61">
          <w:rPr>
            <w:rFonts w:ascii="Arial" w:hAnsi="Arial"/>
          </w:rPr>
          <w:t>comparisons</w:t>
        </w:r>
      </w:ins>
      <w:ins w:id="873" w:author="Marc Lohse" w:date="2009-11-26T11:06:00Z">
        <w:r w:rsidR="00772B97">
          <w:rPr>
            <w:rFonts w:ascii="Arial" w:hAnsi="Arial"/>
          </w:rPr>
          <w:t xml:space="preserve"> shown are (A) </w:t>
        </w:r>
      </w:ins>
      <w:ins w:id="874" w:author="Marc Lohse" w:date="2009-11-26T11:07:00Z">
        <w:r w:rsidR="00772B97">
          <w:rPr>
            <w:rFonts w:ascii="Arial" w:hAnsi="Arial"/>
          </w:rPr>
          <w:t xml:space="preserve">Leaf </w:t>
        </w:r>
      </w:ins>
      <w:ins w:id="875" w:author="Marc Lohse" w:date="2009-11-26T11:10:00Z">
        <w:r w:rsidR="00772B97">
          <w:rPr>
            <w:rFonts w:ascii="Arial" w:hAnsi="Arial"/>
          </w:rPr>
          <w:t>–</w:t>
        </w:r>
      </w:ins>
      <w:ins w:id="876" w:author="Marc Lohse" w:date="2009-11-26T11:07:00Z">
        <w:r w:rsidR="00772B97">
          <w:rPr>
            <w:rFonts w:ascii="Arial" w:hAnsi="Arial"/>
          </w:rPr>
          <w:t xml:space="preserve"> Root,</w:t>
        </w:r>
      </w:ins>
      <w:ins w:id="877" w:author="Marc Lohse" w:date="2009-11-26T11:10:00Z">
        <w:r w:rsidR="00772B97">
          <w:rPr>
            <w:rFonts w:ascii="Arial" w:hAnsi="Arial"/>
          </w:rPr>
          <w:t xml:space="preserve"> (B) Flower – Root and (C) Leaf – Flower.</w:t>
        </w:r>
      </w:ins>
      <w:ins w:id="878" w:author="Marc Lohse" w:date="2009-11-26T11:06:00Z">
        <w:r w:rsidR="00772B97">
          <w:rPr>
            <w:rFonts w:ascii="Arial" w:hAnsi="Arial"/>
          </w:rPr>
          <w:t xml:space="preserve"> </w:t>
        </w:r>
      </w:ins>
    </w:p>
    <w:p w:rsidR="00AB12EC" w:rsidRDefault="00AB12EC" w:rsidP="002D12CA">
      <w:pPr>
        <w:numPr>
          <w:ins w:id="879" w:author="Marc Lohse" w:date="2009-11-26T14:12:00Z"/>
        </w:numPr>
        <w:spacing w:line="360" w:lineRule="auto"/>
        <w:jc w:val="both"/>
        <w:rPr>
          <w:ins w:id="880" w:author="Marc Lohse" w:date="2009-11-26T14:12:00Z"/>
          <w:rFonts w:ascii="Arial" w:hAnsi="Arial"/>
        </w:rPr>
      </w:pPr>
    </w:p>
    <w:p w:rsidR="00AB12EC" w:rsidRDefault="00AB12EC" w:rsidP="002D12CA">
      <w:pPr>
        <w:numPr>
          <w:ins w:id="881" w:author="Marc Lohse" w:date="2009-11-26T14:12:00Z"/>
        </w:numPr>
        <w:spacing w:line="360" w:lineRule="auto"/>
        <w:jc w:val="both"/>
        <w:rPr>
          <w:ins w:id="882" w:author="Marc Lohse" w:date="2009-11-26T14:13:00Z"/>
          <w:rFonts w:ascii="Arial" w:hAnsi="Arial"/>
        </w:rPr>
      </w:pPr>
      <w:ins w:id="883" w:author="Marc Lohse" w:date="2009-11-26T14:12:00Z">
        <w:r>
          <w:rPr>
            <w:rFonts w:ascii="Arial" w:hAnsi="Arial"/>
          </w:rPr>
          <w:t xml:space="preserve">Supplementary figure 4: Expression patterns of three YABBY transcription factor homologs from </w:t>
        </w:r>
      </w:ins>
      <w:ins w:id="884" w:author="Marc Lohse" w:date="2009-11-26T14:13:00Z">
        <w:r>
          <w:rPr>
            <w:rFonts w:ascii="Arial" w:hAnsi="Arial"/>
            <w:i/>
          </w:rPr>
          <w:t>Arabidopsis</w:t>
        </w:r>
        <w:r>
          <w:rPr>
            <w:rFonts w:ascii="Arial" w:hAnsi="Arial"/>
          </w:rPr>
          <w:t xml:space="preserve"> created using the Genevestigator web application.</w:t>
        </w:r>
      </w:ins>
      <w:ins w:id="885" w:author="Marc Lohse" w:date="2009-11-27T10:55:00Z">
        <w:r w:rsidR="00851D02">
          <w:rPr>
            <w:rFonts w:ascii="Arial" w:hAnsi="Arial"/>
          </w:rPr>
          <w:t xml:space="preserve"> </w:t>
        </w:r>
      </w:ins>
      <w:ins w:id="886" w:author="Marc Lohse" w:date="2009-11-27T10:57:00Z">
        <w:r w:rsidR="00851D02">
          <w:rPr>
            <w:rFonts w:ascii="Arial" w:hAnsi="Arial"/>
          </w:rPr>
          <w:t xml:space="preserve">The Affymetrix probe set identifiers correspond to the following YABBY genes: </w:t>
        </w:r>
      </w:ins>
      <w:ins w:id="887" w:author="Marc Lohse" w:date="2009-11-27T10:55:00Z">
        <w:r w:rsidR="00851D02">
          <w:rPr>
            <w:rFonts w:ascii="Arial" w:hAnsi="Arial"/>
          </w:rPr>
          <w:t>245029_at: YABBY family protein At2g26580; 260355_at</w:t>
        </w:r>
        <w:proofErr w:type="gramStart"/>
        <w:r w:rsidR="00851D02">
          <w:rPr>
            <w:rFonts w:ascii="Arial" w:hAnsi="Arial"/>
          </w:rPr>
          <w:t>:Crabs</w:t>
        </w:r>
        <w:proofErr w:type="gramEnd"/>
        <w:r w:rsidR="00851D02">
          <w:rPr>
            <w:rFonts w:ascii="Arial" w:hAnsi="Arial"/>
          </w:rPr>
          <w:t xml:space="preserve"> claw (</w:t>
        </w:r>
      </w:ins>
      <w:ins w:id="888" w:author="Marc Lohse" w:date="2009-11-27T10:56:00Z">
        <w:r w:rsidR="00851D02">
          <w:rPr>
            <w:rFonts w:ascii="Arial" w:hAnsi="Arial"/>
          </w:rPr>
          <w:t>CRC</w:t>
        </w:r>
      </w:ins>
      <w:ins w:id="889" w:author="Marc Lohse" w:date="2009-11-27T10:55:00Z">
        <w:r w:rsidR="00851D02">
          <w:rPr>
            <w:rFonts w:ascii="Arial" w:hAnsi="Arial"/>
          </w:rPr>
          <w:t>)</w:t>
        </w:r>
      </w:ins>
      <w:ins w:id="890" w:author="Marc Lohse" w:date="2009-11-27T10:56:00Z">
        <w:r w:rsidR="00851D02">
          <w:rPr>
            <w:rFonts w:ascii="Arial" w:hAnsi="Arial"/>
          </w:rPr>
          <w:t xml:space="preserve"> protein At1g69180; 262989_at: </w:t>
        </w:r>
      </w:ins>
      <w:ins w:id="891" w:author="Marc Lohse" w:date="2009-11-27T10:57:00Z">
        <w:r w:rsidR="00851D02">
          <w:rPr>
            <w:rFonts w:ascii="Arial" w:hAnsi="Arial"/>
          </w:rPr>
          <w:t>Inner no outer</w:t>
        </w:r>
      </w:ins>
      <w:ins w:id="892" w:author="Marc Lohse" w:date="2009-11-27T10:58:00Z">
        <w:r w:rsidR="00851D02">
          <w:rPr>
            <w:rFonts w:ascii="Arial" w:hAnsi="Arial"/>
          </w:rPr>
          <w:t xml:space="preserve"> (INO) protein At1g23420.</w:t>
        </w:r>
      </w:ins>
    </w:p>
    <w:p w:rsidR="00AB12EC" w:rsidRDefault="00AB12EC" w:rsidP="002D12CA">
      <w:pPr>
        <w:numPr>
          <w:ins w:id="893" w:author="Marc Lohse" w:date="2009-11-26T14:13:00Z"/>
        </w:numPr>
        <w:spacing w:line="360" w:lineRule="auto"/>
        <w:jc w:val="both"/>
        <w:rPr>
          <w:ins w:id="894" w:author="Marc Lohse" w:date="2009-11-26T14:13:00Z"/>
          <w:rFonts w:ascii="Arial" w:hAnsi="Arial"/>
        </w:rPr>
      </w:pPr>
    </w:p>
    <w:p w:rsidR="00AB12EC" w:rsidRDefault="00AB12EC" w:rsidP="002D12CA">
      <w:pPr>
        <w:numPr>
          <w:ins w:id="895" w:author="Marc Lohse" w:date="2009-11-26T14:13:00Z"/>
        </w:numPr>
        <w:spacing w:line="360" w:lineRule="auto"/>
        <w:jc w:val="both"/>
        <w:rPr>
          <w:ins w:id="896" w:author="Marc Lohse" w:date="2009-11-26T14:19:00Z"/>
          <w:rFonts w:ascii="Arial" w:hAnsi="Arial"/>
        </w:rPr>
      </w:pPr>
      <w:ins w:id="897" w:author="Marc Lohse" w:date="2009-11-26T14:13:00Z">
        <w:r>
          <w:rPr>
            <w:rFonts w:ascii="Arial" w:hAnsi="Arial"/>
          </w:rPr>
          <w:t xml:space="preserve">Supplemental figure 5: </w:t>
        </w:r>
      </w:ins>
      <w:ins w:id="898" w:author="Marc Lohse" w:date="2009-11-26T14:14:00Z">
        <w:r w:rsidR="006B6058">
          <w:rPr>
            <w:rFonts w:ascii="Arial" w:hAnsi="Arial"/>
          </w:rPr>
          <w:t>Genomic locations of two putative pectin methyl esterases from tomato</w:t>
        </w:r>
      </w:ins>
      <w:ins w:id="899" w:author="Marc Lohse" w:date="2009-11-26T14:15:00Z">
        <w:r w:rsidR="006B6058">
          <w:rPr>
            <w:rFonts w:ascii="Arial" w:hAnsi="Arial"/>
          </w:rPr>
          <w:t xml:space="preserve"> (SGN-U585819 and SGN-U585823)</w:t>
        </w:r>
      </w:ins>
      <w:ins w:id="900" w:author="Marc Lohse" w:date="2009-11-26T14:14:00Z">
        <w:r w:rsidR="006B6058">
          <w:rPr>
            <w:rFonts w:ascii="Arial" w:hAnsi="Arial"/>
          </w:rPr>
          <w:t xml:space="preserve"> as shown by </w:t>
        </w:r>
      </w:ins>
      <w:ins w:id="901" w:author="Marc Lohse" w:date="2009-11-26T14:15:00Z">
        <w:r w:rsidR="006B6058">
          <w:rPr>
            <w:rFonts w:ascii="Arial" w:hAnsi="Arial"/>
          </w:rPr>
          <w:t xml:space="preserve">the </w:t>
        </w:r>
      </w:ins>
      <w:ins w:id="902" w:author="Marc Lohse" w:date="2009-11-26T14:14:00Z">
        <w:r w:rsidR="006B6058">
          <w:rPr>
            <w:rFonts w:ascii="Arial" w:hAnsi="Arial"/>
          </w:rPr>
          <w:t>Gbrowse</w:t>
        </w:r>
      </w:ins>
      <w:ins w:id="903" w:author="Marc Lohse" w:date="2009-11-26T14:15:00Z">
        <w:r w:rsidR="006B6058">
          <w:rPr>
            <w:rFonts w:ascii="Arial" w:hAnsi="Arial"/>
          </w:rPr>
          <w:t xml:space="preserve"> genome browser (</w:t>
        </w:r>
      </w:ins>
      <w:ins w:id="904" w:author="Marc Lohse" w:date="2009-11-26T14:16:00Z">
        <w:r w:rsidR="00AF0AF9">
          <w:rPr>
            <w:rFonts w:ascii="Arial" w:hAnsi="Arial"/>
          </w:rPr>
          <w:fldChar w:fldCharType="begin"/>
        </w:r>
        <w:r w:rsidR="003138F3">
          <w:rPr>
            <w:rFonts w:ascii="Arial" w:hAnsi="Arial"/>
          </w:rPr>
          <w:instrText xml:space="preserve"> HYPERLINK "</w:instrText>
        </w:r>
        <w:r w:rsidR="003138F3" w:rsidRPr="00E377B0">
          <w:rPr>
            <w:rFonts w:ascii="Arial" w:hAnsi="Arial"/>
          </w:rPr>
          <w:instrText>http://solgenomics.net/gbrowse/gbrowse/ITAG_devel_genomic/</w:instrText>
        </w:r>
        <w:r w:rsidR="003138F3">
          <w:rPr>
            <w:rFonts w:ascii="Arial" w:hAnsi="Arial"/>
          </w:rPr>
          <w:instrText xml:space="preserve">" </w:instrText>
        </w:r>
        <w:r w:rsidR="00AF0AF9">
          <w:rPr>
            <w:rFonts w:ascii="Arial" w:hAnsi="Arial"/>
          </w:rPr>
          <w:fldChar w:fldCharType="separate"/>
        </w:r>
        <w:r w:rsidR="003138F3" w:rsidRPr="002B4E94">
          <w:rPr>
            <w:rStyle w:val="Hyperlink"/>
            <w:rFonts w:ascii="Arial" w:hAnsi="Arial"/>
          </w:rPr>
          <w:t>http://solgenomics.net/gbrowse/gbrowse/ITAG_devel_genomic/</w:t>
        </w:r>
        <w:r w:rsidR="00AF0AF9">
          <w:rPr>
            <w:rFonts w:ascii="Arial" w:hAnsi="Arial"/>
          </w:rPr>
          <w:fldChar w:fldCharType="end"/>
        </w:r>
      </w:ins>
      <w:ins w:id="905" w:author="Marc Lohse" w:date="2009-11-26T14:15:00Z">
        <w:r w:rsidR="006B6058">
          <w:rPr>
            <w:rFonts w:ascii="Arial" w:hAnsi="Arial"/>
          </w:rPr>
          <w:t>)</w:t>
        </w:r>
      </w:ins>
      <w:ins w:id="906" w:author="Marc Lohse" w:date="2009-11-26T14:16:00Z">
        <w:r w:rsidR="003138F3">
          <w:rPr>
            <w:rFonts w:ascii="Arial" w:hAnsi="Arial"/>
          </w:rPr>
          <w:t>. The genes are located on the same chromosome</w:t>
        </w:r>
      </w:ins>
      <w:ins w:id="907" w:author="Marc Lohse" w:date="2009-11-26T14:17:00Z">
        <w:r w:rsidR="003138F3">
          <w:rPr>
            <w:rFonts w:ascii="Arial" w:hAnsi="Arial"/>
          </w:rPr>
          <w:t xml:space="preserve"> within a range of less than 10kb possibly indicating that they originate from a </w:t>
        </w:r>
      </w:ins>
      <w:ins w:id="908" w:author="Marc Lohse" w:date="2009-11-26T14:18:00Z">
        <w:r w:rsidR="003138F3">
          <w:rPr>
            <w:rFonts w:ascii="Arial" w:hAnsi="Arial"/>
          </w:rPr>
          <w:t xml:space="preserve">genetic </w:t>
        </w:r>
      </w:ins>
      <w:ins w:id="909" w:author="Marc Lohse" w:date="2009-11-26T14:17:00Z">
        <w:r w:rsidR="003138F3">
          <w:rPr>
            <w:rFonts w:ascii="Arial" w:hAnsi="Arial"/>
          </w:rPr>
          <w:t>duplication event</w:t>
        </w:r>
      </w:ins>
      <w:ins w:id="910" w:author="Marc Lohse" w:date="2009-11-26T14:18:00Z">
        <w:r w:rsidR="003138F3">
          <w:rPr>
            <w:rFonts w:ascii="Arial" w:hAnsi="Arial"/>
          </w:rPr>
          <w:t xml:space="preserve">. </w:t>
        </w:r>
      </w:ins>
    </w:p>
    <w:p w:rsidR="003138F3" w:rsidRDefault="003138F3" w:rsidP="002D12CA">
      <w:pPr>
        <w:numPr>
          <w:ins w:id="911" w:author="Marc Lohse" w:date="2009-11-26T14:19:00Z"/>
        </w:numPr>
        <w:spacing w:line="360" w:lineRule="auto"/>
        <w:jc w:val="both"/>
        <w:rPr>
          <w:ins w:id="912" w:author="Marc Lohse" w:date="2009-11-26T14:19:00Z"/>
          <w:rFonts w:ascii="Arial" w:hAnsi="Arial"/>
        </w:rPr>
      </w:pPr>
    </w:p>
    <w:p w:rsidR="003138F3" w:rsidRDefault="003138F3" w:rsidP="004826F6">
      <w:pPr>
        <w:numPr>
          <w:ins w:id="913" w:author="Marc Lohse" w:date="2009-11-26T14:19:00Z"/>
        </w:numPr>
        <w:spacing w:line="360" w:lineRule="auto"/>
        <w:jc w:val="both"/>
        <w:rPr>
          <w:ins w:id="914" w:author="Marc Lohse" w:date="2009-11-26T14:42:00Z"/>
          <w:rFonts w:ascii="Arial" w:hAnsi="Arial"/>
        </w:rPr>
      </w:pPr>
      <w:ins w:id="915" w:author="Marc Lohse" w:date="2009-11-26T14:19:00Z">
        <w:r>
          <w:rPr>
            <w:rFonts w:ascii="Arial" w:hAnsi="Arial"/>
          </w:rPr>
          <w:t>Supplementary table 1: Detailed statistical result</w:t>
        </w:r>
      </w:ins>
      <w:ins w:id="916" w:author="Marc Lohse" w:date="2009-11-26T14:20:00Z">
        <w:r>
          <w:rPr>
            <w:rFonts w:ascii="Arial" w:hAnsi="Arial"/>
          </w:rPr>
          <w:t>s</w:t>
        </w:r>
      </w:ins>
      <w:ins w:id="917" w:author="Marc Lohse" w:date="2009-11-26T14:19:00Z">
        <w:r>
          <w:rPr>
            <w:rFonts w:ascii="Arial" w:hAnsi="Arial"/>
          </w:rPr>
          <w:t xml:space="preserve"> tables as produced by Robin. For convenience</w:t>
        </w:r>
      </w:ins>
      <w:ins w:id="918" w:author="Marc Lohse" w:date="2009-11-26T14:20:00Z">
        <w:r>
          <w:rPr>
            <w:rFonts w:ascii="Arial" w:hAnsi="Arial"/>
          </w:rPr>
          <w:t>, the individual tables have been combined into one MS Excel file containing the original tables on separate worksheets. A second set of work sheets has been included that also contains the MapMan bins associated with each of the oligonucleotides on the TOM2 chip and the annotation of the target trans</w:t>
        </w:r>
      </w:ins>
      <w:ins w:id="919" w:author="Marc Lohse" w:date="2009-11-26T14:22:00Z">
        <w:r>
          <w:rPr>
            <w:rFonts w:ascii="Arial" w:hAnsi="Arial"/>
          </w:rPr>
          <w:t xml:space="preserve">cripts taken from the latest tomato unigene release </w:t>
        </w:r>
        <w:r w:rsidRPr="00B27E42">
          <w:rPr>
            <w:rFonts w:ascii="Arial" w:hAnsi="Arial"/>
          </w:rPr>
          <w:t>(</w:t>
        </w:r>
      </w:ins>
      <w:ins w:id="920" w:author="Marc Lohse" w:date="2009-11-26T14:26:00Z">
        <w:r w:rsidR="00B27E42" w:rsidRPr="00B27E42">
          <w:rPr>
            <w:rFonts w:ascii="Arial" w:eastAsiaTheme="minorHAnsi" w:hAnsi="Arial" w:cs="Verdana"/>
            <w:kern w:val="0"/>
          </w:rPr>
          <w:t>Tomato 200607 build2</w:t>
        </w:r>
      </w:ins>
      <w:ins w:id="921" w:author="Marc Lohse" w:date="2009-11-26T14:22:00Z">
        <w:r w:rsidRPr="00B27E42">
          <w:rPr>
            <w:rFonts w:ascii="Arial" w:hAnsi="Arial"/>
          </w:rPr>
          <w:t>)</w:t>
        </w:r>
      </w:ins>
      <w:ins w:id="922" w:author="Marc Lohse" w:date="2009-11-26T14:32:00Z">
        <w:r w:rsidR="00B27E42">
          <w:rPr>
            <w:rFonts w:ascii="Arial" w:hAnsi="Arial"/>
          </w:rPr>
          <w:t xml:space="preserve">. The columns contain from left to right: </w:t>
        </w:r>
      </w:ins>
      <w:ins w:id="923" w:author="Marc Lohse" w:date="2009-11-26T14:33:00Z">
        <w:r w:rsidR="00B27E42">
          <w:rPr>
            <w:rFonts w:ascii="Arial" w:hAnsi="Arial"/>
          </w:rPr>
          <w:t>(Feature.ID)</w:t>
        </w:r>
      </w:ins>
      <w:ins w:id="924" w:author="Marc Lohse" w:date="2009-11-26T14:34:00Z">
        <w:r w:rsidR="00B27E42">
          <w:rPr>
            <w:rFonts w:ascii="Arial" w:hAnsi="Arial"/>
          </w:rPr>
          <w:t xml:space="preserve"> A unique identifier for the oligonucleotide probes or probe sets on the chips; (logFC) the log2-fold change in expression</w:t>
        </w:r>
      </w:ins>
      <w:ins w:id="925" w:author="Marc Lohse" w:date="2009-11-26T14:35:00Z">
        <w:r w:rsidR="004826F6">
          <w:rPr>
            <w:rFonts w:ascii="Arial" w:hAnsi="Arial"/>
          </w:rPr>
          <w:t>; (AveExpr) average normalized expression value; (t) t-statistic; (P.Value, adj.P.Val) raw and Benjamini-Hochberg-corrected p-values for differential expression; (</w:t>
        </w:r>
      </w:ins>
      <w:ins w:id="926" w:author="Marc Lohse" w:date="2009-11-26T14:36:00Z">
        <w:r w:rsidR="004826F6">
          <w:rPr>
            <w:rFonts w:ascii="Arial" w:hAnsi="Arial"/>
          </w:rPr>
          <w:t>B</w:t>
        </w:r>
      </w:ins>
      <w:ins w:id="927" w:author="Marc Lohse" w:date="2009-11-26T14:35:00Z">
        <w:r w:rsidR="004826F6">
          <w:rPr>
            <w:rFonts w:ascii="Arial" w:hAnsi="Arial"/>
          </w:rPr>
          <w:t>)</w:t>
        </w:r>
      </w:ins>
      <w:ins w:id="928" w:author="Marc Lohse" w:date="2009-11-26T14:36:00Z">
        <w:r w:rsidR="004826F6">
          <w:rPr>
            <w:rFonts w:ascii="Arial" w:hAnsi="Arial"/>
          </w:rPr>
          <w:t xml:space="preserve"> the log-odds for differential expression.</w:t>
        </w:r>
        <w:r w:rsidR="004826F6" w:rsidRPr="00B27E42">
          <w:rPr>
            <w:rFonts w:ascii="Arial" w:hAnsi="Arial"/>
          </w:rPr>
          <w:t xml:space="preserve"> </w:t>
        </w:r>
      </w:ins>
    </w:p>
    <w:p w:rsidR="00C46898" w:rsidRDefault="00C46898" w:rsidP="004826F6">
      <w:pPr>
        <w:numPr>
          <w:ins w:id="929" w:author="Marc Lohse" w:date="2009-11-26T14:42:00Z"/>
        </w:numPr>
        <w:spacing w:line="360" w:lineRule="auto"/>
        <w:jc w:val="both"/>
        <w:rPr>
          <w:ins w:id="930" w:author="Marc Lohse" w:date="2009-11-26T14:42:00Z"/>
          <w:rFonts w:ascii="Arial" w:hAnsi="Arial"/>
        </w:rPr>
      </w:pPr>
    </w:p>
    <w:p w:rsidR="00C46898" w:rsidRPr="00B27E42" w:rsidRDefault="00C46898" w:rsidP="004826F6">
      <w:pPr>
        <w:numPr>
          <w:ins w:id="931" w:author="Marc Lohse" w:date="2009-11-26T14:42:00Z"/>
        </w:numPr>
        <w:spacing w:line="360" w:lineRule="auto"/>
        <w:jc w:val="both"/>
        <w:rPr>
          <w:ins w:id="932" w:author="Marc Lohse" w:date="2009-11-26T10:59:00Z"/>
          <w:rFonts w:ascii="Arial" w:hAnsi="Arial"/>
        </w:rPr>
      </w:pPr>
      <w:ins w:id="933" w:author="Marc Lohse" w:date="2009-11-26T14:42:00Z">
        <w:r>
          <w:rPr>
            <w:rFonts w:ascii="Arial" w:hAnsi="Arial"/>
          </w:rPr>
          <w:t>Supplementary table 2:</w:t>
        </w:r>
        <w:r w:rsidR="00565668">
          <w:rPr>
            <w:rFonts w:ascii="Arial" w:hAnsi="Arial"/>
          </w:rPr>
          <w:t xml:space="preserve"> Wilcoxon rank sum test results generated by MapMan. </w:t>
        </w:r>
      </w:ins>
      <w:ins w:id="934" w:author="Marc Lohse" w:date="2009-11-27T11:00:00Z">
        <w:r w:rsidR="00DB0161">
          <w:rPr>
            <w:rFonts w:ascii="Arial" w:hAnsi="Arial"/>
          </w:rPr>
          <w:t>The ‘Elements’ column refer to the total number of genes classified into the respective MapMan bin. P-values denote</w:t>
        </w:r>
      </w:ins>
      <w:ins w:id="935" w:author="Marc Lohse" w:date="2009-11-27T11:01:00Z">
        <w:r w:rsidR="00DB0161">
          <w:rPr>
            <w:rFonts w:ascii="Arial" w:hAnsi="Arial"/>
          </w:rPr>
          <w:t xml:space="preserve"> the probability that the </w:t>
        </w:r>
      </w:ins>
      <w:ins w:id="936" w:author="Marc Lohse" w:date="2009-11-27T11:02:00Z">
        <w:r w:rsidR="00DB0161">
          <w:rPr>
            <w:rFonts w:ascii="Arial" w:hAnsi="Arial"/>
          </w:rPr>
          <w:t>corresponding</w:t>
        </w:r>
      </w:ins>
      <w:ins w:id="937" w:author="Marc Lohse" w:date="2009-11-27T11:01:00Z">
        <w:r w:rsidR="00DB0161">
          <w:rPr>
            <w:rFonts w:ascii="Arial" w:hAnsi="Arial"/>
          </w:rPr>
          <w:t xml:space="preserve"> </w:t>
        </w:r>
      </w:ins>
      <w:ins w:id="938" w:author="Marc Lohse" w:date="2009-11-27T11:02:00Z">
        <w:r w:rsidR="00DB0161">
          <w:rPr>
            <w:rFonts w:ascii="Arial" w:hAnsi="Arial"/>
          </w:rPr>
          <w:t xml:space="preserve">bin was </w:t>
        </w:r>
      </w:ins>
      <w:ins w:id="939" w:author="Marc Lohse" w:date="2009-11-27T11:04:00Z">
        <w:r w:rsidR="00DB0161">
          <w:rPr>
            <w:rFonts w:ascii="Arial" w:hAnsi="Arial"/>
          </w:rPr>
          <w:t>incorrectly</w:t>
        </w:r>
      </w:ins>
      <w:ins w:id="940" w:author="Marc Lohse" w:date="2009-11-27T11:03:00Z">
        <w:r w:rsidR="00DB0161">
          <w:rPr>
            <w:rFonts w:ascii="Arial" w:hAnsi="Arial"/>
          </w:rPr>
          <w:t xml:space="preserve"> </w:t>
        </w:r>
      </w:ins>
      <w:ins w:id="941" w:author="Marc Lohse" w:date="2009-11-27T11:04:00Z">
        <w:r w:rsidR="0096097D">
          <w:rPr>
            <w:rFonts w:ascii="Arial" w:hAnsi="Arial"/>
          </w:rPr>
          <w:t>classified as</w:t>
        </w:r>
      </w:ins>
      <w:ins w:id="942" w:author="Marc Lohse" w:date="2009-11-27T11:02:00Z">
        <w:r w:rsidR="00DB0161">
          <w:rPr>
            <w:rFonts w:ascii="Arial" w:hAnsi="Arial"/>
          </w:rPr>
          <w:t xml:space="preserve"> significantly regulated.</w:t>
        </w:r>
      </w:ins>
    </w:p>
    <w:p w:rsidR="006628A5" w:rsidRPr="000F30E7" w:rsidRDefault="006628A5" w:rsidP="002D12CA">
      <w:pPr>
        <w:numPr>
          <w:ins w:id="943" w:author="Marc Lohse" w:date="2009-11-26T10:59:00Z"/>
        </w:numPr>
        <w:spacing w:line="360" w:lineRule="auto"/>
        <w:jc w:val="both"/>
        <w:rPr>
          <w:rFonts w:ascii="Arial" w:hAnsi="Arial"/>
          <w:b/>
        </w:rPr>
      </w:pPr>
      <w:ins w:id="944" w:author="Marc Lohse" w:date="2009-11-26T10:13:00Z">
        <w:r>
          <w:rPr>
            <w:rFonts w:ascii="Arial" w:hAnsi="Arial"/>
            <w:b/>
          </w:rPr>
          <w:br w:type="page"/>
        </w:r>
      </w:ins>
    </w:p>
    <w:p w:rsidR="00F97EB2" w:rsidRPr="000F30E7" w:rsidRDefault="005F63C9" w:rsidP="002D12CA">
      <w:pPr>
        <w:spacing w:line="360" w:lineRule="auto"/>
        <w:jc w:val="both"/>
        <w:rPr>
          <w:rFonts w:ascii="Arial" w:hAnsi="Arial"/>
        </w:rPr>
      </w:pPr>
      <w:ins w:id="945" w:author="Marc Lohse" w:date="2009-11-27T11:16:00Z">
        <w:r>
          <w:rPr>
            <w:rFonts w:ascii="Arial" w:hAnsi="Arial"/>
            <w:b/>
            <w:color w:val="0000FF"/>
            <w:u w:val="single"/>
          </w:rPr>
          <w:t>Literature</w:t>
        </w:r>
      </w:ins>
    </w:p>
    <w:p w:rsidR="009A0C87" w:rsidRPr="00D83AFE" w:rsidRDefault="009A0C87" w:rsidP="00323C13">
      <w:pPr>
        <w:jc w:val="both"/>
        <w:rPr>
          <w:ins w:id="946" w:author="Marc Lohse" w:date="2009-11-27T11:27:00Z"/>
          <w:rFonts w:ascii="Arial" w:hAnsi="Arial"/>
        </w:rPr>
      </w:pPr>
    </w:p>
    <w:p w:rsidR="009A0C87" w:rsidRDefault="009A0C87" w:rsidP="009A0C87">
      <w:pPr>
        <w:ind w:left="720" w:hanging="720"/>
        <w:jc w:val="both"/>
        <w:rPr>
          <w:ins w:id="947" w:author="Marc Lohse" w:date="2009-11-27T11:29:00Z"/>
          <w:rFonts w:ascii="Arial" w:hAnsi="Arial"/>
        </w:rPr>
      </w:pPr>
      <w:ins w:id="948" w:author="Marc Lohse" w:date="2009-11-27T11:27:00Z">
        <w:r w:rsidRPr="00D83AFE">
          <w:rPr>
            <w:rFonts w:ascii="Arial" w:hAnsi="Arial"/>
          </w:rPr>
          <w:fldChar w:fldCharType="begin"/>
        </w:r>
        <w:r w:rsidRPr="00D83AFE">
          <w:rPr>
            <w:rFonts w:ascii="Arial" w:hAnsi="Arial"/>
          </w:rPr>
          <w:instrText xml:space="preserve"> ADDIN EN.REFLIST </w:instrText>
        </w:r>
      </w:ins>
      <w:r w:rsidRPr="00D83AFE">
        <w:rPr>
          <w:rFonts w:ascii="Arial" w:hAnsi="Arial"/>
        </w:rPr>
        <w:fldChar w:fldCharType="separate"/>
      </w:r>
      <w:proofErr w:type="gramStart"/>
      <w:ins w:id="949" w:author="Marc Lohse" w:date="2009-11-27T11:27:00Z">
        <w:r w:rsidRPr="00D83AFE">
          <w:rPr>
            <w:rFonts w:ascii="Arial" w:hAnsi="Arial"/>
            <w:b/>
          </w:rPr>
          <w:t>Affymetrix</w:t>
        </w:r>
        <w:r w:rsidRPr="00D83AFE">
          <w:rPr>
            <w:rFonts w:ascii="Arial" w:hAnsi="Arial"/>
          </w:rPr>
          <w:t xml:space="preserve"> (2005) Guide to probe logarithmic intensity error (plier) estimation.</w:t>
        </w:r>
        <w:proofErr w:type="gramEnd"/>
        <w:r w:rsidRPr="00D83AFE">
          <w:rPr>
            <w:rFonts w:ascii="Arial" w:hAnsi="Arial"/>
          </w:rPr>
          <w:t xml:space="preserve"> Technical Report, Affymetrix, Inc., </w:t>
        </w:r>
        <w:r w:rsidRPr="00D83AFE">
          <w:rPr>
            <w:rFonts w:ascii="Arial" w:hAnsi="Arial"/>
          </w:rPr>
          <w:fldChar w:fldCharType="begin"/>
        </w:r>
        <w:r w:rsidRPr="00D83AFE">
          <w:rPr>
            <w:rFonts w:ascii="Arial" w:hAnsi="Arial"/>
          </w:rPr>
          <w:instrText xml:space="preserve"> HYPERLINK "http://www.affymetrix.com/support/technical/technotesmain.a.x" </w:instrText>
        </w:r>
        <w:r w:rsidR="00D7454E" w:rsidRPr="00D83AFE">
          <w:rPr>
            <w:rFonts w:ascii="Arial" w:hAnsi="Arial"/>
          </w:rPr>
        </w:r>
        <w:r w:rsidRPr="00D83AFE">
          <w:rPr>
            <w:rFonts w:ascii="Arial" w:hAnsi="Arial"/>
          </w:rPr>
          <w:fldChar w:fldCharType="separate"/>
        </w:r>
        <w:r w:rsidRPr="00D83AFE">
          <w:rPr>
            <w:rStyle w:val="Hyperlink"/>
            <w:rFonts w:ascii="Arial" w:hAnsi="Arial"/>
          </w:rPr>
          <w:t>www.affymetrix.com/support/technical/technotesmain.a.x</w:t>
        </w:r>
        <w:r w:rsidRPr="00D83AFE">
          <w:rPr>
            <w:rFonts w:ascii="Arial" w:hAnsi="Arial"/>
          </w:rPr>
          <w:fldChar w:fldCharType="end"/>
        </w:r>
        <w:r w:rsidRPr="00D83AFE">
          <w:rPr>
            <w:rFonts w:ascii="Arial" w:hAnsi="Arial"/>
          </w:rPr>
          <w:t xml:space="preserve"> </w:t>
        </w:r>
      </w:ins>
    </w:p>
    <w:p w:rsidR="00D83AFE" w:rsidRPr="00D83AFE" w:rsidRDefault="00D83AFE" w:rsidP="009A0C87">
      <w:pPr>
        <w:numPr>
          <w:ins w:id="950" w:author="Marc Lohse" w:date="2009-11-27T11:29:00Z"/>
        </w:numPr>
        <w:ind w:left="720" w:hanging="720"/>
        <w:jc w:val="both"/>
        <w:rPr>
          <w:ins w:id="951" w:author="Marc Lohse" w:date="2009-11-27T11:27:00Z"/>
          <w:rFonts w:ascii="Arial" w:hAnsi="Arial"/>
        </w:rPr>
      </w:pPr>
    </w:p>
    <w:p w:rsidR="009A0C87" w:rsidRDefault="009A0C87" w:rsidP="009A0C87">
      <w:pPr>
        <w:ind w:left="720" w:hanging="720"/>
        <w:jc w:val="both"/>
        <w:rPr>
          <w:ins w:id="952" w:author="Marc Lohse" w:date="2009-11-27T11:29:00Z"/>
          <w:rFonts w:ascii="Arial" w:hAnsi="Arial"/>
        </w:rPr>
      </w:pPr>
      <w:proofErr w:type="gramStart"/>
      <w:ins w:id="953" w:author="Marc Lohse" w:date="2009-11-27T11:27:00Z">
        <w:r w:rsidRPr="00D83AFE">
          <w:rPr>
            <w:rFonts w:ascii="Arial" w:hAnsi="Arial"/>
            <w:b/>
          </w:rPr>
          <w:t>Altschul SF, Gish W, Miller W, Myers EW, Lipman DJ</w:t>
        </w:r>
        <w:r w:rsidRPr="00D83AFE">
          <w:rPr>
            <w:rFonts w:ascii="Arial" w:hAnsi="Arial"/>
          </w:rPr>
          <w:t xml:space="preserve"> (1990) Basic local alignment search tool.</w:t>
        </w:r>
        <w:proofErr w:type="gramEnd"/>
        <w:r w:rsidRPr="00D83AFE">
          <w:rPr>
            <w:rFonts w:ascii="Arial" w:hAnsi="Arial"/>
          </w:rPr>
          <w:t xml:space="preserve"> J Mol Biol </w:t>
        </w:r>
        <w:r w:rsidRPr="00D83AFE">
          <w:rPr>
            <w:rFonts w:ascii="Arial" w:hAnsi="Arial"/>
            <w:b/>
          </w:rPr>
          <w:t>215:</w:t>
        </w:r>
        <w:r w:rsidRPr="00D83AFE">
          <w:rPr>
            <w:rFonts w:ascii="Arial" w:hAnsi="Arial"/>
          </w:rPr>
          <w:t xml:space="preserve"> 403-410</w:t>
        </w:r>
      </w:ins>
    </w:p>
    <w:p w:rsidR="00D83AFE" w:rsidRPr="00D83AFE" w:rsidRDefault="00D83AFE" w:rsidP="009A0C87">
      <w:pPr>
        <w:numPr>
          <w:ins w:id="954" w:author="Marc Lohse" w:date="2009-11-27T11:29:00Z"/>
        </w:numPr>
        <w:ind w:left="720" w:hanging="720"/>
        <w:jc w:val="both"/>
        <w:rPr>
          <w:ins w:id="955" w:author="Marc Lohse" w:date="2009-11-27T11:27:00Z"/>
          <w:rFonts w:ascii="Arial" w:hAnsi="Arial"/>
        </w:rPr>
      </w:pPr>
    </w:p>
    <w:p w:rsidR="009A0C87" w:rsidRDefault="009A0C87" w:rsidP="009A0C87">
      <w:pPr>
        <w:ind w:left="720" w:hanging="720"/>
        <w:jc w:val="both"/>
        <w:rPr>
          <w:ins w:id="956" w:author="Marc Lohse" w:date="2009-11-27T11:29:00Z"/>
          <w:rFonts w:ascii="Arial" w:hAnsi="Arial"/>
        </w:rPr>
      </w:pPr>
      <w:ins w:id="957" w:author="Marc Lohse" w:date="2009-11-27T11:27:00Z">
        <w:r w:rsidRPr="00D83AFE">
          <w:rPr>
            <w:rFonts w:ascii="Arial" w:hAnsi="Arial"/>
            <w:b/>
          </w:rPr>
          <w:t>Barratt DH, Derbyshire P, Findlay K, Pike M, Wellner N, Lunn J, Feil R, Simpson C, Maule AJ, Smith AM</w:t>
        </w:r>
        <w:r w:rsidRPr="00D83AFE">
          <w:rPr>
            <w:rFonts w:ascii="Arial" w:hAnsi="Arial"/>
          </w:rPr>
          <w:t xml:space="preserve"> (2009) Normal growth of Arabidopsis requires cytosolic invertase but not sucrose synthase. Proc Natl Acad Sci U S A </w:t>
        </w:r>
        <w:r w:rsidRPr="00D83AFE">
          <w:rPr>
            <w:rFonts w:ascii="Arial" w:hAnsi="Arial"/>
            <w:b/>
          </w:rPr>
          <w:t>106:</w:t>
        </w:r>
        <w:r w:rsidRPr="00D83AFE">
          <w:rPr>
            <w:rFonts w:ascii="Arial" w:hAnsi="Arial"/>
          </w:rPr>
          <w:t xml:space="preserve"> 13124-13129</w:t>
        </w:r>
      </w:ins>
    </w:p>
    <w:p w:rsidR="00D83AFE" w:rsidRPr="00D83AFE" w:rsidRDefault="00D83AFE" w:rsidP="009A0C87">
      <w:pPr>
        <w:numPr>
          <w:ins w:id="958" w:author="Marc Lohse" w:date="2009-11-27T11:29:00Z"/>
        </w:numPr>
        <w:ind w:left="720" w:hanging="720"/>
        <w:jc w:val="both"/>
        <w:rPr>
          <w:ins w:id="959" w:author="Marc Lohse" w:date="2009-11-27T11:27:00Z"/>
          <w:rFonts w:ascii="Arial" w:hAnsi="Arial"/>
        </w:rPr>
      </w:pPr>
    </w:p>
    <w:p w:rsidR="009A0C87" w:rsidRDefault="009A0C87" w:rsidP="009A0C87">
      <w:pPr>
        <w:ind w:left="720" w:hanging="720"/>
        <w:jc w:val="both"/>
        <w:rPr>
          <w:ins w:id="960" w:author="Marc Lohse" w:date="2009-11-27T11:29:00Z"/>
          <w:rFonts w:ascii="Arial" w:hAnsi="Arial"/>
        </w:rPr>
      </w:pPr>
      <w:ins w:id="961" w:author="Marc Lohse" w:date="2009-11-27T11:27:00Z">
        <w:r w:rsidRPr="00D83AFE">
          <w:rPr>
            <w:rFonts w:ascii="Arial" w:hAnsi="Arial"/>
            <w:b/>
          </w:rPr>
          <w:t>Barrett T, Troup DB, Wilhite SE, Ledoux P, Rudnev D, Evangelista C, Kim IF, Soboleva A, Tomashevsky M, Edgar R</w:t>
        </w:r>
        <w:r w:rsidRPr="00D83AFE">
          <w:rPr>
            <w:rFonts w:ascii="Arial" w:hAnsi="Arial"/>
          </w:rPr>
          <w:t xml:space="preserve"> (2007) NCBI GEO: mining tens of millions of expression profiles--database and tools update. Nucleic Acids Res </w:t>
        </w:r>
        <w:r w:rsidRPr="00D83AFE">
          <w:rPr>
            <w:rFonts w:ascii="Arial" w:hAnsi="Arial"/>
            <w:b/>
          </w:rPr>
          <w:t>35:</w:t>
        </w:r>
        <w:r w:rsidRPr="00D83AFE">
          <w:rPr>
            <w:rFonts w:ascii="Arial" w:hAnsi="Arial"/>
          </w:rPr>
          <w:t xml:space="preserve"> D760-765</w:t>
        </w:r>
      </w:ins>
    </w:p>
    <w:p w:rsidR="00D83AFE" w:rsidRPr="00D83AFE" w:rsidRDefault="00D83AFE" w:rsidP="009A0C87">
      <w:pPr>
        <w:numPr>
          <w:ins w:id="962" w:author="Marc Lohse" w:date="2009-11-27T11:29:00Z"/>
        </w:numPr>
        <w:ind w:left="720" w:hanging="720"/>
        <w:jc w:val="both"/>
        <w:rPr>
          <w:ins w:id="963" w:author="Marc Lohse" w:date="2009-11-27T11:27:00Z"/>
          <w:rFonts w:ascii="Arial" w:hAnsi="Arial"/>
        </w:rPr>
      </w:pPr>
    </w:p>
    <w:p w:rsidR="009A0C87" w:rsidRDefault="009A0C87" w:rsidP="009A0C87">
      <w:pPr>
        <w:ind w:left="720" w:hanging="720"/>
        <w:jc w:val="both"/>
        <w:rPr>
          <w:ins w:id="964" w:author="Marc Lohse" w:date="2009-11-27T11:29:00Z"/>
          <w:rFonts w:ascii="Arial" w:hAnsi="Arial"/>
        </w:rPr>
      </w:pPr>
      <w:ins w:id="965" w:author="Marc Lohse" w:date="2009-11-27T11:27:00Z">
        <w:r w:rsidRPr="00D83AFE">
          <w:rPr>
            <w:rFonts w:ascii="Arial" w:hAnsi="Arial"/>
            <w:b/>
          </w:rPr>
          <w:t>Benjamini Y, Hochberg Y</w:t>
        </w:r>
        <w:r w:rsidRPr="00D83AFE">
          <w:rPr>
            <w:rFonts w:ascii="Arial" w:hAnsi="Arial"/>
          </w:rPr>
          <w:t xml:space="preserve"> (1995) Controlling the False Discovery Rate: a Practical and Powerful Approach to Multiple Testing. Journal of the Royal Statistical Society Series B </w:t>
        </w:r>
        <w:r w:rsidRPr="00D83AFE">
          <w:rPr>
            <w:rFonts w:ascii="Arial" w:hAnsi="Arial"/>
            <w:b/>
          </w:rPr>
          <w:t>57:</w:t>
        </w:r>
        <w:r w:rsidRPr="00D83AFE">
          <w:rPr>
            <w:rFonts w:ascii="Arial" w:hAnsi="Arial"/>
          </w:rPr>
          <w:t xml:space="preserve"> 289-300</w:t>
        </w:r>
      </w:ins>
    </w:p>
    <w:p w:rsidR="00D83AFE" w:rsidRPr="00D83AFE" w:rsidRDefault="00D83AFE" w:rsidP="009A0C87">
      <w:pPr>
        <w:numPr>
          <w:ins w:id="966" w:author="Marc Lohse" w:date="2009-11-27T11:29:00Z"/>
        </w:numPr>
        <w:ind w:left="720" w:hanging="720"/>
        <w:jc w:val="both"/>
        <w:rPr>
          <w:ins w:id="967" w:author="Marc Lohse" w:date="2009-11-27T11:27:00Z"/>
          <w:rFonts w:ascii="Arial" w:hAnsi="Arial"/>
        </w:rPr>
      </w:pPr>
    </w:p>
    <w:p w:rsidR="009A0C87" w:rsidRDefault="009A0C87" w:rsidP="009A0C87">
      <w:pPr>
        <w:ind w:left="720" w:hanging="720"/>
        <w:jc w:val="both"/>
        <w:rPr>
          <w:ins w:id="968" w:author="Marc Lohse" w:date="2009-11-27T11:29:00Z"/>
          <w:rFonts w:ascii="Arial" w:hAnsi="Arial"/>
        </w:rPr>
      </w:pPr>
      <w:ins w:id="969" w:author="Marc Lohse" w:date="2009-11-27T11:27:00Z">
        <w:r w:rsidRPr="00D83AFE">
          <w:rPr>
            <w:rFonts w:ascii="Arial" w:hAnsi="Arial"/>
            <w:b/>
          </w:rPr>
          <w:t>Bolstad BM</w:t>
        </w:r>
        <w:r w:rsidRPr="00D83AFE">
          <w:rPr>
            <w:rFonts w:ascii="Arial" w:hAnsi="Arial"/>
          </w:rPr>
          <w:t xml:space="preserve"> (2004) Low Level Analysis of High-density Oligonucleotide Array Data: Background, Normalization and Summarization. Ph.D. thesis </w:t>
        </w:r>
      </w:ins>
    </w:p>
    <w:p w:rsidR="00D83AFE" w:rsidRPr="00D83AFE" w:rsidRDefault="00D83AFE" w:rsidP="009A0C87">
      <w:pPr>
        <w:numPr>
          <w:ins w:id="970" w:author="Marc Lohse" w:date="2009-11-27T11:29:00Z"/>
        </w:numPr>
        <w:ind w:left="720" w:hanging="720"/>
        <w:jc w:val="both"/>
        <w:rPr>
          <w:ins w:id="971" w:author="Marc Lohse" w:date="2009-11-27T11:27:00Z"/>
          <w:rFonts w:ascii="Arial" w:hAnsi="Arial"/>
        </w:rPr>
      </w:pPr>
    </w:p>
    <w:p w:rsidR="009A0C87" w:rsidRDefault="009A0C87" w:rsidP="009A0C87">
      <w:pPr>
        <w:ind w:left="720" w:hanging="720"/>
        <w:jc w:val="both"/>
        <w:rPr>
          <w:ins w:id="972" w:author="Marc Lohse" w:date="2009-11-27T11:29:00Z"/>
          <w:rFonts w:ascii="Arial" w:hAnsi="Arial"/>
        </w:rPr>
      </w:pPr>
      <w:ins w:id="973" w:author="Marc Lohse" w:date="2009-11-27T11:27:00Z">
        <w:r w:rsidRPr="00D83AFE">
          <w:rPr>
            <w:rFonts w:ascii="Arial" w:hAnsi="Arial"/>
            <w:b/>
          </w:rPr>
          <w:t>Brazma A, Hingamp P, Quackenbush J, Sherlock G, Spellman P, Stoeckert C, Aach J, Ansorge W, Ball CA, Causton HC, Gaasterland T, Glenisson P, Holstege FC, Kim IF, Markowitz V, Matese JC, Parkinson H, Robinson A, Sarkans U, Schulze-Kremer S, Stewart J, Taylor R, Vilo J, Vingron M</w:t>
        </w:r>
        <w:r w:rsidRPr="00D83AFE">
          <w:rPr>
            <w:rFonts w:ascii="Arial" w:hAnsi="Arial"/>
          </w:rPr>
          <w:t xml:space="preserve"> (2001) Minimum information about a microarray experiment (MIAME)-toward standards for microarray data. Nat Genet </w:t>
        </w:r>
        <w:r w:rsidRPr="00D83AFE">
          <w:rPr>
            <w:rFonts w:ascii="Arial" w:hAnsi="Arial"/>
            <w:b/>
          </w:rPr>
          <w:t>29:</w:t>
        </w:r>
        <w:r w:rsidRPr="00D83AFE">
          <w:rPr>
            <w:rFonts w:ascii="Arial" w:hAnsi="Arial"/>
          </w:rPr>
          <w:t xml:space="preserve"> 365-371</w:t>
        </w:r>
      </w:ins>
    </w:p>
    <w:p w:rsidR="00D83AFE" w:rsidRPr="00D83AFE" w:rsidRDefault="00D83AFE" w:rsidP="009A0C87">
      <w:pPr>
        <w:numPr>
          <w:ins w:id="974" w:author="Marc Lohse" w:date="2009-11-27T11:29:00Z"/>
        </w:numPr>
        <w:ind w:left="720" w:hanging="720"/>
        <w:jc w:val="both"/>
        <w:rPr>
          <w:ins w:id="975" w:author="Marc Lohse" w:date="2009-11-27T11:27:00Z"/>
          <w:rFonts w:ascii="Arial" w:hAnsi="Arial"/>
        </w:rPr>
      </w:pPr>
    </w:p>
    <w:p w:rsidR="009A0C87" w:rsidRDefault="009A0C87" w:rsidP="009A0C87">
      <w:pPr>
        <w:ind w:left="720" w:hanging="720"/>
        <w:jc w:val="both"/>
        <w:rPr>
          <w:ins w:id="976" w:author="Marc Lohse" w:date="2009-11-27T11:29:00Z"/>
          <w:rFonts w:ascii="Arial" w:hAnsi="Arial"/>
        </w:rPr>
      </w:pPr>
      <w:ins w:id="977" w:author="Marc Lohse" w:date="2009-11-27T11:27:00Z">
        <w:r w:rsidRPr="00D83AFE">
          <w:rPr>
            <w:rFonts w:ascii="Arial" w:hAnsi="Arial"/>
            <w:b/>
          </w:rPr>
          <w:t>Breitling R, Armengaud P, Amtmann A, Herzyk P</w:t>
        </w:r>
        <w:r w:rsidRPr="00D83AFE">
          <w:rPr>
            <w:rFonts w:ascii="Arial" w:hAnsi="Arial"/>
          </w:rPr>
          <w:t xml:space="preserve"> (2004) Rank products: a simple, yet powerful, new method to detect differentially regulated genes in replicated microarray experiments. FEBS Lett </w:t>
        </w:r>
        <w:r w:rsidRPr="00D83AFE">
          <w:rPr>
            <w:rFonts w:ascii="Arial" w:hAnsi="Arial"/>
            <w:b/>
          </w:rPr>
          <w:t>573:</w:t>
        </w:r>
        <w:r w:rsidRPr="00D83AFE">
          <w:rPr>
            <w:rFonts w:ascii="Arial" w:hAnsi="Arial"/>
          </w:rPr>
          <w:t xml:space="preserve"> 83-92</w:t>
        </w:r>
      </w:ins>
    </w:p>
    <w:p w:rsidR="00D83AFE" w:rsidRPr="00D83AFE" w:rsidRDefault="00D83AFE" w:rsidP="009A0C87">
      <w:pPr>
        <w:numPr>
          <w:ins w:id="978" w:author="Marc Lohse" w:date="2009-11-27T11:29:00Z"/>
        </w:numPr>
        <w:ind w:left="720" w:hanging="720"/>
        <w:jc w:val="both"/>
        <w:rPr>
          <w:ins w:id="979" w:author="Marc Lohse" w:date="2009-11-27T11:27:00Z"/>
          <w:rFonts w:ascii="Arial" w:hAnsi="Arial"/>
        </w:rPr>
      </w:pPr>
    </w:p>
    <w:p w:rsidR="009A0C87" w:rsidRDefault="009A0C87" w:rsidP="009A0C87">
      <w:pPr>
        <w:ind w:left="720" w:hanging="720"/>
        <w:jc w:val="both"/>
        <w:rPr>
          <w:ins w:id="980" w:author="Marc Lohse" w:date="2009-11-27T11:29:00Z"/>
          <w:rFonts w:ascii="Arial" w:hAnsi="Arial"/>
        </w:rPr>
      </w:pPr>
      <w:ins w:id="981" w:author="Marc Lohse" w:date="2009-11-27T11:27:00Z">
        <w:r w:rsidRPr="00D83AFE">
          <w:rPr>
            <w:rFonts w:ascii="Arial" w:hAnsi="Arial"/>
            <w:b/>
          </w:rPr>
          <w:t>Cleveland WS</w:t>
        </w:r>
        <w:r w:rsidRPr="00D83AFE">
          <w:rPr>
            <w:rFonts w:ascii="Arial" w:hAnsi="Arial"/>
          </w:rPr>
          <w:t xml:space="preserve"> (1979) Robust locally weighted regression and smoothing scatterplots. Amer. Statist. Assoc </w:t>
        </w:r>
        <w:r w:rsidRPr="00D83AFE">
          <w:rPr>
            <w:rFonts w:ascii="Arial" w:hAnsi="Arial"/>
            <w:b/>
          </w:rPr>
          <w:t>74:</w:t>
        </w:r>
        <w:r w:rsidRPr="00D83AFE">
          <w:rPr>
            <w:rFonts w:ascii="Arial" w:hAnsi="Arial"/>
          </w:rPr>
          <w:t xml:space="preserve"> 829-836</w:t>
        </w:r>
      </w:ins>
    </w:p>
    <w:p w:rsidR="00D83AFE" w:rsidRPr="00D83AFE" w:rsidRDefault="00D83AFE" w:rsidP="009A0C87">
      <w:pPr>
        <w:numPr>
          <w:ins w:id="982" w:author="Marc Lohse" w:date="2009-11-27T11:29:00Z"/>
        </w:numPr>
        <w:ind w:left="720" w:hanging="720"/>
        <w:jc w:val="both"/>
        <w:rPr>
          <w:ins w:id="983" w:author="Marc Lohse" w:date="2009-11-27T11:27:00Z"/>
          <w:rFonts w:ascii="Arial" w:hAnsi="Arial"/>
        </w:rPr>
      </w:pPr>
    </w:p>
    <w:p w:rsidR="009A0C87" w:rsidRDefault="009A0C87" w:rsidP="009A0C87">
      <w:pPr>
        <w:ind w:left="720" w:hanging="720"/>
        <w:jc w:val="both"/>
        <w:rPr>
          <w:ins w:id="984" w:author="Marc Lohse" w:date="2009-11-27T11:29:00Z"/>
          <w:rFonts w:ascii="Arial" w:hAnsi="Arial"/>
        </w:rPr>
      </w:pPr>
      <w:ins w:id="985" w:author="Marc Lohse" w:date="2009-11-27T11:27:00Z">
        <w:r w:rsidRPr="00D83AFE">
          <w:rPr>
            <w:rFonts w:ascii="Arial" w:hAnsi="Arial"/>
            <w:b/>
          </w:rPr>
          <w:t>Degenkolbe T, Hannah MA, Freund S, Hincha DK, Heyer AG, Kohl KI</w:t>
        </w:r>
        <w:r w:rsidRPr="00D83AFE">
          <w:rPr>
            <w:rFonts w:ascii="Arial" w:hAnsi="Arial"/>
          </w:rPr>
          <w:t xml:space="preserve"> (2005) A quality-controlled microarray method for gene expression profiling. Anal Biochem </w:t>
        </w:r>
        <w:r w:rsidRPr="00D83AFE">
          <w:rPr>
            <w:rFonts w:ascii="Arial" w:hAnsi="Arial"/>
            <w:b/>
          </w:rPr>
          <w:t>346:</w:t>
        </w:r>
        <w:r w:rsidRPr="00D83AFE">
          <w:rPr>
            <w:rFonts w:ascii="Arial" w:hAnsi="Arial"/>
          </w:rPr>
          <w:t xml:space="preserve"> 217-224</w:t>
        </w:r>
      </w:ins>
    </w:p>
    <w:p w:rsidR="00D83AFE" w:rsidRPr="00D83AFE" w:rsidRDefault="00D83AFE" w:rsidP="009A0C87">
      <w:pPr>
        <w:numPr>
          <w:ins w:id="986" w:author="Marc Lohse" w:date="2009-11-27T11:29:00Z"/>
        </w:numPr>
        <w:ind w:left="720" w:hanging="720"/>
        <w:jc w:val="both"/>
        <w:rPr>
          <w:ins w:id="987" w:author="Marc Lohse" w:date="2009-11-27T11:27:00Z"/>
          <w:rFonts w:ascii="Arial" w:hAnsi="Arial"/>
        </w:rPr>
      </w:pPr>
    </w:p>
    <w:p w:rsidR="009A0C87" w:rsidRDefault="009A0C87" w:rsidP="009A0C87">
      <w:pPr>
        <w:ind w:left="720" w:hanging="720"/>
        <w:jc w:val="both"/>
        <w:rPr>
          <w:ins w:id="988" w:author="Marc Lohse" w:date="2009-11-27T11:29:00Z"/>
          <w:rFonts w:ascii="Arial" w:hAnsi="Arial"/>
        </w:rPr>
      </w:pPr>
      <w:ins w:id="989" w:author="Marc Lohse" w:date="2009-11-27T11:27:00Z">
        <w:r w:rsidRPr="00D83AFE">
          <w:rPr>
            <w:rFonts w:ascii="Arial" w:hAnsi="Arial"/>
            <w:b/>
          </w:rPr>
          <w:t>Dondrup M, Albaum S, Griebel T, Henckel K, Junemann S, Kahlke T, Kleindt C, Kuster H, Linke B, Mertens D, Mittard-Runte V, Neuweger H, Runte K, Tauch A, Tille F, Puhler A, Goesmann A</w:t>
        </w:r>
        <w:r w:rsidRPr="00D83AFE">
          <w:rPr>
            <w:rFonts w:ascii="Arial" w:hAnsi="Arial"/>
          </w:rPr>
          <w:t xml:space="preserve"> (2009) EMMA 2 - A MAGE-compliant system for the collaborative analysis and integration of microarray data. BMC Bioinformatics </w:t>
        </w:r>
        <w:r w:rsidRPr="00D83AFE">
          <w:rPr>
            <w:rFonts w:ascii="Arial" w:hAnsi="Arial"/>
            <w:b/>
          </w:rPr>
          <w:t>10:</w:t>
        </w:r>
        <w:r w:rsidRPr="00D83AFE">
          <w:rPr>
            <w:rFonts w:ascii="Arial" w:hAnsi="Arial"/>
          </w:rPr>
          <w:t xml:space="preserve"> 50</w:t>
        </w:r>
      </w:ins>
    </w:p>
    <w:p w:rsidR="00D83AFE" w:rsidRPr="00D83AFE" w:rsidRDefault="00D83AFE" w:rsidP="009A0C87">
      <w:pPr>
        <w:numPr>
          <w:ins w:id="990" w:author="Marc Lohse" w:date="2009-11-27T11:29:00Z"/>
        </w:numPr>
        <w:ind w:left="720" w:hanging="720"/>
        <w:jc w:val="both"/>
        <w:rPr>
          <w:ins w:id="991" w:author="Marc Lohse" w:date="2009-11-27T11:27:00Z"/>
          <w:rFonts w:ascii="Arial" w:hAnsi="Arial"/>
        </w:rPr>
      </w:pPr>
    </w:p>
    <w:p w:rsidR="009A0C87" w:rsidRDefault="009A0C87" w:rsidP="009A0C87">
      <w:pPr>
        <w:ind w:left="720" w:hanging="720"/>
        <w:jc w:val="both"/>
        <w:rPr>
          <w:ins w:id="992" w:author="Marc Lohse" w:date="2009-11-27T11:29:00Z"/>
          <w:rFonts w:ascii="Arial" w:hAnsi="Arial"/>
        </w:rPr>
      </w:pPr>
      <w:proofErr w:type="gramStart"/>
      <w:ins w:id="993" w:author="Marc Lohse" w:date="2009-11-27T11:27:00Z">
        <w:r w:rsidRPr="00D83AFE">
          <w:rPr>
            <w:rFonts w:ascii="Arial" w:hAnsi="Arial"/>
            <w:b/>
          </w:rPr>
          <w:t>Fourquin C, Vinauger-Douard M, Chambrier P, Berne-Dedieu A, Scutt CP</w:t>
        </w:r>
        <w:r w:rsidRPr="00D83AFE">
          <w:rPr>
            <w:rFonts w:ascii="Arial" w:hAnsi="Arial"/>
          </w:rPr>
          <w:t xml:space="preserve"> (2007) Functional conservation between CRABS CLAW orthologues from widely diverged angiosperms.</w:t>
        </w:r>
        <w:proofErr w:type="gramEnd"/>
        <w:r w:rsidRPr="00D83AFE">
          <w:rPr>
            <w:rFonts w:ascii="Arial" w:hAnsi="Arial"/>
          </w:rPr>
          <w:t xml:space="preserve"> Ann Bot </w:t>
        </w:r>
        <w:r w:rsidRPr="00D83AFE">
          <w:rPr>
            <w:rFonts w:ascii="Arial" w:hAnsi="Arial"/>
            <w:b/>
          </w:rPr>
          <w:t>100:</w:t>
        </w:r>
        <w:r w:rsidRPr="00D83AFE">
          <w:rPr>
            <w:rFonts w:ascii="Arial" w:hAnsi="Arial"/>
          </w:rPr>
          <w:t xml:space="preserve"> 651-657</w:t>
        </w:r>
      </w:ins>
    </w:p>
    <w:p w:rsidR="00D83AFE" w:rsidRPr="00D83AFE" w:rsidRDefault="00D83AFE" w:rsidP="009A0C87">
      <w:pPr>
        <w:numPr>
          <w:ins w:id="994" w:author="Marc Lohse" w:date="2009-11-27T11:29:00Z"/>
        </w:numPr>
        <w:ind w:left="720" w:hanging="720"/>
        <w:jc w:val="both"/>
        <w:rPr>
          <w:ins w:id="995" w:author="Marc Lohse" w:date="2009-11-27T11:27:00Z"/>
          <w:rFonts w:ascii="Arial" w:hAnsi="Arial"/>
        </w:rPr>
      </w:pPr>
    </w:p>
    <w:p w:rsidR="009A0C87" w:rsidRDefault="009A0C87" w:rsidP="009A0C87">
      <w:pPr>
        <w:ind w:left="720" w:hanging="720"/>
        <w:jc w:val="both"/>
        <w:rPr>
          <w:ins w:id="996" w:author="Marc Lohse" w:date="2009-11-27T11:29:00Z"/>
          <w:rFonts w:ascii="Arial" w:hAnsi="Arial"/>
        </w:rPr>
      </w:pPr>
      <w:ins w:id="997" w:author="Marc Lohse" w:date="2009-11-27T11:27:00Z">
        <w:r w:rsidRPr="00D83AFE">
          <w:rPr>
            <w:rFonts w:ascii="Arial" w:hAnsi="Arial"/>
            <w:b/>
          </w:rPr>
          <w:t>Gautier L, Cope L, Bolstad BM, Irizarry RA</w:t>
        </w:r>
        <w:r w:rsidRPr="00D83AFE">
          <w:rPr>
            <w:rFonts w:ascii="Arial" w:hAnsi="Arial"/>
          </w:rPr>
          <w:t xml:space="preserve"> (2004) affy--analysis of Affymetrix GeneChip data at the probe level. Bioinformatics </w:t>
        </w:r>
        <w:r w:rsidRPr="00D83AFE">
          <w:rPr>
            <w:rFonts w:ascii="Arial" w:hAnsi="Arial"/>
            <w:b/>
          </w:rPr>
          <w:t>20:</w:t>
        </w:r>
        <w:r w:rsidRPr="00D83AFE">
          <w:rPr>
            <w:rFonts w:ascii="Arial" w:hAnsi="Arial"/>
          </w:rPr>
          <w:t xml:space="preserve"> 307-315</w:t>
        </w:r>
      </w:ins>
    </w:p>
    <w:p w:rsidR="00D83AFE" w:rsidRPr="00D83AFE" w:rsidRDefault="00D83AFE" w:rsidP="009A0C87">
      <w:pPr>
        <w:numPr>
          <w:ins w:id="998" w:author="Marc Lohse" w:date="2009-11-27T11:29:00Z"/>
        </w:numPr>
        <w:ind w:left="720" w:hanging="720"/>
        <w:jc w:val="both"/>
        <w:rPr>
          <w:ins w:id="999" w:author="Marc Lohse" w:date="2009-11-27T11:27:00Z"/>
          <w:rFonts w:ascii="Arial" w:hAnsi="Arial"/>
        </w:rPr>
      </w:pPr>
    </w:p>
    <w:p w:rsidR="009A0C87" w:rsidRDefault="009A0C87" w:rsidP="009A0C87">
      <w:pPr>
        <w:ind w:left="720" w:hanging="720"/>
        <w:jc w:val="both"/>
        <w:rPr>
          <w:ins w:id="1000" w:author="Marc Lohse" w:date="2009-11-27T11:30:00Z"/>
          <w:rFonts w:ascii="Arial" w:hAnsi="Arial"/>
        </w:rPr>
      </w:pPr>
      <w:ins w:id="1001" w:author="Marc Lohse" w:date="2009-11-27T11:27:00Z">
        <w:r w:rsidRPr="00D83AFE">
          <w:rPr>
            <w:rFonts w:ascii="Arial" w:hAnsi="Arial"/>
            <w:b/>
          </w:rPr>
          <w:t>Gentleman RC, Carey VJ, Bates DM, Bolstad B, Dettling M, Dudoit S, Ellis B, Gautier L, Ge Y, Gentry J, Hornik K, Hothorn T, Huber W, Iacus S, Irizarry R, Leisch F, Li C, Maechler M, Rossini AJ, Sawitzki G, Smith C, Smyth G, Tierney L, Yang JY, Zhang J</w:t>
        </w:r>
        <w:r w:rsidRPr="00D83AFE">
          <w:rPr>
            <w:rFonts w:ascii="Arial" w:hAnsi="Arial"/>
          </w:rPr>
          <w:t xml:space="preserve"> (2004) Bioconductor: open software development for computational biology and bioinformatics. Genome Biol </w:t>
        </w:r>
        <w:r w:rsidRPr="00D83AFE">
          <w:rPr>
            <w:rFonts w:ascii="Arial" w:hAnsi="Arial"/>
            <w:b/>
          </w:rPr>
          <w:t>5:</w:t>
        </w:r>
        <w:r w:rsidRPr="00D83AFE">
          <w:rPr>
            <w:rFonts w:ascii="Arial" w:hAnsi="Arial"/>
          </w:rPr>
          <w:t xml:space="preserve"> R80</w:t>
        </w:r>
      </w:ins>
    </w:p>
    <w:p w:rsidR="00D83AFE" w:rsidRPr="00D83AFE" w:rsidRDefault="00D83AFE" w:rsidP="009A0C87">
      <w:pPr>
        <w:numPr>
          <w:ins w:id="1002" w:author="Marc Lohse" w:date="2009-11-27T11:30:00Z"/>
        </w:numPr>
        <w:ind w:left="720" w:hanging="720"/>
        <w:jc w:val="both"/>
        <w:rPr>
          <w:ins w:id="1003" w:author="Marc Lohse" w:date="2009-11-27T11:27:00Z"/>
          <w:rFonts w:ascii="Arial" w:hAnsi="Arial"/>
        </w:rPr>
      </w:pPr>
    </w:p>
    <w:p w:rsidR="009A0C87" w:rsidRDefault="009A0C87" w:rsidP="009A0C87">
      <w:pPr>
        <w:ind w:left="720" w:hanging="720"/>
        <w:jc w:val="both"/>
        <w:rPr>
          <w:ins w:id="1004" w:author="Marc Lohse" w:date="2009-11-27T11:30:00Z"/>
          <w:rFonts w:ascii="Arial" w:hAnsi="Arial"/>
        </w:rPr>
      </w:pPr>
      <w:ins w:id="1005" w:author="Marc Lohse" w:date="2009-11-27T11:27:00Z">
        <w:r w:rsidRPr="00D83AFE">
          <w:rPr>
            <w:rFonts w:ascii="Arial" w:hAnsi="Arial"/>
            <w:b/>
          </w:rPr>
          <w:t>Hannemann J, Poorter H, Usadel B, Blasing OE, Finck A, Tardieu F, Atkin OK, Pons T, Stitt M, Gibon Y</w:t>
        </w:r>
        <w:r w:rsidRPr="00D83AFE">
          <w:rPr>
            <w:rFonts w:ascii="Arial" w:hAnsi="Arial"/>
          </w:rPr>
          <w:t xml:space="preserve"> (2009) Xeml Lab: a tool that supports the design of experiments at a graphical interface and generates computer-readable metadata files, which capture information about genotypes, growth conditions, environmental perturbations and sampling strategy. Plant Cell Environ </w:t>
        </w:r>
      </w:ins>
    </w:p>
    <w:p w:rsidR="00D83AFE" w:rsidRPr="00D83AFE" w:rsidRDefault="00D83AFE" w:rsidP="009A0C87">
      <w:pPr>
        <w:numPr>
          <w:ins w:id="1006" w:author="Marc Lohse" w:date="2009-11-27T11:30:00Z"/>
        </w:numPr>
        <w:ind w:left="720" w:hanging="720"/>
        <w:jc w:val="both"/>
        <w:rPr>
          <w:ins w:id="1007" w:author="Marc Lohse" w:date="2009-11-27T11:27:00Z"/>
          <w:rFonts w:ascii="Arial" w:hAnsi="Arial"/>
        </w:rPr>
      </w:pPr>
    </w:p>
    <w:p w:rsidR="009A0C87" w:rsidRDefault="009A0C87" w:rsidP="009A0C87">
      <w:pPr>
        <w:ind w:left="720" w:hanging="720"/>
        <w:jc w:val="both"/>
        <w:rPr>
          <w:ins w:id="1008" w:author="Marc Lohse" w:date="2009-11-27T11:30:00Z"/>
          <w:rFonts w:ascii="Arial" w:hAnsi="Arial"/>
        </w:rPr>
      </w:pPr>
      <w:ins w:id="1009" w:author="Marc Lohse" w:date="2009-11-27T11:27:00Z">
        <w:r w:rsidRPr="00D83AFE">
          <w:rPr>
            <w:rFonts w:ascii="Arial" w:hAnsi="Arial"/>
            <w:b/>
          </w:rPr>
          <w:t>Hemm MR, Rider SD, Ogas J, Murry DJ, Chapple C</w:t>
        </w:r>
        <w:r w:rsidRPr="00D83AFE">
          <w:rPr>
            <w:rFonts w:ascii="Arial" w:hAnsi="Arial"/>
          </w:rPr>
          <w:t xml:space="preserve"> (2004) Light induces phenylpropanoid metabolism in Arabidopsis roots. Plant J </w:t>
        </w:r>
        <w:r w:rsidRPr="00D83AFE">
          <w:rPr>
            <w:rFonts w:ascii="Arial" w:hAnsi="Arial"/>
            <w:b/>
          </w:rPr>
          <w:t>38:</w:t>
        </w:r>
        <w:r w:rsidRPr="00D83AFE">
          <w:rPr>
            <w:rFonts w:ascii="Arial" w:hAnsi="Arial"/>
          </w:rPr>
          <w:t xml:space="preserve"> 765-778</w:t>
        </w:r>
      </w:ins>
    </w:p>
    <w:p w:rsidR="00D83AFE" w:rsidRPr="00D83AFE" w:rsidRDefault="00D83AFE" w:rsidP="009A0C87">
      <w:pPr>
        <w:numPr>
          <w:ins w:id="1010" w:author="Marc Lohse" w:date="2009-11-27T11:30:00Z"/>
        </w:numPr>
        <w:ind w:left="720" w:hanging="720"/>
        <w:jc w:val="both"/>
        <w:rPr>
          <w:ins w:id="1011" w:author="Marc Lohse" w:date="2009-11-27T11:27:00Z"/>
          <w:rFonts w:ascii="Arial" w:hAnsi="Arial"/>
        </w:rPr>
      </w:pPr>
    </w:p>
    <w:p w:rsidR="009A0C87" w:rsidRDefault="009A0C87" w:rsidP="009A0C87">
      <w:pPr>
        <w:ind w:left="720" w:hanging="720"/>
        <w:jc w:val="both"/>
        <w:rPr>
          <w:ins w:id="1012" w:author="Marc Lohse" w:date="2009-11-27T11:30:00Z"/>
          <w:rFonts w:ascii="Arial" w:hAnsi="Arial"/>
        </w:rPr>
      </w:pPr>
      <w:ins w:id="1013" w:author="Marc Lohse" w:date="2009-11-27T11:27:00Z">
        <w:r w:rsidRPr="00D83AFE">
          <w:rPr>
            <w:rFonts w:ascii="Arial" w:hAnsi="Arial"/>
            <w:b/>
          </w:rPr>
          <w:t>Hong F, Breitling R, McEntee CW, Wittner BS, Nemhauser JL, Chory J</w:t>
        </w:r>
        <w:r w:rsidRPr="00D83AFE">
          <w:rPr>
            <w:rFonts w:ascii="Arial" w:hAnsi="Arial"/>
          </w:rPr>
          <w:t xml:space="preserve"> (2006) RankProd: a bioconductor package for detecting differentially expressed genes in meta-analysis. Bioinformatics </w:t>
        </w:r>
        <w:r w:rsidRPr="00D83AFE">
          <w:rPr>
            <w:rFonts w:ascii="Arial" w:hAnsi="Arial"/>
            <w:b/>
          </w:rPr>
          <w:t>22:</w:t>
        </w:r>
        <w:r w:rsidRPr="00D83AFE">
          <w:rPr>
            <w:rFonts w:ascii="Arial" w:hAnsi="Arial"/>
          </w:rPr>
          <w:t xml:space="preserve"> 2825-2827</w:t>
        </w:r>
      </w:ins>
    </w:p>
    <w:p w:rsidR="00D83AFE" w:rsidRPr="00D83AFE" w:rsidRDefault="00D83AFE" w:rsidP="009A0C87">
      <w:pPr>
        <w:numPr>
          <w:ins w:id="1014" w:author="Marc Lohse" w:date="2009-11-27T11:30:00Z"/>
        </w:numPr>
        <w:ind w:left="720" w:hanging="720"/>
        <w:jc w:val="both"/>
        <w:rPr>
          <w:ins w:id="1015" w:author="Marc Lohse" w:date="2009-11-27T11:27:00Z"/>
          <w:rFonts w:ascii="Arial" w:hAnsi="Arial"/>
        </w:rPr>
      </w:pPr>
    </w:p>
    <w:p w:rsidR="009A0C87" w:rsidRDefault="009A0C87" w:rsidP="009A0C87">
      <w:pPr>
        <w:ind w:left="720" w:hanging="720"/>
        <w:jc w:val="both"/>
        <w:rPr>
          <w:ins w:id="1016" w:author="Marc Lohse" w:date="2009-11-27T11:30:00Z"/>
          <w:rFonts w:ascii="Arial" w:hAnsi="Arial"/>
        </w:rPr>
      </w:pPr>
      <w:ins w:id="1017" w:author="Marc Lohse" w:date="2009-11-27T11:27:00Z">
        <w:r w:rsidRPr="00D83AFE">
          <w:rPr>
            <w:rFonts w:ascii="Arial" w:hAnsi="Arial"/>
            <w:b/>
          </w:rPr>
          <w:t>Ishikawa M, Ohmori Y, Tanaka W, Hirabayashi C, Murai K, Ogihara Y, Yamaguchi T, Hirano HY</w:t>
        </w:r>
        <w:r w:rsidRPr="00D83AFE">
          <w:rPr>
            <w:rFonts w:ascii="Arial" w:hAnsi="Arial"/>
          </w:rPr>
          <w:t xml:space="preserve"> (2009) The spatial expression patterns of DROOPING LEAF orthologs suggest a conserved function in grasses. Genes Genet Syst </w:t>
        </w:r>
        <w:r w:rsidRPr="00D83AFE">
          <w:rPr>
            <w:rFonts w:ascii="Arial" w:hAnsi="Arial"/>
            <w:b/>
          </w:rPr>
          <w:t>84:</w:t>
        </w:r>
        <w:r w:rsidRPr="00D83AFE">
          <w:rPr>
            <w:rFonts w:ascii="Arial" w:hAnsi="Arial"/>
          </w:rPr>
          <w:t xml:space="preserve"> 137-146</w:t>
        </w:r>
      </w:ins>
    </w:p>
    <w:p w:rsidR="00D83AFE" w:rsidRPr="00D83AFE" w:rsidRDefault="00D83AFE" w:rsidP="009A0C87">
      <w:pPr>
        <w:numPr>
          <w:ins w:id="1018" w:author="Marc Lohse" w:date="2009-11-27T11:30:00Z"/>
        </w:numPr>
        <w:ind w:left="720" w:hanging="720"/>
        <w:jc w:val="both"/>
        <w:rPr>
          <w:ins w:id="1019" w:author="Marc Lohse" w:date="2009-11-27T11:27:00Z"/>
          <w:rFonts w:ascii="Arial" w:hAnsi="Arial"/>
        </w:rPr>
      </w:pPr>
    </w:p>
    <w:p w:rsidR="009A0C87" w:rsidRDefault="009A0C87" w:rsidP="009A0C87">
      <w:pPr>
        <w:ind w:left="720" w:hanging="720"/>
        <w:jc w:val="both"/>
        <w:rPr>
          <w:ins w:id="1020" w:author="Marc Lohse" w:date="2009-11-27T11:30:00Z"/>
          <w:rFonts w:ascii="Arial" w:hAnsi="Arial"/>
        </w:rPr>
      </w:pPr>
      <w:ins w:id="1021" w:author="Marc Lohse" w:date="2009-11-27T11:27:00Z">
        <w:r w:rsidRPr="00D83AFE">
          <w:rPr>
            <w:rFonts w:ascii="Arial" w:hAnsi="Arial"/>
            <w:b/>
          </w:rPr>
          <w:t>Martin-Requena V, Munoz-Merida A, Claros MG, Trelles O</w:t>
        </w:r>
        <w:r w:rsidRPr="00D83AFE">
          <w:rPr>
            <w:rFonts w:ascii="Arial" w:hAnsi="Arial"/>
          </w:rPr>
          <w:t xml:space="preserve"> (2009) PreP+07: improvements of a </w:t>
        </w:r>
        <w:proofErr w:type="gramStart"/>
        <w:r w:rsidRPr="00D83AFE">
          <w:rPr>
            <w:rFonts w:ascii="Arial" w:hAnsi="Arial"/>
          </w:rPr>
          <w:t>user friendly</w:t>
        </w:r>
        <w:proofErr w:type="gramEnd"/>
        <w:r w:rsidRPr="00D83AFE">
          <w:rPr>
            <w:rFonts w:ascii="Arial" w:hAnsi="Arial"/>
          </w:rPr>
          <w:t xml:space="preserve"> tool to pre-process and analyse microarray data. BMC Bioinformatics </w:t>
        </w:r>
        <w:r w:rsidRPr="00D83AFE">
          <w:rPr>
            <w:rFonts w:ascii="Arial" w:hAnsi="Arial"/>
            <w:b/>
          </w:rPr>
          <w:t>10:</w:t>
        </w:r>
        <w:r w:rsidRPr="00D83AFE">
          <w:rPr>
            <w:rFonts w:ascii="Arial" w:hAnsi="Arial"/>
          </w:rPr>
          <w:t xml:space="preserve"> 16</w:t>
        </w:r>
      </w:ins>
    </w:p>
    <w:p w:rsidR="00D83AFE" w:rsidRDefault="00D83AFE" w:rsidP="009A0C87">
      <w:pPr>
        <w:numPr>
          <w:ins w:id="1022" w:author="Marc Lohse" w:date="2009-11-27T11:30:00Z"/>
        </w:numPr>
        <w:ind w:left="720" w:hanging="720"/>
        <w:jc w:val="both"/>
        <w:rPr>
          <w:ins w:id="1023" w:author="Marc Lohse" w:date="2009-11-27T11:30:00Z"/>
          <w:rFonts w:ascii="Arial" w:hAnsi="Arial"/>
        </w:rPr>
      </w:pPr>
    </w:p>
    <w:p w:rsidR="00D83AFE" w:rsidRDefault="00D83AFE" w:rsidP="009A0C87">
      <w:pPr>
        <w:numPr>
          <w:ins w:id="1024" w:author="Marc Lohse" w:date="2009-11-27T11:30:00Z"/>
        </w:numPr>
        <w:ind w:left="720" w:hanging="720"/>
        <w:jc w:val="both"/>
        <w:rPr>
          <w:ins w:id="1025" w:author="Marc Lohse" w:date="2009-11-27T11:30:00Z"/>
          <w:rFonts w:ascii="Arial" w:hAnsi="Arial"/>
        </w:rPr>
      </w:pPr>
    </w:p>
    <w:p w:rsidR="00D83AFE" w:rsidRDefault="00D83AFE" w:rsidP="009A0C87">
      <w:pPr>
        <w:numPr>
          <w:ins w:id="1026" w:author="Marc Lohse" w:date="2009-11-27T11:30:00Z"/>
        </w:numPr>
        <w:ind w:left="720" w:hanging="720"/>
        <w:jc w:val="both"/>
        <w:rPr>
          <w:ins w:id="1027" w:author="Marc Lohse" w:date="2009-11-27T11:30:00Z"/>
          <w:rFonts w:ascii="Arial" w:hAnsi="Arial"/>
        </w:rPr>
      </w:pPr>
    </w:p>
    <w:p w:rsidR="00D83AFE" w:rsidRPr="00D83AFE" w:rsidRDefault="00D83AFE" w:rsidP="009A0C87">
      <w:pPr>
        <w:numPr>
          <w:ins w:id="1028" w:author="Marc Lohse" w:date="2009-11-27T11:30:00Z"/>
        </w:numPr>
        <w:ind w:left="720" w:hanging="720"/>
        <w:jc w:val="both"/>
        <w:rPr>
          <w:ins w:id="1029" w:author="Marc Lohse" w:date="2009-11-27T11:27:00Z"/>
          <w:rFonts w:ascii="Arial" w:hAnsi="Arial"/>
        </w:rPr>
      </w:pPr>
    </w:p>
    <w:p w:rsidR="009A0C87" w:rsidRDefault="009A0C87" w:rsidP="009A0C87">
      <w:pPr>
        <w:ind w:left="720" w:hanging="720"/>
        <w:jc w:val="both"/>
        <w:rPr>
          <w:ins w:id="1030" w:author="Marc Lohse" w:date="2009-11-27T11:30:00Z"/>
          <w:rFonts w:ascii="Arial" w:hAnsi="Arial"/>
        </w:rPr>
      </w:pPr>
      <w:ins w:id="1031" w:author="Marc Lohse" w:date="2009-11-27T11:27:00Z">
        <w:r w:rsidRPr="00D83AFE">
          <w:rPr>
            <w:rFonts w:ascii="Arial" w:hAnsi="Arial"/>
            <w:b/>
          </w:rPr>
          <w:t>Mizukami Y, Huang H, Tudor M, Hu Y, Ma H</w:t>
        </w:r>
        <w:r w:rsidRPr="00D83AFE">
          <w:rPr>
            <w:rFonts w:ascii="Arial" w:hAnsi="Arial"/>
          </w:rPr>
          <w:t xml:space="preserve"> (1996) Functional domains of the floral regulator AGAMOUS: characterization of the DNA binding domain and analysis of dominant negative mutations. Plant Cell </w:t>
        </w:r>
        <w:r w:rsidRPr="00D83AFE">
          <w:rPr>
            <w:rFonts w:ascii="Arial" w:hAnsi="Arial"/>
            <w:b/>
          </w:rPr>
          <w:t>8:</w:t>
        </w:r>
        <w:r w:rsidRPr="00D83AFE">
          <w:rPr>
            <w:rFonts w:ascii="Arial" w:hAnsi="Arial"/>
          </w:rPr>
          <w:t xml:space="preserve"> 831-845</w:t>
        </w:r>
      </w:ins>
    </w:p>
    <w:p w:rsidR="00D83AFE" w:rsidRPr="00D83AFE" w:rsidRDefault="00D83AFE" w:rsidP="009A0C87">
      <w:pPr>
        <w:numPr>
          <w:ins w:id="1032" w:author="Marc Lohse" w:date="2009-11-27T11:30:00Z"/>
        </w:numPr>
        <w:ind w:left="720" w:hanging="720"/>
        <w:jc w:val="both"/>
        <w:rPr>
          <w:ins w:id="1033" w:author="Marc Lohse" w:date="2009-11-27T11:27:00Z"/>
          <w:rFonts w:ascii="Arial" w:hAnsi="Arial"/>
        </w:rPr>
      </w:pPr>
    </w:p>
    <w:p w:rsidR="009A0C87" w:rsidRDefault="009A0C87" w:rsidP="009A0C87">
      <w:pPr>
        <w:ind w:left="720" w:hanging="720"/>
        <w:jc w:val="both"/>
        <w:rPr>
          <w:ins w:id="1034" w:author="Marc Lohse" w:date="2009-11-27T11:30:00Z"/>
          <w:rFonts w:ascii="Arial" w:hAnsi="Arial"/>
        </w:rPr>
      </w:pPr>
      <w:ins w:id="1035" w:author="Marc Lohse" w:date="2009-11-27T11:27:00Z">
        <w:r w:rsidRPr="00D83AFE">
          <w:rPr>
            <w:rFonts w:ascii="Arial" w:hAnsi="Arial"/>
            <w:b/>
          </w:rPr>
          <w:t>Orashakova S, Lange M, Lange S, Wege S, Becker A</w:t>
        </w:r>
        <w:r w:rsidRPr="00D83AFE">
          <w:rPr>
            <w:rFonts w:ascii="Arial" w:hAnsi="Arial"/>
          </w:rPr>
          <w:t xml:space="preserve"> (2009) The CRABS CLAW ortholog from California poppy (Eschscholzia californica, Papaveraceae), EcCRC, is involved in floral meristem termination, gynoecium differentiation and ovule initiation. Plant J </w:t>
        </w:r>
        <w:r w:rsidRPr="00D83AFE">
          <w:rPr>
            <w:rFonts w:ascii="Arial" w:hAnsi="Arial"/>
            <w:b/>
          </w:rPr>
          <w:t>58:</w:t>
        </w:r>
        <w:r w:rsidRPr="00D83AFE">
          <w:rPr>
            <w:rFonts w:ascii="Arial" w:hAnsi="Arial"/>
          </w:rPr>
          <w:t xml:space="preserve"> 682-693</w:t>
        </w:r>
      </w:ins>
    </w:p>
    <w:p w:rsidR="00D83AFE" w:rsidRPr="00D83AFE" w:rsidRDefault="00D83AFE" w:rsidP="009A0C87">
      <w:pPr>
        <w:numPr>
          <w:ins w:id="1036" w:author="Marc Lohse" w:date="2009-11-27T11:30:00Z"/>
        </w:numPr>
        <w:ind w:left="720" w:hanging="720"/>
        <w:jc w:val="both"/>
        <w:rPr>
          <w:ins w:id="1037" w:author="Marc Lohse" w:date="2009-11-27T11:27:00Z"/>
          <w:rFonts w:ascii="Arial" w:hAnsi="Arial"/>
        </w:rPr>
      </w:pPr>
    </w:p>
    <w:p w:rsidR="009A0C87" w:rsidRDefault="009A0C87" w:rsidP="009A0C87">
      <w:pPr>
        <w:ind w:left="720" w:hanging="720"/>
        <w:jc w:val="both"/>
        <w:rPr>
          <w:ins w:id="1038" w:author="Marc Lohse" w:date="2009-11-27T11:30:00Z"/>
          <w:rFonts w:ascii="Arial" w:hAnsi="Arial"/>
        </w:rPr>
      </w:pPr>
      <w:ins w:id="1039" w:author="Marc Lohse" w:date="2009-11-27T11:27:00Z">
        <w:r w:rsidRPr="00D83AFE">
          <w:rPr>
            <w:rFonts w:ascii="Arial" w:hAnsi="Arial"/>
            <w:b/>
          </w:rPr>
          <w:t>Pelaz S, Ditta GS, Baumann E, Wisman E, Yanofsky MF</w:t>
        </w:r>
        <w:r w:rsidRPr="00D83AFE">
          <w:rPr>
            <w:rFonts w:ascii="Arial" w:hAnsi="Arial"/>
          </w:rPr>
          <w:t xml:space="preserve"> (2000) B and C floral organ identity functions require SEPALLATA MADS-box genes. Nature </w:t>
        </w:r>
        <w:r w:rsidRPr="00D83AFE">
          <w:rPr>
            <w:rFonts w:ascii="Arial" w:hAnsi="Arial"/>
            <w:b/>
          </w:rPr>
          <w:t>405:</w:t>
        </w:r>
        <w:r w:rsidRPr="00D83AFE">
          <w:rPr>
            <w:rFonts w:ascii="Arial" w:hAnsi="Arial"/>
          </w:rPr>
          <w:t xml:space="preserve"> 200-203</w:t>
        </w:r>
      </w:ins>
    </w:p>
    <w:p w:rsidR="00D83AFE" w:rsidRPr="00D83AFE" w:rsidRDefault="00D83AFE" w:rsidP="009A0C87">
      <w:pPr>
        <w:numPr>
          <w:ins w:id="1040" w:author="Marc Lohse" w:date="2009-11-27T11:30:00Z"/>
        </w:numPr>
        <w:ind w:left="720" w:hanging="720"/>
        <w:jc w:val="both"/>
        <w:rPr>
          <w:ins w:id="1041" w:author="Marc Lohse" w:date="2009-11-27T11:27:00Z"/>
          <w:rFonts w:ascii="Arial" w:hAnsi="Arial"/>
        </w:rPr>
      </w:pPr>
    </w:p>
    <w:p w:rsidR="009A0C87" w:rsidRDefault="009A0C87" w:rsidP="009A0C87">
      <w:pPr>
        <w:ind w:left="720" w:hanging="720"/>
        <w:jc w:val="both"/>
        <w:rPr>
          <w:ins w:id="1042" w:author="Marc Lohse" w:date="2009-11-27T11:30:00Z"/>
          <w:rFonts w:ascii="Arial" w:hAnsi="Arial"/>
        </w:rPr>
      </w:pPr>
      <w:ins w:id="1043" w:author="Marc Lohse" w:date="2009-11-27T11:27:00Z">
        <w:r w:rsidRPr="00D83AFE">
          <w:rPr>
            <w:rFonts w:ascii="Arial" w:hAnsi="Arial"/>
            <w:b/>
          </w:rPr>
          <w:t>Rainer J, Sanchez-Cabo F, Stocker G, Sturn A, Trajanoski Z</w:t>
        </w:r>
        <w:r w:rsidRPr="00D83AFE">
          <w:rPr>
            <w:rFonts w:ascii="Arial" w:hAnsi="Arial"/>
          </w:rPr>
          <w:t xml:space="preserve"> (2006) CARMAweb: comprehensive R- and bioconductor-based web service for microarray data analysis. Nucleic Acids Res </w:t>
        </w:r>
        <w:r w:rsidRPr="00D83AFE">
          <w:rPr>
            <w:rFonts w:ascii="Arial" w:hAnsi="Arial"/>
            <w:b/>
          </w:rPr>
          <w:t>34:</w:t>
        </w:r>
        <w:r w:rsidRPr="00D83AFE">
          <w:rPr>
            <w:rFonts w:ascii="Arial" w:hAnsi="Arial"/>
          </w:rPr>
          <w:t xml:space="preserve"> W498-503</w:t>
        </w:r>
      </w:ins>
    </w:p>
    <w:p w:rsidR="00D83AFE" w:rsidRPr="00D83AFE" w:rsidRDefault="00D83AFE" w:rsidP="009A0C87">
      <w:pPr>
        <w:numPr>
          <w:ins w:id="1044" w:author="Marc Lohse" w:date="2009-11-27T11:30:00Z"/>
        </w:numPr>
        <w:ind w:left="720" w:hanging="720"/>
        <w:jc w:val="both"/>
        <w:rPr>
          <w:ins w:id="1045" w:author="Marc Lohse" w:date="2009-11-27T11:27:00Z"/>
          <w:rFonts w:ascii="Arial" w:hAnsi="Arial"/>
        </w:rPr>
      </w:pPr>
    </w:p>
    <w:p w:rsidR="009A0C87" w:rsidRDefault="009A0C87" w:rsidP="009A0C87">
      <w:pPr>
        <w:ind w:left="720" w:hanging="720"/>
        <w:jc w:val="both"/>
        <w:rPr>
          <w:ins w:id="1046" w:author="Marc Lohse" w:date="2009-11-27T11:30:00Z"/>
          <w:rFonts w:ascii="Arial" w:hAnsi="Arial"/>
        </w:rPr>
      </w:pPr>
      <w:proofErr w:type="gramStart"/>
      <w:ins w:id="1047" w:author="Marc Lohse" w:date="2009-11-27T11:27:00Z">
        <w:r w:rsidRPr="00D83AFE">
          <w:rPr>
            <w:rFonts w:ascii="Arial" w:hAnsi="Arial"/>
            <w:b/>
          </w:rPr>
          <w:t>Robles P, Pelaz S</w:t>
        </w:r>
        <w:r w:rsidRPr="00D83AFE">
          <w:rPr>
            <w:rFonts w:ascii="Arial" w:hAnsi="Arial"/>
          </w:rPr>
          <w:t xml:space="preserve"> (2005) Flower and fruit development in Arabidopsis thaliana.</w:t>
        </w:r>
        <w:proofErr w:type="gramEnd"/>
        <w:r w:rsidRPr="00D83AFE">
          <w:rPr>
            <w:rFonts w:ascii="Arial" w:hAnsi="Arial"/>
          </w:rPr>
          <w:t xml:space="preserve"> Int J Dev Biol </w:t>
        </w:r>
        <w:r w:rsidRPr="00D83AFE">
          <w:rPr>
            <w:rFonts w:ascii="Arial" w:hAnsi="Arial"/>
            <w:b/>
          </w:rPr>
          <w:t>49:</w:t>
        </w:r>
        <w:r w:rsidRPr="00D83AFE">
          <w:rPr>
            <w:rFonts w:ascii="Arial" w:hAnsi="Arial"/>
          </w:rPr>
          <w:t xml:space="preserve"> 633-643</w:t>
        </w:r>
      </w:ins>
    </w:p>
    <w:p w:rsidR="00D83AFE" w:rsidRPr="00D83AFE" w:rsidRDefault="00D83AFE" w:rsidP="009A0C87">
      <w:pPr>
        <w:numPr>
          <w:ins w:id="1048" w:author="Marc Lohse" w:date="2009-11-27T11:30:00Z"/>
        </w:numPr>
        <w:ind w:left="720" w:hanging="720"/>
        <w:jc w:val="both"/>
        <w:rPr>
          <w:ins w:id="1049" w:author="Marc Lohse" w:date="2009-11-27T11:27:00Z"/>
          <w:rFonts w:ascii="Arial" w:hAnsi="Arial"/>
        </w:rPr>
      </w:pPr>
    </w:p>
    <w:p w:rsidR="009A0C87" w:rsidRDefault="009A0C87" w:rsidP="009A0C87">
      <w:pPr>
        <w:ind w:left="720" w:hanging="720"/>
        <w:jc w:val="both"/>
        <w:rPr>
          <w:ins w:id="1050" w:author="Marc Lohse" w:date="2009-11-27T11:30:00Z"/>
          <w:rFonts w:ascii="Arial" w:hAnsi="Arial"/>
        </w:rPr>
      </w:pPr>
      <w:ins w:id="1051" w:author="Marc Lohse" w:date="2009-11-27T11:27:00Z">
        <w:r w:rsidRPr="00D83AFE">
          <w:rPr>
            <w:rFonts w:ascii="Arial" w:hAnsi="Arial"/>
            <w:b/>
          </w:rPr>
          <w:t>Saeed AI, Sharov V, White J, Li J, Liang W, Bhagabati N, Braisted J, Klapa M, Currier T, Thiagarajan M, Sturn A, Snuffin M, Rezantsev A, Popov D, Ryltsov A, Kostukovich E, Borisovsky I, Liu Z, Vinsavich A, Trush V, Quackenbush J</w:t>
        </w:r>
        <w:r w:rsidRPr="00D83AFE">
          <w:rPr>
            <w:rFonts w:ascii="Arial" w:hAnsi="Arial"/>
          </w:rPr>
          <w:t xml:space="preserve"> (2003) TM4: a free, open-source system for microarray data management and analysis. Biotechniques </w:t>
        </w:r>
        <w:r w:rsidRPr="00D83AFE">
          <w:rPr>
            <w:rFonts w:ascii="Arial" w:hAnsi="Arial"/>
            <w:b/>
          </w:rPr>
          <w:t>34:</w:t>
        </w:r>
        <w:r w:rsidRPr="00D83AFE">
          <w:rPr>
            <w:rFonts w:ascii="Arial" w:hAnsi="Arial"/>
          </w:rPr>
          <w:t xml:space="preserve"> 374-378</w:t>
        </w:r>
      </w:ins>
    </w:p>
    <w:p w:rsidR="00D83AFE" w:rsidRPr="00D83AFE" w:rsidRDefault="00D83AFE" w:rsidP="009A0C87">
      <w:pPr>
        <w:numPr>
          <w:ins w:id="1052" w:author="Marc Lohse" w:date="2009-11-27T11:30:00Z"/>
        </w:numPr>
        <w:ind w:left="720" w:hanging="720"/>
        <w:jc w:val="both"/>
        <w:rPr>
          <w:ins w:id="1053" w:author="Marc Lohse" w:date="2009-11-27T11:27:00Z"/>
          <w:rFonts w:ascii="Arial" w:hAnsi="Arial"/>
        </w:rPr>
      </w:pPr>
    </w:p>
    <w:p w:rsidR="009A0C87" w:rsidRPr="00D83AFE" w:rsidRDefault="009A0C87" w:rsidP="009A0C87">
      <w:pPr>
        <w:ind w:left="720" w:hanging="720"/>
        <w:jc w:val="both"/>
        <w:rPr>
          <w:ins w:id="1054" w:author="Marc Lohse" w:date="2009-11-27T11:27:00Z"/>
          <w:rFonts w:ascii="Arial" w:hAnsi="Arial"/>
        </w:rPr>
      </w:pPr>
      <w:ins w:id="1055" w:author="Marc Lohse" w:date="2009-11-27T11:27:00Z">
        <w:r w:rsidRPr="00D83AFE">
          <w:rPr>
            <w:rFonts w:ascii="Arial" w:hAnsi="Arial"/>
            <w:b/>
          </w:rPr>
          <w:t>Schena M, Shalon D, Davis RW, Brown PO</w:t>
        </w:r>
        <w:r w:rsidRPr="00D83AFE">
          <w:rPr>
            <w:rFonts w:ascii="Arial" w:hAnsi="Arial"/>
          </w:rPr>
          <w:t xml:space="preserve"> (1995) Quantitative monitoring of gene expression patterns with a complementary DNA microarray. Science </w:t>
        </w:r>
        <w:r w:rsidRPr="00D83AFE">
          <w:rPr>
            <w:rFonts w:ascii="Arial" w:hAnsi="Arial"/>
            <w:b/>
          </w:rPr>
          <w:t>270:</w:t>
        </w:r>
        <w:r w:rsidRPr="00D83AFE">
          <w:rPr>
            <w:rFonts w:ascii="Arial" w:hAnsi="Arial"/>
          </w:rPr>
          <w:t xml:space="preserve"> 467-470</w:t>
        </w:r>
      </w:ins>
    </w:p>
    <w:p w:rsidR="009A0C87" w:rsidRPr="00D83AFE" w:rsidRDefault="009A0C87" w:rsidP="009A0C87">
      <w:pPr>
        <w:ind w:left="720" w:hanging="720"/>
        <w:jc w:val="both"/>
        <w:rPr>
          <w:ins w:id="1056" w:author="Marc Lohse" w:date="2009-11-27T11:27:00Z"/>
          <w:rFonts w:ascii="Arial" w:hAnsi="Arial"/>
        </w:rPr>
      </w:pPr>
      <w:ins w:id="1057" w:author="Marc Lohse" w:date="2009-11-27T11:27:00Z">
        <w:r w:rsidRPr="00D83AFE">
          <w:rPr>
            <w:rFonts w:ascii="Arial" w:hAnsi="Arial"/>
            <w:b/>
          </w:rPr>
          <w:t>Schmid M, Davison TS, Henz SR, Pape UJ, Demar M, Vingron M, Schölkopf B, Weigel D, Lohmann JU</w:t>
        </w:r>
        <w:r w:rsidRPr="00D83AFE">
          <w:rPr>
            <w:rFonts w:ascii="Arial" w:hAnsi="Arial"/>
          </w:rPr>
          <w:t xml:space="preserve"> (2005) A gene expression map of Arabidopsis thaliana development. Nat Genet </w:t>
        </w:r>
        <w:r w:rsidRPr="00D83AFE">
          <w:rPr>
            <w:rFonts w:ascii="Arial" w:hAnsi="Arial"/>
            <w:b/>
          </w:rPr>
          <w:t>37:</w:t>
        </w:r>
        <w:r w:rsidRPr="00D83AFE">
          <w:rPr>
            <w:rFonts w:ascii="Arial" w:hAnsi="Arial"/>
          </w:rPr>
          <w:t xml:space="preserve"> 501-506</w:t>
        </w:r>
      </w:ins>
    </w:p>
    <w:p w:rsidR="009A0C87" w:rsidRPr="00D83AFE" w:rsidRDefault="009A0C87" w:rsidP="009A0C87">
      <w:pPr>
        <w:ind w:left="720" w:hanging="720"/>
        <w:jc w:val="both"/>
        <w:rPr>
          <w:ins w:id="1058" w:author="Marc Lohse" w:date="2009-11-27T11:27:00Z"/>
          <w:rFonts w:ascii="Arial" w:hAnsi="Arial"/>
        </w:rPr>
      </w:pPr>
      <w:proofErr w:type="gramStart"/>
      <w:ins w:id="1059" w:author="Marc Lohse" w:date="2009-11-27T11:27:00Z">
        <w:r w:rsidRPr="00D83AFE">
          <w:rPr>
            <w:rFonts w:ascii="Arial" w:hAnsi="Arial"/>
            <w:b/>
          </w:rPr>
          <w:t>Smyth GK</w:t>
        </w:r>
        <w:r w:rsidRPr="00D83AFE">
          <w:rPr>
            <w:rFonts w:ascii="Arial" w:hAnsi="Arial"/>
          </w:rPr>
          <w:t xml:space="preserve"> (2004) Linear models and empirical bayes methods for assessing differential expression in microarray experiments.</w:t>
        </w:r>
        <w:proofErr w:type="gramEnd"/>
        <w:r w:rsidRPr="00D83AFE">
          <w:rPr>
            <w:rFonts w:ascii="Arial" w:hAnsi="Arial"/>
          </w:rPr>
          <w:t xml:space="preserve"> Statistical applications in genetics and molecular biology </w:t>
        </w:r>
        <w:r w:rsidRPr="00D83AFE">
          <w:rPr>
            <w:rFonts w:ascii="Arial" w:hAnsi="Arial"/>
            <w:b/>
          </w:rPr>
          <w:t>3:</w:t>
        </w:r>
        <w:r w:rsidRPr="00D83AFE">
          <w:rPr>
            <w:rFonts w:ascii="Arial" w:hAnsi="Arial"/>
          </w:rPr>
          <w:t xml:space="preserve"> Article3</w:t>
        </w:r>
      </w:ins>
    </w:p>
    <w:p w:rsidR="009A0C87" w:rsidRDefault="009A0C87" w:rsidP="009A0C87">
      <w:pPr>
        <w:ind w:left="720" w:hanging="720"/>
        <w:jc w:val="both"/>
        <w:rPr>
          <w:ins w:id="1060" w:author="Marc Lohse" w:date="2009-11-27T11:30:00Z"/>
          <w:rFonts w:ascii="Arial" w:hAnsi="Arial"/>
        </w:rPr>
      </w:pPr>
      <w:ins w:id="1061" w:author="Marc Lohse" w:date="2009-11-27T11:27:00Z">
        <w:r w:rsidRPr="00D83AFE">
          <w:rPr>
            <w:rFonts w:ascii="Arial" w:hAnsi="Arial"/>
            <w:b/>
          </w:rPr>
          <w:t>Smyth GK, Speed T</w:t>
        </w:r>
        <w:r w:rsidRPr="00D83AFE">
          <w:rPr>
            <w:rFonts w:ascii="Arial" w:hAnsi="Arial"/>
          </w:rPr>
          <w:t xml:space="preserve"> (2003) Normalization of cDNA microarray data. Methods </w:t>
        </w:r>
        <w:r w:rsidRPr="00D83AFE">
          <w:rPr>
            <w:rFonts w:ascii="Arial" w:hAnsi="Arial"/>
            <w:b/>
          </w:rPr>
          <w:t>31:</w:t>
        </w:r>
        <w:r w:rsidRPr="00D83AFE">
          <w:rPr>
            <w:rFonts w:ascii="Arial" w:hAnsi="Arial"/>
          </w:rPr>
          <w:t xml:space="preserve"> 265-273</w:t>
        </w:r>
      </w:ins>
    </w:p>
    <w:p w:rsidR="00D83AFE" w:rsidRPr="00D83AFE" w:rsidRDefault="00D83AFE" w:rsidP="009A0C87">
      <w:pPr>
        <w:numPr>
          <w:ins w:id="1062" w:author="Marc Lohse" w:date="2009-11-27T11:30:00Z"/>
        </w:numPr>
        <w:ind w:left="720" w:hanging="720"/>
        <w:jc w:val="both"/>
        <w:rPr>
          <w:ins w:id="1063" w:author="Marc Lohse" w:date="2009-11-27T11:27:00Z"/>
          <w:rFonts w:ascii="Arial" w:hAnsi="Arial"/>
        </w:rPr>
      </w:pPr>
    </w:p>
    <w:p w:rsidR="009A0C87" w:rsidRDefault="009A0C87" w:rsidP="009A0C87">
      <w:pPr>
        <w:ind w:left="720" w:hanging="720"/>
        <w:jc w:val="both"/>
        <w:rPr>
          <w:ins w:id="1064" w:author="Marc Lohse" w:date="2009-11-27T11:30:00Z"/>
          <w:rFonts w:ascii="Arial" w:hAnsi="Arial"/>
        </w:rPr>
      </w:pPr>
      <w:proofErr w:type="gramStart"/>
      <w:ins w:id="1065" w:author="Marc Lohse" w:date="2009-11-27T11:27:00Z">
        <w:r w:rsidRPr="00D83AFE">
          <w:rPr>
            <w:rFonts w:ascii="Arial" w:hAnsi="Arial"/>
            <w:b/>
          </w:rPr>
          <w:t>Stahle MI, Kuehlich J, Staron L, von Arnim AG, Golz JF</w:t>
        </w:r>
        <w:r w:rsidRPr="00D83AFE">
          <w:rPr>
            <w:rFonts w:ascii="Arial" w:hAnsi="Arial"/>
          </w:rPr>
          <w:t xml:space="preserve"> (2009) YABBYs and the Transcriptional Corepressors LEUNIG and LEUNIG_HOMOLOG Maintain Leaf Polarity and Meristem Activity in Arabidopsis.</w:t>
        </w:r>
        <w:proofErr w:type="gramEnd"/>
        <w:r w:rsidRPr="00D83AFE">
          <w:rPr>
            <w:rFonts w:ascii="Arial" w:hAnsi="Arial"/>
          </w:rPr>
          <w:t xml:space="preserve"> Plant Cell </w:t>
        </w:r>
      </w:ins>
    </w:p>
    <w:p w:rsidR="00D83AFE" w:rsidRPr="00D83AFE" w:rsidRDefault="00D83AFE" w:rsidP="009A0C87">
      <w:pPr>
        <w:numPr>
          <w:ins w:id="1066" w:author="Marc Lohse" w:date="2009-11-27T11:30:00Z"/>
        </w:numPr>
        <w:ind w:left="720" w:hanging="720"/>
        <w:jc w:val="both"/>
        <w:rPr>
          <w:ins w:id="1067" w:author="Marc Lohse" w:date="2009-11-27T11:27:00Z"/>
          <w:rFonts w:ascii="Arial" w:hAnsi="Arial"/>
        </w:rPr>
      </w:pPr>
    </w:p>
    <w:p w:rsidR="009A0C87" w:rsidRDefault="009A0C87" w:rsidP="009A0C87">
      <w:pPr>
        <w:ind w:left="720" w:hanging="720"/>
        <w:jc w:val="both"/>
        <w:rPr>
          <w:ins w:id="1068" w:author="Marc Lohse" w:date="2009-11-27T11:30:00Z"/>
          <w:rFonts w:ascii="Arial" w:hAnsi="Arial"/>
        </w:rPr>
      </w:pPr>
      <w:ins w:id="1069" w:author="Marc Lohse" w:date="2009-11-27T11:27:00Z">
        <w:r w:rsidRPr="00D83AFE">
          <w:rPr>
            <w:rFonts w:ascii="Arial" w:hAnsi="Arial"/>
            <w:b/>
          </w:rPr>
          <w:t>Street NR, Sjodin A, Bylesjo M, Gustafsson P, Trygg J, Jansson S</w:t>
        </w:r>
        <w:r w:rsidRPr="00D83AFE">
          <w:rPr>
            <w:rFonts w:ascii="Arial" w:hAnsi="Arial"/>
          </w:rPr>
          <w:t xml:space="preserve"> (2008) A cross-species transcriptomics approach to identify genes involved in leaf development. BMC Genomics </w:t>
        </w:r>
        <w:r w:rsidRPr="00D83AFE">
          <w:rPr>
            <w:rFonts w:ascii="Arial" w:hAnsi="Arial"/>
            <w:b/>
          </w:rPr>
          <w:t>9:</w:t>
        </w:r>
        <w:r w:rsidRPr="00D83AFE">
          <w:rPr>
            <w:rFonts w:ascii="Arial" w:hAnsi="Arial"/>
          </w:rPr>
          <w:t xml:space="preserve"> 589</w:t>
        </w:r>
      </w:ins>
    </w:p>
    <w:p w:rsidR="00D83AFE" w:rsidRPr="00D83AFE" w:rsidRDefault="00D83AFE" w:rsidP="009A0C87">
      <w:pPr>
        <w:numPr>
          <w:ins w:id="1070" w:author="Marc Lohse" w:date="2009-11-27T11:30:00Z"/>
        </w:numPr>
        <w:ind w:left="720" w:hanging="720"/>
        <w:jc w:val="both"/>
        <w:rPr>
          <w:ins w:id="1071" w:author="Marc Lohse" w:date="2009-11-27T11:27:00Z"/>
          <w:rFonts w:ascii="Arial" w:hAnsi="Arial"/>
        </w:rPr>
      </w:pPr>
    </w:p>
    <w:p w:rsidR="009A0C87" w:rsidRDefault="009A0C87" w:rsidP="009A0C87">
      <w:pPr>
        <w:ind w:left="720" w:hanging="720"/>
        <w:jc w:val="both"/>
        <w:rPr>
          <w:ins w:id="1072" w:author="Marc Lohse" w:date="2009-11-27T11:30:00Z"/>
          <w:rFonts w:ascii="Arial" w:hAnsi="Arial"/>
        </w:rPr>
      </w:pPr>
      <w:ins w:id="1073" w:author="Marc Lohse" w:date="2009-11-27T11:27:00Z">
        <w:r w:rsidRPr="00D83AFE">
          <w:rPr>
            <w:rFonts w:ascii="Arial" w:hAnsi="Arial"/>
            <w:b/>
          </w:rPr>
          <w:t>Sun J, Loboda T, Sung SJ, Black CC</w:t>
        </w:r>
        <w:r w:rsidRPr="00D83AFE">
          <w:rPr>
            <w:rFonts w:ascii="Arial" w:hAnsi="Arial"/>
          </w:rPr>
          <w:t xml:space="preserve"> (1992) Sucrose Synthase in Wild Tomato, Lycopersicon chmielewskii, and Tomato Fruit Sink Strength. Plant Physiol </w:t>
        </w:r>
        <w:r w:rsidRPr="00D83AFE">
          <w:rPr>
            <w:rFonts w:ascii="Arial" w:hAnsi="Arial"/>
            <w:b/>
          </w:rPr>
          <w:t>98:</w:t>
        </w:r>
        <w:r w:rsidRPr="00D83AFE">
          <w:rPr>
            <w:rFonts w:ascii="Arial" w:hAnsi="Arial"/>
          </w:rPr>
          <w:t xml:space="preserve"> 1163-1169</w:t>
        </w:r>
      </w:ins>
    </w:p>
    <w:p w:rsidR="00D83AFE" w:rsidRPr="00D83AFE" w:rsidRDefault="00D83AFE" w:rsidP="009A0C87">
      <w:pPr>
        <w:numPr>
          <w:ins w:id="1074" w:author="Marc Lohse" w:date="2009-11-27T11:30:00Z"/>
        </w:numPr>
        <w:ind w:left="720" w:hanging="720"/>
        <w:jc w:val="both"/>
        <w:rPr>
          <w:ins w:id="1075" w:author="Marc Lohse" w:date="2009-11-27T11:27:00Z"/>
          <w:rFonts w:ascii="Arial" w:hAnsi="Arial"/>
        </w:rPr>
      </w:pPr>
    </w:p>
    <w:p w:rsidR="009A0C87" w:rsidRDefault="00D7454E" w:rsidP="009A0C87">
      <w:pPr>
        <w:ind w:left="720" w:hanging="720"/>
        <w:jc w:val="both"/>
        <w:rPr>
          <w:ins w:id="1076" w:author="Marc Lohse" w:date="2009-11-27T11:31:00Z"/>
          <w:rFonts w:ascii="Arial" w:hAnsi="Arial"/>
        </w:rPr>
      </w:pPr>
      <w:ins w:id="1077" w:author="Marc Lohse" w:date="2009-11-27T11:31:00Z">
        <w:r>
          <w:rPr>
            <w:rFonts w:ascii="Arial" w:hAnsi="Arial"/>
            <w:b/>
          </w:rPr>
          <w:t>R Development Core Team</w:t>
        </w:r>
      </w:ins>
      <w:ins w:id="1078" w:author="Marc Lohse" w:date="2009-11-27T11:27:00Z">
        <w:r w:rsidR="00AD3960">
          <w:rPr>
            <w:rFonts w:ascii="Arial" w:hAnsi="Arial"/>
          </w:rPr>
          <w:t xml:space="preserve"> (2009</w:t>
        </w:r>
        <w:r w:rsidR="009A0C87" w:rsidRPr="00D83AFE">
          <w:rPr>
            <w:rFonts w:ascii="Arial" w:hAnsi="Arial"/>
          </w:rPr>
          <w:t>) R: A Language and Environ</w:t>
        </w:r>
        <w:r w:rsidR="00AD3960">
          <w:rPr>
            <w:rFonts w:ascii="Arial" w:hAnsi="Arial"/>
          </w:rPr>
          <w:t xml:space="preserve">ment for Statistical Computing. </w:t>
        </w:r>
        <w:proofErr w:type="gramStart"/>
        <w:r w:rsidR="00AD3960">
          <w:rPr>
            <w:rFonts w:ascii="Arial" w:hAnsi="Arial"/>
          </w:rPr>
          <w:t>R Foundation for Statistical Computing, Vienna, Austria.</w:t>
        </w:r>
        <w:proofErr w:type="gramEnd"/>
        <w:r w:rsidR="00AD3960">
          <w:rPr>
            <w:rFonts w:ascii="Arial" w:hAnsi="Arial"/>
          </w:rPr>
          <w:t xml:space="preserve"> ISBN 3-900051-07-0</w:t>
        </w:r>
      </w:ins>
    </w:p>
    <w:p w:rsidR="00D7454E" w:rsidRPr="00D83AFE" w:rsidRDefault="00D7454E" w:rsidP="009A0C87">
      <w:pPr>
        <w:numPr>
          <w:ins w:id="1079" w:author="Marc Lohse" w:date="2009-11-27T11:31:00Z"/>
        </w:numPr>
        <w:ind w:left="720" w:hanging="720"/>
        <w:jc w:val="both"/>
        <w:rPr>
          <w:ins w:id="1080" w:author="Marc Lohse" w:date="2009-11-27T11:27:00Z"/>
          <w:rFonts w:ascii="Arial" w:hAnsi="Arial"/>
        </w:rPr>
      </w:pPr>
    </w:p>
    <w:p w:rsidR="009A0C87" w:rsidRDefault="009A0C87" w:rsidP="009A0C87">
      <w:pPr>
        <w:ind w:left="720" w:hanging="720"/>
        <w:jc w:val="both"/>
        <w:rPr>
          <w:ins w:id="1081" w:author="Marc Lohse" w:date="2009-11-27T11:30:00Z"/>
          <w:rFonts w:ascii="Arial" w:hAnsi="Arial"/>
        </w:rPr>
      </w:pPr>
      <w:ins w:id="1082" w:author="Marc Lohse" w:date="2009-11-27T11:27:00Z">
        <w:r w:rsidRPr="00D83AFE">
          <w:rPr>
            <w:rFonts w:ascii="Arial" w:hAnsi="Arial"/>
            <w:b/>
          </w:rPr>
          <w:t>Usadel B, Nagel A, Steinhauser D, Gibon Y, Bläsing OE, Redestig H, Sreenivasulu N, Krall L, Hannah MA, Poree F, Fernie AR, Stitt M</w:t>
        </w:r>
        <w:r w:rsidRPr="00D83AFE">
          <w:rPr>
            <w:rFonts w:ascii="Arial" w:hAnsi="Arial"/>
          </w:rPr>
          <w:t xml:space="preserve"> (2006) PageMan: an interactive ontology tool to generate, display, and annotate overview graphs for profiling experiments. BMC Bioinformatics </w:t>
        </w:r>
        <w:r w:rsidRPr="00D83AFE">
          <w:rPr>
            <w:rFonts w:ascii="Arial" w:hAnsi="Arial"/>
            <w:b/>
          </w:rPr>
          <w:t>7:</w:t>
        </w:r>
        <w:r w:rsidRPr="00D83AFE">
          <w:rPr>
            <w:rFonts w:ascii="Arial" w:hAnsi="Arial"/>
          </w:rPr>
          <w:t xml:space="preserve"> 535</w:t>
        </w:r>
      </w:ins>
    </w:p>
    <w:p w:rsidR="00D83AFE" w:rsidRPr="00D83AFE" w:rsidRDefault="00D83AFE" w:rsidP="009A0C87">
      <w:pPr>
        <w:numPr>
          <w:ins w:id="1083" w:author="Marc Lohse" w:date="2009-11-27T11:30:00Z"/>
        </w:numPr>
        <w:ind w:left="720" w:hanging="720"/>
        <w:jc w:val="both"/>
        <w:rPr>
          <w:ins w:id="1084" w:author="Marc Lohse" w:date="2009-11-27T11:27:00Z"/>
          <w:rFonts w:ascii="Arial" w:hAnsi="Arial"/>
        </w:rPr>
      </w:pPr>
    </w:p>
    <w:p w:rsidR="009A0C87" w:rsidRDefault="009A0C87" w:rsidP="009A0C87">
      <w:pPr>
        <w:ind w:left="720" w:hanging="720"/>
        <w:jc w:val="both"/>
        <w:rPr>
          <w:ins w:id="1085" w:author="Marc Lohse" w:date="2009-11-27T11:30:00Z"/>
          <w:rFonts w:ascii="Arial" w:hAnsi="Arial"/>
        </w:rPr>
      </w:pPr>
      <w:ins w:id="1086" w:author="Marc Lohse" w:date="2009-11-27T11:27:00Z">
        <w:r w:rsidRPr="00D83AFE">
          <w:rPr>
            <w:rFonts w:ascii="Arial" w:hAnsi="Arial"/>
            <w:b/>
          </w:rPr>
          <w:t>Usadel B, Nagel A, Thimm O, Redestig H, Blaesing OE, Palacios-Rojas N, Selbig J, Hannemann J, Piques MC, Steinhauser D, Scheible WR, Gibon Y, Morcuende R, Weicht D, Meyer S, Stitt M</w:t>
        </w:r>
        <w:r w:rsidRPr="00D83AFE">
          <w:rPr>
            <w:rFonts w:ascii="Arial" w:hAnsi="Arial"/>
          </w:rPr>
          <w:t xml:space="preserve"> (2005) Extension of the visualization tool MapMan to allow statistical analysis of arrays, display of corresponding genes, and comparison with known responses. Plant Physiol </w:t>
        </w:r>
        <w:r w:rsidRPr="00D83AFE">
          <w:rPr>
            <w:rFonts w:ascii="Arial" w:hAnsi="Arial"/>
            <w:b/>
          </w:rPr>
          <w:t>138:</w:t>
        </w:r>
        <w:r w:rsidRPr="00D83AFE">
          <w:rPr>
            <w:rFonts w:ascii="Arial" w:hAnsi="Arial"/>
          </w:rPr>
          <w:t xml:space="preserve"> 1195-1204</w:t>
        </w:r>
      </w:ins>
    </w:p>
    <w:p w:rsidR="00D83AFE" w:rsidRPr="00D83AFE" w:rsidRDefault="00D83AFE" w:rsidP="009A0C87">
      <w:pPr>
        <w:numPr>
          <w:ins w:id="1087" w:author="Marc Lohse" w:date="2009-11-27T11:30:00Z"/>
        </w:numPr>
        <w:ind w:left="720" w:hanging="720"/>
        <w:jc w:val="both"/>
        <w:rPr>
          <w:ins w:id="1088" w:author="Marc Lohse" w:date="2009-11-27T11:27:00Z"/>
          <w:rFonts w:ascii="Arial" w:hAnsi="Arial"/>
        </w:rPr>
      </w:pPr>
    </w:p>
    <w:p w:rsidR="009A0C87" w:rsidRDefault="009A0C87" w:rsidP="009A0C87">
      <w:pPr>
        <w:ind w:left="720" w:hanging="720"/>
        <w:jc w:val="both"/>
        <w:rPr>
          <w:ins w:id="1089" w:author="Marc Lohse" w:date="2009-11-27T11:30:00Z"/>
          <w:rFonts w:ascii="Arial" w:hAnsi="Arial"/>
        </w:rPr>
      </w:pPr>
      <w:ins w:id="1090" w:author="Marc Lohse" w:date="2009-11-27T11:27:00Z">
        <w:r w:rsidRPr="00D83AFE">
          <w:rPr>
            <w:rFonts w:ascii="Arial" w:hAnsi="Arial"/>
            <w:b/>
          </w:rPr>
          <w:t>Usadel B, Poree F, Nagel A, Lohse M, Czedik-Eysenberg A, Stitt M</w:t>
        </w:r>
        <w:r w:rsidRPr="00D83AFE">
          <w:rPr>
            <w:rFonts w:ascii="Arial" w:hAnsi="Arial"/>
          </w:rPr>
          <w:t xml:space="preserve"> (2009) A guide to using MapMan to visualize and compare Omics data in plants: a case study in the crop species, Maize. Plant Cell Environ </w:t>
        </w:r>
        <w:r w:rsidRPr="00D83AFE">
          <w:rPr>
            <w:rFonts w:ascii="Arial" w:hAnsi="Arial"/>
            <w:b/>
          </w:rPr>
          <w:t>32:</w:t>
        </w:r>
        <w:r w:rsidRPr="00D83AFE">
          <w:rPr>
            <w:rFonts w:ascii="Arial" w:hAnsi="Arial"/>
          </w:rPr>
          <w:t xml:space="preserve"> 1211-1229</w:t>
        </w:r>
      </w:ins>
    </w:p>
    <w:p w:rsidR="00D83AFE" w:rsidRPr="00D83AFE" w:rsidRDefault="00D83AFE" w:rsidP="009A0C87">
      <w:pPr>
        <w:numPr>
          <w:ins w:id="1091" w:author="Marc Lohse" w:date="2009-11-27T11:30:00Z"/>
        </w:numPr>
        <w:ind w:left="720" w:hanging="720"/>
        <w:jc w:val="both"/>
        <w:rPr>
          <w:ins w:id="1092" w:author="Marc Lohse" w:date="2009-11-27T11:27:00Z"/>
          <w:rFonts w:ascii="Arial" w:hAnsi="Arial"/>
        </w:rPr>
      </w:pPr>
    </w:p>
    <w:p w:rsidR="009A0C87" w:rsidRDefault="009A0C87" w:rsidP="009A0C87">
      <w:pPr>
        <w:ind w:left="720" w:hanging="720"/>
        <w:jc w:val="both"/>
        <w:rPr>
          <w:ins w:id="1093" w:author="Marc Lohse" w:date="2009-11-27T11:30:00Z"/>
          <w:rFonts w:ascii="Arial" w:hAnsi="Arial"/>
        </w:rPr>
      </w:pPr>
      <w:proofErr w:type="gramStart"/>
      <w:ins w:id="1094" w:author="Marc Lohse" w:date="2009-11-27T11:27:00Z">
        <w:r w:rsidRPr="00D83AFE">
          <w:rPr>
            <w:rFonts w:ascii="Arial" w:hAnsi="Arial"/>
            <w:b/>
          </w:rPr>
          <w:t>van</w:t>
        </w:r>
        <w:proofErr w:type="gramEnd"/>
        <w:r w:rsidRPr="00D83AFE">
          <w:rPr>
            <w:rFonts w:ascii="Arial" w:hAnsi="Arial"/>
            <w:b/>
          </w:rPr>
          <w:t xml:space="preserve"> der Merwe MJ, Osorio S, Moritz T, Nunes-Nesi A, Fernie AR</w:t>
        </w:r>
        <w:r w:rsidRPr="00D83AFE">
          <w:rPr>
            <w:rFonts w:ascii="Arial" w:hAnsi="Arial"/>
          </w:rPr>
          <w:t xml:space="preserve"> (2009) Decreased mitochondrial activities of malate dehydrogenase and fumarase in tomato lead to altered root growth and architecture via diverse mechanisms. Plant Physiol </w:t>
        </w:r>
        <w:r w:rsidRPr="00D83AFE">
          <w:rPr>
            <w:rFonts w:ascii="Arial" w:hAnsi="Arial"/>
            <w:b/>
          </w:rPr>
          <w:t>149:</w:t>
        </w:r>
        <w:r w:rsidRPr="00D83AFE">
          <w:rPr>
            <w:rFonts w:ascii="Arial" w:hAnsi="Arial"/>
          </w:rPr>
          <w:t xml:space="preserve"> 653-669</w:t>
        </w:r>
      </w:ins>
    </w:p>
    <w:p w:rsidR="00D83AFE" w:rsidRPr="00D83AFE" w:rsidRDefault="00D83AFE" w:rsidP="009A0C87">
      <w:pPr>
        <w:numPr>
          <w:ins w:id="1095" w:author="Marc Lohse" w:date="2009-11-27T11:30:00Z"/>
        </w:numPr>
        <w:ind w:left="720" w:hanging="720"/>
        <w:jc w:val="both"/>
        <w:rPr>
          <w:ins w:id="1096" w:author="Marc Lohse" w:date="2009-11-27T11:27:00Z"/>
          <w:rFonts w:ascii="Arial" w:hAnsi="Arial"/>
        </w:rPr>
      </w:pPr>
    </w:p>
    <w:p w:rsidR="009A0C87" w:rsidRDefault="009A0C87" w:rsidP="009A0C87">
      <w:pPr>
        <w:ind w:left="720" w:hanging="720"/>
        <w:jc w:val="both"/>
        <w:rPr>
          <w:ins w:id="1097" w:author="Marc Lohse" w:date="2009-11-27T11:30:00Z"/>
          <w:rFonts w:ascii="Arial" w:hAnsi="Arial"/>
        </w:rPr>
      </w:pPr>
      <w:proofErr w:type="gramStart"/>
      <w:ins w:id="1098" w:author="Marc Lohse" w:date="2009-11-27T11:27:00Z">
        <w:r w:rsidRPr="00D83AFE">
          <w:rPr>
            <w:rFonts w:ascii="Arial" w:hAnsi="Arial"/>
            <w:b/>
          </w:rPr>
          <w:t>Wakeley PR, Rogers HJ, Rozycka M, Greenland AJ, Hussey PJ</w:t>
        </w:r>
        <w:r w:rsidRPr="00D83AFE">
          <w:rPr>
            <w:rFonts w:ascii="Arial" w:hAnsi="Arial"/>
          </w:rPr>
          <w:t xml:space="preserve"> (1998) A maize pectin methylesterase-like gene, ZmC5, specifically expressed in pollen.</w:t>
        </w:r>
        <w:proofErr w:type="gramEnd"/>
        <w:r w:rsidRPr="00D83AFE">
          <w:rPr>
            <w:rFonts w:ascii="Arial" w:hAnsi="Arial"/>
          </w:rPr>
          <w:t xml:space="preserve"> Plant Mol Biol </w:t>
        </w:r>
        <w:r w:rsidRPr="00D83AFE">
          <w:rPr>
            <w:rFonts w:ascii="Arial" w:hAnsi="Arial"/>
            <w:b/>
          </w:rPr>
          <w:t>37:</w:t>
        </w:r>
        <w:r w:rsidRPr="00D83AFE">
          <w:rPr>
            <w:rFonts w:ascii="Arial" w:hAnsi="Arial"/>
          </w:rPr>
          <w:t xml:space="preserve"> 187-192</w:t>
        </w:r>
      </w:ins>
    </w:p>
    <w:p w:rsidR="00D83AFE" w:rsidRPr="00D83AFE" w:rsidRDefault="00D83AFE" w:rsidP="009A0C87">
      <w:pPr>
        <w:numPr>
          <w:ins w:id="1099" w:author="Marc Lohse" w:date="2009-11-27T11:30:00Z"/>
        </w:numPr>
        <w:ind w:left="720" w:hanging="720"/>
        <w:jc w:val="both"/>
        <w:rPr>
          <w:ins w:id="1100" w:author="Marc Lohse" w:date="2009-11-27T11:27:00Z"/>
          <w:rFonts w:ascii="Arial" w:hAnsi="Arial"/>
        </w:rPr>
      </w:pPr>
    </w:p>
    <w:p w:rsidR="009A0C87" w:rsidRDefault="009A0C87" w:rsidP="009A0C87">
      <w:pPr>
        <w:ind w:left="720" w:hanging="720"/>
        <w:jc w:val="both"/>
        <w:rPr>
          <w:ins w:id="1101" w:author="Marc Lohse" w:date="2009-11-27T11:30:00Z"/>
          <w:rFonts w:ascii="Arial" w:hAnsi="Arial"/>
        </w:rPr>
      </w:pPr>
      <w:ins w:id="1102" w:author="Marc Lohse" w:date="2009-11-27T11:27:00Z">
        <w:r w:rsidRPr="00D83AFE">
          <w:rPr>
            <w:rFonts w:ascii="Arial" w:hAnsi="Arial"/>
            <w:b/>
          </w:rPr>
          <w:t>Wang J, Nygaard V, Smith-Sørensen B, Hovig E, Myklebost O</w:t>
        </w:r>
        <w:r w:rsidRPr="00D83AFE">
          <w:rPr>
            <w:rFonts w:ascii="Arial" w:hAnsi="Arial"/>
          </w:rPr>
          <w:t xml:space="preserve"> (2002) MArray: analysing single, replicated or reversed microarray experiments. Bioinformatics </w:t>
        </w:r>
        <w:r w:rsidRPr="00D83AFE">
          <w:rPr>
            <w:rFonts w:ascii="Arial" w:hAnsi="Arial"/>
            <w:b/>
          </w:rPr>
          <w:t>18:</w:t>
        </w:r>
        <w:r w:rsidRPr="00D83AFE">
          <w:rPr>
            <w:rFonts w:ascii="Arial" w:hAnsi="Arial"/>
          </w:rPr>
          <w:t xml:space="preserve"> 1139-1140</w:t>
        </w:r>
      </w:ins>
    </w:p>
    <w:p w:rsidR="00D83AFE" w:rsidRPr="00D83AFE" w:rsidRDefault="00D83AFE" w:rsidP="009A0C87">
      <w:pPr>
        <w:numPr>
          <w:ins w:id="1103" w:author="Marc Lohse" w:date="2009-11-27T11:30:00Z"/>
        </w:numPr>
        <w:ind w:left="720" w:hanging="720"/>
        <w:jc w:val="both"/>
        <w:rPr>
          <w:ins w:id="1104" w:author="Marc Lohse" w:date="2009-11-27T11:27:00Z"/>
          <w:rFonts w:ascii="Arial" w:hAnsi="Arial"/>
        </w:rPr>
      </w:pPr>
    </w:p>
    <w:p w:rsidR="009A0C87" w:rsidRDefault="009A0C87" w:rsidP="009A0C87">
      <w:pPr>
        <w:ind w:left="720" w:hanging="720"/>
        <w:jc w:val="both"/>
        <w:rPr>
          <w:ins w:id="1105" w:author="Marc Lohse" w:date="2009-11-27T11:30:00Z"/>
          <w:rFonts w:ascii="Arial" w:hAnsi="Arial"/>
        </w:rPr>
      </w:pPr>
      <w:ins w:id="1106" w:author="Marc Lohse" w:date="2009-11-27T11:27:00Z">
        <w:r w:rsidRPr="00D83AFE">
          <w:rPr>
            <w:rFonts w:ascii="Arial" w:hAnsi="Arial"/>
            <w:b/>
          </w:rPr>
          <w:t xml:space="preserve">Wettenhall JM, Simpson KM, Satterley K, </w:t>
        </w:r>
        <w:proofErr w:type="gramStart"/>
        <w:r w:rsidRPr="00D83AFE">
          <w:rPr>
            <w:rFonts w:ascii="Arial" w:hAnsi="Arial"/>
            <w:b/>
          </w:rPr>
          <w:t>Smyth GK</w:t>
        </w:r>
        <w:proofErr w:type="gramEnd"/>
        <w:r w:rsidRPr="00D83AFE">
          <w:rPr>
            <w:rFonts w:ascii="Arial" w:hAnsi="Arial"/>
          </w:rPr>
          <w:t xml:space="preserve"> (2006) affylmGUI: a graphical user interface for linear modeling of single channel microarray data. Bioinformatics </w:t>
        </w:r>
        <w:r w:rsidRPr="00D83AFE">
          <w:rPr>
            <w:rFonts w:ascii="Arial" w:hAnsi="Arial"/>
            <w:b/>
          </w:rPr>
          <w:t>22:</w:t>
        </w:r>
        <w:r w:rsidRPr="00D83AFE">
          <w:rPr>
            <w:rFonts w:ascii="Arial" w:hAnsi="Arial"/>
          </w:rPr>
          <w:t xml:space="preserve"> 897-899</w:t>
        </w:r>
      </w:ins>
    </w:p>
    <w:p w:rsidR="00D83AFE" w:rsidRPr="00D83AFE" w:rsidRDefault="00D83AFE" w:rsidP="009A0C87">
      <w:pPr>
        <w:numPr>
          <w:ins w:id="1107" w:author="Marc Lohse" w:date="2009-11-27T11:30:00Z"/>
        </w:numPr>
        <w:ind w:left="720" w:hanging="720"/>
        <w:jc w:val="both"/>
        <w:rPr>
          <w:ins w:id="1108" w:author="Marc Lohse" w:date="2009-11-27T11:27:00Z"/>
          <w:rFonts w:ascii="Arial" w:hAnsi="Arial"/>
        </w:rPr>
      </w:pPr>
    </w:p>
    <w:p w:rsidR="009A0C87" w:rsidRDefault="009A0C87" w:rsidP="009A0C87">
      <w:pPr>
        <w:ind w:left="720" w:hanging="720"/>
        <w:jc w:val="both"/>
        <w:rPr>
          <w:ins w:id="1109" w:author="Marc Lohse" w:date="2009-11-27T11:30:00Z"/>
          <w:rFonts w:ascii="Arial" w:hAnsi="Arial"/>
        </w:rPr>
      </w:pPr>
      <w:ins w:id="1110" w:author="Marc Lohse" w:date="2009-11-27T11:27:00Z">
        <w:r w:rsidRPr="00D83AFE">
          <w:rPr>
            <w:rFonts w:ascii="Arial" w:hAnsi="Arial"/>
            <w:b/>
          </w:rPr>
          <w:t>Wettenhall JM, Smyth GK</w:t>
        </w:r>
        <w:r w:rsidRPr="00D83AFE">
          <w:rPr>
            <w:rFonts w:ascii="Arial" w:hAnsi="Arial"/>
          </w:rPr>
          <w:t xml:space="preserve"> (2004) limmaGUI: a graphical user interface for linear modeling of microarray data. Bioinformatics </w:t>
        </w:r>
        <w:r w:rsidRPr="00D83AFE">
          <w:rPr>
            <w:rFonts w:ascii="Arial" w:hAnsi="Arial"/>
            <w:b/>
          </w:rPr>
          <w:t>20:</w:t>
        </w:r>
        <w:r w:rsidRPr="00D83AFE">
          <w:rPr>
            <w:rFonts w:ascii="Arial" w:hAnsi="Arial"/>
          </w:rPr>
          <w:t xml:space="preserve"> 3705-3706</w:t>
        </w:r>
      </w:ins>
    </w:p>
    <w:p w:rsidR="00D83AFE" w:rsidRPr="00D83AFE" w:rsidRDefault="00D83AFE" w:rsidP="009A0C87">
      <w:pPr>
        <w:numPr>
          <w:ins w:id="1111" w:author="Marc Lohse" w:date="2009-11-27T11:30:00Z"/>
        </w:numPr>
        <w:ind w:left="720" w:hanging="720"/>
        <w:jc w:val="both"/>
        <w:rPr>
          <w:ins w:id="1112" w:author="Marc Lohse" w:date="2009-11-27T11:27:00Z"/>
          <w:rFonts w:ascii="Arial" w:hAnsi="Arial"/>
        </w:rPr>
      </w:pPr>
    </w:p>
    <w:p w:rsidR="009A0C87" w:rsidRDefault="009A0C87" w:rsidP="009A0C87">
      <w:pPr>
        <w:ind w:left="720" w:hanging="720"/>
        <w:jc w:val="both"/>
        <w:rPr>
          <w:ins w:id="1113" w:author="Marc Lohse" w:date="2009-11-27T11:30:00Z"/>
          <w:rFonts w:ascii="Arial" w:hAnsi="Arial"/>
        </w:rPr>
      </w:pPr>
      <w:ins w:id="1114" w:author="Marc Lohse" w:date="2009-11-27T11:27:00Z">
        <w:r w:rsidRPr="00D83AFE">
          <w:rPr>
            <w:rFonts w:ascii="Arial" w:hAnsi="Arial"/>
            <w:b/>
          </w:rPr>
          <w:t>Wilson CL, Miller CJ</w:t>
        </w:r>
        <w:r w:rsidRPr="00D83AFE">
          <w:rPr>
            <w:rFonts w:ascii="Arial" w:hAnsi="Arial"/>
          </w:rPr>
          <w:t xml:space="preserve"> (2005) Simpleaffy: a BioConductor package for Affymetrix Quality Control and data analysis. Bioinformatics </w:t>
        </w:r>
        <w:r w:rsidRPr="00D83AFE">
          <w:rPr>
            <w:rFonts w:ascii="Arial" w:hAnsi="Arial"/>
            <w:b/>
          </w:rPr>
          <w:t>21:</w:t>
        </w:r>
        <w:r w:rsidRPr="00D83AFE">
          <w:rPr>
            <w:rFonts w:ascii="Arial" w:hAnsi="Arial"/>
          </w:rPr>
          <w:t xml:space="preserve"> 3683-3685</w:t>
        </w:r>
      </w:ins>
    </w:p>
    <w:p w:rsidR="00D83AFE" w:rsidRDefault="00D83AFE" w:rsidP="009A0C87">
      <w:pPr>
        <w:numPr>
          <w:ins w:id="1115" w:author="Marc Lohse" w:date="2009-11-27T11:30:00Z"/>
        </w:numPr>
        <w:ind w:left="720" w:hanging="720"/>
        <w:jc w:val="both"/>
        <w:rPr>
          <w:ins w:id="1116" w:author="Marc Lohse" w:date="2009-11-27T11:30:00Z"/>
          <w:rFonts w:ascii="Arial" w:hAnsi="Arial"/>
        </w:rPr>
      </w:pPr>
    </w:p>
    <w:p w:rsidR="00D83AFE" w:rsidRPr="00D83AFE" w:rsidRDefault="00D83AFE" w:rsidP="009A0C87">
      <w:pPr>
        <w:numPr>
          <w:ins w:id="1117" w:author="Marc Lohse" w:date="2009-11-27T11:30:00Z"/>
        </w:numPr>
        <w:ind w:left="720" w:hanging="720"/>
        <w:jc w:val="both"/>
        <w:rPr>
          <w:ins w:id="1118" w:author="Marc Lohse" w:date="2009-11-27T11:27:00Z"/>
          <w:rFonts w:ascii="Arial" w:hAnsi="Arial"/>
        </w:rPr>
      </w:pPr>
    </w:p>
    <w:p w:rsidR="009A0C87" w:rsidRDefault="009A0C87" w:rsidP="009A0C87">
      <w:pPr>
        <w:ind w:left="720" w:hanging="720"/>
        <w:jc w:val="both"/>
        <w:rPr>
          <w:ins w:id="1119" w:author="Marc Lohse" w:date="2009-11-27T11:30:00Z"/>
          <w:rFonts w:ascii="Arial" w:hAnsi="Arial"/>
        </w:rPr>
      </w:pPr>
      <w:ins w:id="1120" w:author="Marc Lohse" w:date="2009-11-27T11:27:00Z">
        <w:r w:rsidRPr="00D83AFE">
          <w:rPr>
            <w:rFonts w:ascii="Arial" w:hAnsi="Arial"/>
            <w:b/>
          </w:rPr>
          <w:t>Wu Z, Irizarry RA, Gentleman R, Martinez-Murillo F, Spencer F</w:t>
        </w:r>
        <w:r w:rsidRPr="00D83AFE">
          <w:rPr>
            <w:rFonts w:ascii="Arial" w:hAnsi="Arial"/>
          </w:rPr>
          <w:t xml:space="preserve"> (2004) A Model-Based Background Adjustment for Oligonucleotide Expression Arrays. Journal of the American Statistical Association </w:t>
        </w:r>
        <w:r w:rsidRPr="00D83AFE">
          <w:rPr>
            <w:rFonts w:ascii="Arial" w:hAnsi="Arial"/>
            <w:b/>
          </w:rPr>
          <w:t>99:</w:t>
        </w:r>
        <w:r w:rsidRPr="00D83AFE">
          <w:rPr>
            <w:rFonts w:ascii="Arial" w:hAnsi="Arial"/>
          </w:rPr>
          <w:t xml:space="preserve"> 909-917</w:t>
        </w:r>
      </w:ins>
    </w:p>
    <w:p w:rsidR="00D83AFE" w:rsidRPr="00D83AFE" w:rsidRDefault="00D83AFE" w:rsidP="009A0C87">
      <w:pPr>
        <w:numPr>
          <w:ins w:id="1121" w:author="Marc Lohse" w:date="2009-11-27T11:30:00Z"/>
        </w:numPr>
        <w:ind w:left="720" w:hanging="720"/>
        <w:jc w:val="both"/>
        <w:rPr>
          <w:ins w:id="1122" w:author="Marc Lohse" w:date="2009-11-27T11:27:00Z"/>
          <w:rFonts w:ascii="Arial" w:hAnsi="Arial"/>
        </w:rPr>
      </w:pPr>
    </w:p>
    <w:p w:rsidR="009A0C87" w:rsidRDefault="009A0C87" w:rsidP="009A0C87">
      <w:pPr>
        <w:ind w:left="720" w:hanging="720"/>
        <w:jc w:val="both"/>
        <w:rPr>
          <w:ins w:id="1123" w:author="Marc Lohse" w:date="2009-11-27T11:30:00Z"/>
          <w:rFonts w:ascii="Arial" w:hAnsi="Arial"/>
        </w:rPr>
      </w:pPr>
      <w:ins w:id="1124" w:author="Marc Lohse" w:date="2009-11-27T11:27:00Z">
        <w:r w:rsidRPr="00D83AFE">
          <w:rPr>
            <w:rFonts w:ascii="Arial" w:hAnsi="Arial"/>
            <w:b/>
          </w:rPr>
          <w:t>Yang YH, Dudoit S, Luu P, Lin DM, Peng V, Ngai J, Speed TP</w:t>
        </w:r>
        <w:r w:rsidRPr="00D83AFE">
          <w:rPr>
            <w:rFonts w:ascii="Arial" w:hAnsi="Arial"/>
          </w:rPr>
          <w:t xml:space="preserve"> (2002) Normalization for cDNA microarray data: a robust composite method addressing single and multiple slide systematic variation. Nucleic Acids Res </w:t>
        </w:r>
        <w:r w:rsidRPr="00D83AFE">
          <w:rPr>
            <w:rFonts w:ascii="Arial" w:hAnsi="Arial"/>
            <w:b/>
          </w:rPr>
          <w:t>30:</w:t>
        </w:r>
        <w:r w:rsidRPr="00D83AFE">
          <w:rPr>
            <w:rFonts w:ascii="Arial" w:hAnsi="Arial"/>
          </w:rPr>
          <w:t xml:space="preserve"> e15</w:t>
        </w:r>
      </w:ins>
    </w:p>
    <w:p w:rsidR="00D83AFE" w:rsidRPr="00D83AFE" w:rsidRDefault="00D83AFE" w:rsidP="009A0C87">
      <w:pPr>
        <w:numPr>
          <w:ins w:id="1125" w:author="Marc Lohse" w:date="2009-11-27T11:30:00Z"/>
        </w:numPr>
        <w:ind w:left="720" w:hanging="720"/>
        <w:jc w:val="both"/>
        <w:rPr>
          <w:ins w:id="1126" w:author="Marc Lohse" w:date="2009-11-27T11:27:00Z"/>
          <w:rFonts w:ascii="Arial" w:hAnsi="Arial"/>
        </w:rPr>
      </w:pPr>
    </w:p>
    <w:p w:rsidR="009A0C87" w:rsidRDefault="009A0C87" w:rsidP="009A0C87">
      <w:pPr>
        <w:ind w:left="720" w:hanging="720"/>
        <w:jc w:val="both"/>
        <w:rPr>
          <w:ins w:id="1127" w:author="Marc Lohse" w:date="2009-11-27T11:30:00Z"/>
          <w:rFonts w:ascii="Arial" w:hAnsi="Arial"/>
        </w:rPr>
      </w:pPr>
      <w:ins w:id="1128" w:author="Marc Lohse" w:date="2009-11-27T11:27:00Z">
        <w:r w:rsidRPr="00D83AFE">
          <w:rPr>
            <w:rFonts w:ascii="Arial" w:hAnsi="Arial"/>
            <w:b/>
          </w:rPr>
          <w:t>Zimmermann P, Hirsch-Hoffmann M, Hennig L, Gruissem W</w:t>
        </w:r>
        <w:r w:rsidRPr="00D83AFE">
          <w:rPr>
            <w:rFonts w:ascii="Arial" w:hAnsi="Arial"/>
          </w:rPr>
          <w:t xml:space="preserve"> (2004) GENEVESTIGATOR. </w:t>
        </w:r>
        <w:proofErr w:type="gramStart"/>
        <w:r w:rsidRPr="00D83AFE">
          <w:rPr>
            <w:rFonts w:ascii="Arial" w:hAnsi="Arial"/>
          </w:rPr>
          <w:t>Arabidopsis microarray database and analysis toolbox.</w:t>
        </w:r>
        <w:proofErr w:type="gramEnd"/>
        <w:r w:rsidRPr="00D83AFE">
          <w:rPr>
            <w:rFonts w:ascii="Arial" w:hAnsi="Arial"/>
          </w:rPr>
          <w:t xml:space="preserve"> Plant Physiol </w:t>
        </w:r>
        <w:r w:rsidRPr="00D83AFE">
          <w:rPr>
            <w:rFonts w:ascii="Arial" w:hAnsi="Arial"/>
            <w:b/>
          </w:rPr>
          <w:t>136:</w:t>
        </w:r>
        <w:r w:rsidRPr="00D83AFE">
          <w:rPr>
            <w:rFonts w:ascii="Arial" w:hAnsi="Arial"/>
          </w:rPr>
          <w:t xml:space="preserve"> 2621-2632</w:t>
        </w:r>
      </w:ins>
    </w:p>
    <w:p w:rsidR="00D83AFE" w:rsidRPr="00D83AFE" w:rsidRDefault="00D83AFE" w:rsidP="009A0C87">
      <w:pPr>
        <w:numPr>
          <w:ins w:id="1129" w:author="Marc Lohse" w:date="2009-11-27T11:30:00Z"/>
        </w:numPr>
        <w:ind w:left="720" w:hanging="720"/>
        <w:jc w:val="both"/>
        <w:rPr>
          <w:ins w:id="1130" w:author="Marc Lohse" w:date="2009-11-27T11:27:00Z"/>
          <w:rFonts w:ascii="Arial" w:hAnsi="Arial"/>
        </w:rPr>
      </w:pPr>
    </w:p>
    <w:p w:rsidR="009A0C87" w:rsidRDefault="009A0C87" w:rsidP="009A0C87">
      <w:pPr>
        <w:ind w:left="720" w:hanging="720"/>
        <w:jc w:val="both"/>
        <w:rPr>
          <w:ins w:id="1131" w:author="Marc Lohse" w:date="2009-11-27T11:31:00Z"/>
          <w:rFonts w:ascii="Arial" w:hAnsi="Arial"/>
        </w:rPr>
      </w:pPr>
      <w:ins w:id="1132" w:author="Marc Lohse" w:date="2009-11-27T11:27:00Z">
        <w:r w:rsidRPr="00D83AFE">
          <w:rPr>
            <w:rFonts w:ascii="Arial" w:hAnsi="Arial"/>
            <w:b/>
          </w:rPr>
          <w:t>Zimmermann P, Schildknecht B, Craigon D, Garcia-Hernandez M, Gruissem W, May S, Mukherjee G, Parkinson H, Rhee S, Wagner U, Hennig L</w:t>
        </w:r>
        <w:r w:rsidRPr="00D83AFE">
          <w:rPr>
            <w:rFonts w:ascii="Arial" w:hAnsi="Arial"/>
          </w:rPr>
          <w:t xml:space="preserve"> (2006) MIAME/Plant - adding value to plant microarrray experiments. Plant Methods </w:t>
        </w:r>
        <w:r w:rsidRPr="00D83AFE">
          <w:rPr>
            <w:rFonts w:ascii="Arial" w:hAnsi="Arial"/>
            <w:b/>
          </w:rPr>
          <w:t>2:</w:t>
        </w:r>
        <w:r w:rsidRPr="00D83AFE">
          <w:rPr>
            <w:rFonts w:ascii="Arial" w:hAnsi="Arial"/>
          </w:rPr>
          <w:t xml:space="preserve"> 1</w:t>
        </w:r>
      </w:ins>
    </w:p>
    <w:p w:rsidR="00D83AFE" w:rsidRPr="00D83AFE" w:rsidRDefault="00D83AFE" w:rsidP="009A0C87">
      <w:pPr>
        <w:numPr>
          <w:ins w:id="1133" w:author="Marc Lohse" w:date="2009-11-27T11:31:00Z"/>
        </w:numPr>
        <w:ind w:left="720" w:hanging="720"/>
        <w:jc w:val="both"/>
        <w:rPr>
          <w:ins w:id="1134" w:author="Marc Lohse" w:date="2009-11-27T11:27:00Z"/>
          <w:rFonts w:ascii="Arial" w:hAnsi="Arial"/>
        </w:rPr>
      </w:pPr>
    </w:p>
    <w:p w:rsidR="009A0C87" w:rsidRPr="00D83AFE" w:rsidRDefault="009A0C87" w:rsidP="009A0C87">
      <w:pPr>
        <w:ind w:left="720" w:hanging="720"/>
        <w:jc w:val="both"/>
        <w:rPr>
          <w:ins w:id="1135" w:author="Marc Lohse" w:date="2009-11-27T11:27:00Z"/>
          <w:rFonts w:ascii="Arial" w:hAnsi="Arial"/>
        </w:rPr>
      </w:pPr>
      <w:ins w:id="1136" w:author="Marc Lohse" w:date="2009-11-27T11:27:00Z">
        <w:r w:rsidRPr="00D83AFE">
          <w:rPr>
            <w:rFonts w:ascii="Arial" w:hAnsi="Arial"/>
            <w:b/>
          </w:rPr>
          <w:t>Zrenner R, Salanoubat M, Willmitzer L, Sonnewald U</w:t>
        </w:r>
        <w:r w:rsidRPr="00D83AFE">
          <w:rPr>
            <w:rFonts w:ascii="Arial" w:hAnsi="Arial"/>
          </w:rPr>
          <w:t xml:space="preserve"> (1995) Evidence of the crucial role of sucrose synthase for sink strength using transgenic potato plants (Solanum tuberosum L.). Plant J </w:t>
        </w:r>
        <w:r w:rsidRPr="00D83AFE">
          <w:rPr>
            <w:rFonts w:ascii="Arial" w:hAnsi="Arial"/>
            <w:b/>
          </w:rPr>
          <w:t>7:</w:t>
        </w:r>
        <w:r w:rsidRPr="00D83AFE">
          <w:rPr>
            <w:rFonts w:ascii="Arial" w:hAnsi="Arial"/>
          </w:rPr>
          <w:t xml:space="preserve"> 97-107</w:t>
        </w:r>
      </w:ins>
    </w:p>
    <w:p w:rsidR="009A0C87" w:rsidRPr="00D83AFE" w:rsidRDefault="009A0C87" w:rsidP="009A0C87">
      <w:pPr>
        <w:ind w:left="720" w:hanging="720"/>
        <w:jc w:val="both"/>
        <w:rPr>
          <w:ins w:id="1137" w:author="Marc Lohse" w:date="2009-11-27T11:27:00Z"/>
          <w:rFonts w:ascii="Arial" w:hAnsi="Arial"/>
        </w:rPr>
      </w:pPr>
    </w:p>
    <w:p w:rsidR="00112332" w:rsidRPr="00D83AFE" w:rsidRDefault="009A0C87" w:rsidP="00323C13">
      <w:pPr>
        <w:jc w:val="both"/>
        <w:rPr>
          <w:rFonts w:ascii="Arial" w:hAnsi="Arial"/>
        </w:rPr>
      </w:pPr>
      <w:ins w:id="1138" w:author="Marc Lohse" w:date="2009-11-27T11:27:00Z">
        <w:r w:rsidRPr="00D83AFE">
          <w:rPr>
            <w:rFonts w:ascii="Arial" w:hAnsi="Arial"/>
          </w:rPr>
          <w:fldChar w:fldCharType="end"/>
        </w:r>
      </w:ins>
    </w:p>
    <w:sectPr w:rsidR="00112332" w:rsidRPr="00D83AFE" w:rsidSect="00112332">
      <w:footerReference w:type="even" r:id="rId5"/>
      <w:footerReference w:type="default" r:id="rId6"/>
      <w:pgSz w:w="12240" w:h="15840"/>
      <w:pgMar w:top="1440" w:right="1797" w:bottom="1440" w:left="1797" w:header="709" w:footer="709" w:gutter="0"/>
      <w:lnNumType w:countBy="1" w:restart="continuous"/>
      <w:cols w:space="708"/>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695" w:author="Marc Lohse" w:date="2009-11-27T10:46:00Z" w:initials="ML">
    <w:p w:rsidR="00D7454E" w:rsidRDefault="00D7454E">
      <w:pPr>
        <w:pStyle w:val="CommentText"/>
      </w:pPr>
      <w:r>
        <w:rPr>
          <w:rStyle w:val="CommentReference"/>
        </w:rPr>
        <w:annotationRef/>
      </w:r>
      <w:r>
        <w:t xml:space="preserve">Hi Adriano, could you please complete this with your modifications to the protocol? </w:t>
      </w:r>
    </w:p>
  </w:comment>
</w:comments>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Liberation Serif">
    <w:altName w:val="Cambria"/>
    <w:panose1 w:val="00000000000000000000"/>
    <w:charset w:val="4D"/>
    <w:family w:val="roman"/>
    <w:notTrueType/>
    <w:pitch w:val="default"/>
    <w:sig w:usb0="00000003" w:usb1="00000000" w:usb2="00000000" w:usb3="00000000" w:csb0="00000001" w:csb1="00000000"/>
  </w:font>
  <w:font w:name="DejaVu Sans">
    <w:charset w:val="00"/>
    <w:family w:val="auto"/>
    <w:pitch w:val="variable"/>
    <w:sig w:usb0="00000000" w:usb1="00000000" w:usb2="00000000" w:usb3="00000000" w:csb0="00000000" w:csb1="00000000"/>
  </w:font>
  <w:font w:name="Lucida Grande">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Geneva">
    <w:panose1 w:val="020B05030304040402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454E" w:rsidRDefault="00D7454E" w:rsidP="0011233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D7454E" w:rsidRDefault="00D7454E">
    <w:pPr>
      <w:pStyle w:val="Footer"/>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454E" w:rsidRDefault="00D7454E" w:rsidP="0011233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74FFE">
      <w:rPr>
        <w:rStyle w:val="PageNumber"/>
        <w:noProof/>
      </w:rPr>
      <w:t>20</w:t>
    </w:r>
    <w:r>
      <w:rPr>
        <w:rStyle w:val="PageNumber"/>
      </w:rPr>
      <w:fldChar w:fldCharType="end"/>
    </w:r>
  </w:p>
  <w:p w:rsidR="00D7454E" w:rsidRDefault="00D7454E">
    <w:pPr>
      <w:pStyle w:val="Footer"/>
    </w:pPr>
  </w:p>
</w:ft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isplayBackgroundShape/>
  <w:embedSystemFonts/>
  <w:proofState w:grammar="clean"/>
  <w:trackRevision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docVars>
    <w:docVar w:name="EN.InstantFormat" w:val="&lt;ENInstantFormat&gt;&lt;Enabled&gt;0&lt;/Enabled&gt;&lt;ScanUnformatted&gt;1&lt;/ScanUnformatted&gt;&lt;ScanChanges&gt;1&lt;/ScanChanges&gt;&lt;/ENInstantFormat&gt;"/>
    <w:docVar w:name="EN.Layout" w:val="&lt;ENLayout&gt;&lt;Style&gt;Plant Physiology&lt;/Style&gt;&lt;LeftDelim&gt;{&lt;/LeftDelim&gt;&lt;RightDelim&gt;}&lt;/RightDelim&gt;&lt;FontName&gt;Liberation Serif&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obin_complete.enl&lt;/item&gt;&lt;/Libraries&gt;&lt;/ENLibraries&gt;"/>
  </w:docVars>
  <w:rsids>
    <w:rsidRoot w:val="00F97EB2"/>
    <w:rsid w:val="00041F14"/>
    <w:rsid w:val="00047E3E"/>
    <w:rsid w:val="000616D3"/>
    <w:rsid w:val="00072EE7"/>
    <w:rsid w:val="00073929"/>
    <w:rsid w:val="000948C6"/>
    <w:rsid w:val="000A2328"/>
    <w:rsid w:val="000B1ECE"/>
    <w:rsid w:val="000C2CC6"/>
    <w:rsid w:val="000E4A0E"/>
    <w:rsid w:val="000F30E7"/>
    <w:rsid w:val="000F70C3"/>
    <w:rsid w:val="00100426"/>
    <w:rsid w:val="00107216"/>
    <w:rsid w:val="00112332"/>
    <w:rsid w:val="00150A67"/>
    <w:rsid w:val="001717F0"/>
    <w:rsid w:val="001D5DF8"/>
    <w:rsid w:val="001E6247"/>
    <w:rsid w:val="00207B6E"/>
    <w:rsid w:val="00213C27"/>
    <w:rsid w:val="00234444"/>
    <w:rsid w:val="00237BF7"/>
    <w:rsid w:val="00244E62"/>
    <w:rsid w:val="0024595E"/>
    <w:rsid w:val="0025090D"/>
    <w:rsid w:val="00252CE4"/>
    <w:rsid w:val="00255FBE"/>
    <w:rsid w:val="00266C23"/>
    <w:rsid w:val="002716A8"/>
    <w:rsid w:val="002945DC"/>
    <w:rsid w:val="002D12CA"/>
    <w:rsid w:val="002D7B83"/>
    <w:rsid w:val="002F1637"/>
    <w:rsid w:val="003138F3"/>
    <w:rsid w:val="00323C13"/>
    <w:rsid w:val="00324200"/>
    <w:rsid w:val="00325A4D"/>
    <w:rsid w:val="00336F37"/>
    <w:rsid w:val="00337253"/>
    <w:rsid w:val="00342D97"/>
    <w:rsid w:val="003464BD"/>
    <w:rsid w:val="003674D3"/>
    <w:rsid w:val="003734E1"/>
    <w:rsid w:val="003842AE"/>
    <w:rsid w:val="00384465"/>
    <w:rsid w:val="003A565A"/>
    <w:rsid w:val="003C2055"/>
    <w:rsid w:val="003C2C27"/>
    <w:rsid w:val="003D002C"/>
    <w:rsid w:val="00411183"/>
    <w:rsid w:val="0041218F"/>
    <w:rsid w:val="0042044E"/>
    <w:rsid w:val="004239D1"/>
    <w:rsid w:val="00435732"/>
    <w:rsid w:val="00446D5B"/>
    <w:rsid w:val="00451DDF"/>
    <w:rsid w:val="00455EB2"/>
    <w:rsid w:val="00476AF8"/>
    <w:rsid w:val="004826F6"/>
    <w:rsid w:val="00485E19"/>
    <w:rsid w:val="004938D2"/>
    <w:rsid w:val="004A28F4"/>
    <w:rsid w:val="004A63AF"/>
    <w:rsid w:val="004C243C"/>
    <w:rsid w:val="004D1C61"/>
    <w:rsid w:val="004D28C1"/>
    <w:rsid w:val="00500417"/>
    <w:rsid w:val="00504967"/>
    <w:rsid w:val="005068C3"/>
    <w:rsid w:val="005163B1"/>
    <w:rsid w:val="00527CC7"/>
    <w:rsid w:val="00534FFC"/>
    <w:rsid w:val="00546435"/>
    <w:rsid w:val="00565668"/>
    <w:rsid w:val="0058337F"/>
    <w:rsid w:val="005A0512"/>
    <w:rsid w:val="005A07A5"/>
    <w:rsid w:val="005B6991"/>
    <w:rsid w:val="005D0801"/>
    <w:rsid w:val="005E1089"/>
    <w:rsid w:val="005E7AD0"/>
    <w:rsid w:val="005F41A5"/>
    <w:rsid w:val="005F63C9"/>
    <w:rsid w:val="00601478"/>
    <w:rsid w:val="00634B27"/>
    <w:rsid w:val="006374C1"/>
    <w:rsid w:val="00640BD7"/>
    <w:rsid w:val="0064116D"/>
    <w:rsid w:val="006519D8"/>
    <w:rsid w:val="00652FD8"/>
    <w:rsid w:val="00653761"/>
    <w:rsid w:val="006628A5"/>
    <w:rsid w:val="0066388C"/>
    <w:rsid w:val="00666B94"/>
    <w:rsid w:val="0067474D"/>
    <w:rsid w:val="006752D7"/>
    <w:rsid w:val="00675F20"/>
    <w:rsid w:val="00686580"/>
    <w:rsid w:val="00695144"/>
    <w:rsid w:val="006B6058"/>
    <w:rsid w:val="006C0074"/>
    <w:rsid w:val="006D34D8"/>
    <w:rsid w:val="006D7825"/>
    <w:rsid w:val="006E19C6"/>
    <w:rsid w:val="006F179B"/>
    <w:rsid w:val="0071173B"/>
    <w:rsid w:val="00723AFE"/>
    <w:rsid w:val="00726183"/>
    <w:rsid w:val="00741440"/>
    <w:rsid w:val="0074391D"/>
    <w:rsid w:val="007647F2"/>
    <w:rsid w:val="00767ED1"/>
    <w:rsid w:val="00772B97"/>
    <w:rsid w:val="007E5B28"/>
    <w:rsid w:val="00821083"/>
    <w:rsid w:val="0083548D"/>
    <w:rsid w:val="00841996"/>
    <w:rsid w:val="00851D02"/>
    <w:rsid w:val="00874FFE"/>
    <w:rsid w:val="00884908"/>
    <w:rsid w:val="00886509"/>
    <w:rsid w:val="0089273A"/>
    <w:rsid w:val="008A2357"/>
    <w:rsid w:val="008B0801"/>
    <w:rsid w:val="008B69D8"/>
    <w:rsid w:val="008D2EC7"/>
    <w:rsid w:val="008E5858"/>
    <w:rsid w:val="009064B2"/>
    <w:rsid w:val="00917336"/>
    <w:rsid w:val="00925570"/>
    <w:rsid w:val="00927B7E"/>
    <w:rsid w:val="0095307F"/>
    <w:rsid w:val="00953C7F"/>
    <w:rsid w:val="00956E2B"/>
    <w:rsid w:val="0096097D"/>
    <w:rsid w:val="00976BF6"/>
    <w:rsid w:val="00976E6A"/>
    <w:rsid w:val="009816DE"/>
    <w:rsid w:val="009951F0"/>
    <w:rsid w:val="009A0C87"/>
    <w:rsid w:val="009B27B3"/>
    <w:rsid w:val="009B59C5"/>
    <w:rsid w:val="009D3723"/>
    <w:rsid w:val="009E69BE"/>
    <w:rsid w:val="00A106AE"/>
    <w:rsid w:val="00A27634"/>
    <w:rsid w:val="00A27FCD"/>
    <w:rsid w:val="00A52A5F"/>
    <w:rsid w:val="00A56150"/>
    <w:rsid w:val="00A67E18"/>
    <w:rsid w:val="00A83876"/>
    <w:rsid w:val="00A87185"/>
    <w:rsid w:val="00AA7046"/>
    <w:rsid w:val="00AB12EC"/>
    <w:rsid w:val="00AB21E1"/>
    <w:rsid w:val="00AD3960"/>
    <w:rsid w:val="00AD61B1"/>
    <w:rsid w:val="00AF0AF9"/>
    <w:rsid w:val="00AF7A47"/>
    <w:rsid w:val="00B07091"/>
    <w:rsid w:val="00B27E42"/>
    <w:rsid w:val="00B308A6"/>
    <w:rsid w:val="00B34FE0"/>
    <w:rsid w:val="00B45592"/>
    <w:rsid w:val="00B702C1"/>
    <w:rsid w:val="00B83DEE"/>
    <w:rsid w:val="00B9103D"/>
    <w:rsid w:val="00B95AA1"/>
    <w:rsid w:val="00BB79D5"/>
    <w:rsid w:val="00BF5A93"/>
    <w:rsid w:val="00BF7D6B"/>
    <w:rsid w:val="00C0696F"/>
    <w:rsid w:val="00C2194A"/>
    <w:rsid w:val="00C308A3"/>
    <w:rsid w:val="00C34DEF"/>
    <w:rsid w:val="00C35463"/>
    <w:rsid w:val="00C370C8"/>
    <w:rsid w:val="00C430E8"/>
    <w:rsid w:val="00C46898"/>
    <w:rsid w:val="00C50E51"/>
    <w:rsid w:val="00C81755"/>
    <w:rsid w:val="00CB1ADA"/>
    <w:rsid w:val="00CB6978"/>
    <w:rsid w:val="00CC4895"/>
    <w:rsid w:val="00CC7477"/>
    <w:rsid w:val="00CD1937"/>
    <w:rsid w:val="00D13063"/>
    <w:rsid w:val="00D24D8F"/>
    <w:rsid w:val="00D33475"/>
    <w:rsid w:val="00D63D27"/>
    <w:rsid w:val="00D7454E"/>
    <w:rsid w:val="00D7544A"/>
    <w:rsid w:val="00D83AFE"/>
    <w:rsid w:val="00D92A63"/>
    <w:rsid w:val="00DA18BB"/>
    <w:rsid w:val="00DA2F93"/>
    <w:rsid w:val="00DA378B"/>
    <w:rsid w:val="00DA40EB"/>
    <w:rsid w:val="00DB0161"/>
    <w:rsid w:val="00DC694A"/>
    <w:rsid w:val="00DD0070"/>
    <w:rsid w:val="00DD6E3B"/>
    <w:rsid w:val="00E223B8"/>
    <w:rsid w:val="00E377B0"/>
    <w:rsid w:val="00E37C29"/>
    <w:rsid w:val="00E40F77"/>
    <w:rsid w:val="00E516BF"/>
    <w:rsid w:val="00E52978"/>
    <w:rsid w:val="00E553F7"/>
    <w:rsid w:val="00E60FB2"/>
    <w:rsid w:val="00E74BFA"/>
    <w:rsid w:val="00E93F8A"/>
    <w:rsid w:val="00EA3ED2"/>
    <w:rsid w:val="00EA5586"/>
    <w:rsid w:val="00EA77DD"/>
    <w:rsid w:val="00EA7A49"/>
    <w:rsid w:val="00EC71A0"/>
    <w:rsid w:val="00ED36D6"/>
    <w:rsid w:val="00F03F19"/>
    <w:rsid w:val="00F35576"/>
    <w:rsid w:val="00F37E6C"/>
    <w:rsid w:val="00F518B9"/>
    <w:rsid w:val="00F75468"/>
    <w:rsid w:val="00F91203"/>
    <w:rsid w:val="00F945B7"/>
    <w:rsid w:val="00F97EB2"/>
    <w:rsid w:val="00FA7FED"/>
    <w:rsid w:val="00FB2B2A"/>
    <w:rsid w:val="00FC4F27"/>
    <w:rsid w:val="00FE1714"/>
    <w:rsid w:val="00FE5C17"/>
    <w:rsid w:val="00FF49BF"/>
  </w:rsids>
  <m:mathPr>
    <m:mathFont m:val="DejaVu Sans"/>
    <m:brkBin m:val="before"/>
    <m:brkBinSub m:val="--"/>
    <m:smallFrac m:val="off"/>
    <m:dispDef m:val="off"/>
    <m:lMargin m:val="0"/>
    <m:rMargin m:val="0"/>
    <m:wrapRight/>
    <m:intLim m:val="subSup"/>
    <m:naryLim m:val="subSup"/>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7">
      <o:colormenu v:ext="edit" fillcolor="none [3212]"/>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F97EB2"/>
    <w:pPr>
      <w:widowControl w:val="0"/>
      <w:suppressAutoHyphens/>
      <w:spacing w:after="0"/>
    </w:pPr>
    <w:rPr>
      <w:rFonts w:ascii="Liberation Serif" w:eastAsia="DejaVu Sans" w:hAnsi="Liberation Serif" w:cs="Times New Roman"/>
      <w:kern w:val="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
    <w:uiPriority w:val="99"/>
    <w:semiHidden/>
    <w:unhideWhenUsed/>
    <w:rsid w:val="00F97EB2"/>
    <w:rPr>
      <w:rFonts w:ascii="Lucida Grande" w:hAnsi="Lucida Grande"/>
      <w:sz w:val="18"/>
      <w:szCs w:val="18"/>
    </w:rPr>
  </w:style>
  <w:style w:type="character" w:customStyle="1" w:styleId="BalloonTextChar">
    <w:name w:val="Balloon Text Char"/>
    <w:basedOn w:val="DefaultParagraphFont"/>
    <w:link w:val="BalloonText"/>
    <w:uiPriority w:val="99"/>
    <w:semiHidden/>
    <w:rsid w:val="00F97EB2"/>
    <w:rPr>
      <w:rFonts w:ascii="Lucida Grande" w:eastAsia="DejaVu Sans" w:hAnsi="Lucida Grande" w:cs="Times New Roman"/>
      <w:kern w:val="1"/>
      <w:sz w:val="18"/>
      <w:szCs w:val="18"/>
    </w:rPr>
  </w:style>
  <w:style w:type="character" w:styleId="LineNumber">
    <w:name w:val="line number"/>
    <w:basedOn w:val="DefaultParagraphFont"/>
    <w:uiPriority w:val="99"/>
    <w:semiHidden/>
    <w:unhideWhenUsed/>
    <w:rsid w:val="00F97EB2"/>
  </w:style>
  <w:style w:type="character" w:styleId="CommentReference">
    <w:name w:val="annotation reference"/>
    <w:basedOn w:val="DefaultParagraphFont"/>
    <w:uiPriority w:val="99"/>
    <w:semiHidden/>
    <w:unhideWhenUsed/>
    <w:rsid w:val="00F97EB2"/>
    <w:rPr>
      <w:sz w:val="18"/>
      <w:szCs w:val="18"/>
    </w:rPr>
  </w:style>
  <w:style w:type="paragraph" w:styleId="CommentText">
    <w:name w:val="annotation text"/>
    <w:basedOn w:val="Normal"/>
    <w:link w:val="CommentTextChar"/>
    <w:uiPriority w:val="99"/>
    <w:semiHidden/>
    <w:unhideWhenUsed/>
    <w:rsid w:val="00F97EB2"/>
  </w:style>
  <w:style w:type="character" w:customStyle="1" w:styleId="CommentTextChar">
    <w:name w:val="Comment Text Char"/>
    <w:basedOn w:val="DefaultParagraphFont"/>
    <w:link w:val="CommentText"/>
    <w:uiPriority w:val="99"/>
    <w:semiHidden/>
    <w:rsid w:val="00F97EB2"/>
    <w:rPr>
      <w:rFonts w:ascii="Liberation Serif" w:eastAsia="DejaVu Sans" w:hAnsi="Liberation Serif" w:cs="Times New Roman"/>
      <w:kern w:val="1"/>
    </w:rPr>
  </w:style>
  <w:style w:type="paragraph" w:styleId="CommentSubject">
    <w:name w:val="annotation subject"/>
    <w:basedOn w:val="CommentText"/>
    <w:next w:val="CommentText"/>
    <w:link w:val="CommentSubjectChar"/>
    <w:uiPriority w:val="99"/>
    <w:semiHidden/>
    <w:unhideWhenUsed/>
    <w:rsid w:val="00F97EB2"/>
    <w:rPr>
      <w:b/>
      <w:bCs/>
      <w:sz w:val="20"/>
      <w:szCs w:val="20"/>
    </w:rPr>
  </w:style>
  <w:style w:type="character" w:customStyle="1" w:styleId="CommentSubjectChar">
    <w:name w:val="Comment Subject Char"/>
    <w:basedOn w:val="CommentTextChar"/>
    <w:link w:val="CommentSubject"/>
    <w:uiPriority w:val="99"/>
    <w:semiHidden/>
    <w:rsid w:val="00F97EB2"/>
    <w:rPr>
      <w:b/>
      <w:bCs/>
      <w:sz w:val="20"/>
      <w:szCs w:val="20"/>
    </w:rPr>
  </w:style>
  <w:style w:type="paragraph" w:styleId="Footer">
    <w:name w:val="footer"/>
    <w:basedOn w:val="Normal"/>
    <w:link w:val="FooterChar"/>
    <w:uiPriority w:val="99"/>
    <w:semiHidden/>
    <w:unhideWhenUsed/>
    <w:rsid w:val="00F97EB2"/>
    <w:pPr>
      <w:tabs>
        <w:tab w:val="center" w:pos="4153"/>
        <w:tab w:val="right" w:pos="8306"/>
      </w:tabs>
    </w:pPr>
  </w:style>
  <w:style w:type="character" w:customStyle="1" w:styleId="FooterChar">
    <w:name w:val="Footer Char"/>
    <w:basedOn w:val="DefaultParagraphFont"/>
    <w:link w:val="Footer"/>
    <w:uiPriority w:val="99"/>
    <w:semiHidden/>
    <w:rsid w:val="00F97EB2"/>
    <w:rPr>
      <w:rFonts w:ascii="Liberation Serif" w:eastAsia="DejaVu Sans" w:hAnsi="Liberation Serif" w:cs="Times New Roman"/>
      <w:kern w:val="1"/>
    </w:rPr>
  </w:style>
  <w:style w:type="character" w:styleId="PageNumber">
    <w:name w:val="page number"/>
    <w:basedOn w:val="DefaultParagraphFont"/>
    <w:uiPriority w:val="99"/>
    <w:semiHidden/>
    <w:unhideWhenUsed/>
    <w:rsid w:val="00F97EB2"/>
  </w:style>
  <w:style w:type="character" w:styleId="Hyperlink">
    <w:name w:val="Hyperlink"/>
    <w:basedOn w:val="DefaultParagraphFont"/>
    <w:uiPriority w:val="99"/>
    <w:semiHidden/>
    <w:unhideWhenUsed/>
    <w:rsid w:val="00F97EB2"/>
    <w:rPr>
      <w:color w:val="0000FF"/>
      <w:u w:val="single"/>
    </w:rPr>
  </w:style>
</w:styles>
</file>

<file path=word/webSettings.xml><?xml version="1.0" encoding="utf-8"?>
<w:webSettings xmlns:r="http://schemas.openxmlformats.org/officeDocument/2006/relationships" xmlns:w="http://schemas.openxmlformats.org/wordprocessingml/2006/main">
  <w:divs>
    <w:div w:id="90849168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4" Type="http://schemas.openxmlformats.org/officeDocument/2006/relationships/comments" Target="comments.xml"/><Relationship Id="rId5" Type="http://schemas.openxmlformats.org/officeDocument/2006/relationships/footer" Target="footer1.xml"/><Relationship Id="rId7"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6"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81</TotalTime>
  <Pages>26</Pages>
  <Words>12363</Words>
  <Characters>70473</Characters>
  <Application>Microsoft Macintosh Word</Application>
  <DocSecurity>0</DocSecurity>
  <Lines>587</Lines>
  <Paragraphs>140</Paragraphs>
  <ScaleCrop>false</ScaleCrop>
  <Company>MPI</Company>
  <LinksUpToDate>false</LinksUpToDate>
  <CharactersWithSpaces>865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 Lohse</dc:creator>
  <cp:keywords/>
  <cp:lastModifiedBy>Marc Lohse</cp:lastModifiedBy>
  <cp:revision>130</cp:revision>
  <dcterms:created xsi:type="dcterms:W3CDTF">2009-10-29T13:21:00Z</dcterms:created>
  <dcterms:modified xsi:type="dcterms:W3CDTF">2009-11-27T10:34:00Z</dcterms:modified>
</cp:coreProperties>
</file>